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94530" w:rsidRPr="005F7F22" w:rsidRDefault="00AC1429" w:rsidP="00AC1429">
      <w:pPr>
        <w:jc w:val="both"/>
        <w:rPr>
          <w:rFonts w:ascii="Calibri" w:hAnsi="Calibri" w:cs="Calibri"/>
          <w:b/>
          <w:color w:val="000000" w:themeColor="text1"/>
        </w:rPr>
      </w:pPr>
      <w:r w:rsidRPr="005F7F22">
        <w:rPr>
          <w:rFonts w:ascii="Calibri" w:hAnsi="Calibri" w:cs="Calibri"/>
          <w:b/>
          <w:color w:val="000000" w:themeColor="text1"/>
        </w:rPr>
        <w:t>TITLE:</w:t>
      </w:r>
    </w:p>
    <w:p w:rsidR="006D1142" w:rsidRPr="005F7F22" w:rsidRDefault="007E219B" w:rsidP="00AC1429">
      <w:pPr>
        <w:jc w:val="both"/>
        <w:rPr>
          <w:rFonts w:ascii="Calibri" w:hAnsi="Calibri" w:cs="Calibri"/>
          <w:color w:val="000000" w:themeColor="text1"/>
        </w:rPr>
      </w:pPr>
      <w:r w:rsidRPr="005F7F22">
        <w:rPr>
          <w:rFonts w:ascii="Calibri" w:hAnsi="Calibri" w:cs="Calibri"/>
          <w:color w:val="000000" w:themeColor="text1"/>
        </w:rPr>
        <w:t>S</w:t>
      </w:r>
      <w:r w:rsidR="008434E6" w:rsidRPr="005F7F22">
        <w:rPr>
          <w:rFonts w:ascii="Calibri" w:hAnsi="Calibri" w:cs="Calibri"/>
          <w:color w:val="000000" w:themeColor="text1"/>
        </w:rPr>
        <w:t xml:space="preserve">ingle-step </w:t>
      </w:r>
      <w:r w:rsidR="006333AA" w:rsidRPr="005F7F22">
        <w:rPr>
          <w:rFonts w:ascii="Calibri" w:hAnsi="Calibri" w:cs="Calibri"/>
          <w:color w:val="000000" w:themeColor="text1"/>
        </w:rPr>
        <w:t>P</w:t>
      </w:r>
      <w:r w:rsidR="00ED54CD" w:rsidRPr="005F7F22">
        <w:rPr>
          <w:rFonts w:ascii="Calibri" w:hAnsi="Calibri" w:cs="Calibri"/>
          <w:color w:val="000000" w:themeColor="text1"/>
        </w:rPr>
        <w:t xml:space="preserve">urification of </w:t>
      </w:r>
      <w:r w:rsidR="006333AA" w:rsidRPr="005F7F22">
        <w:rPr>
          <w:rFonts w:ascii="Calibri" w:hAnsi="Calibri" w:cs="Calibri"/>
          <w:color w:val="000000" w:themeColor="text1"/>
        </w:rPr>
        <w:t>M</w:t>
      </w:r>
      <w:r w:rsidR="005C3E07" w:rsidRPr="005F7F22">
        <w:rPr>
          <w:rFonts w:ascii="Calibri" w:hAnsi="Calibri" w:cs="Calibri"/>
          <w:color w:val="000000" w:themeColor="text1"/>
        </w:rPr>
        <w:t>acromolecular</w:t>
      </w:r>
      <w:r w:rsidR="00ED54CD" w:rsidRPr="005F7F22">
        <w:rPr>
          <w:rFonts w:ascii="Calibri" w:hAnsi="Calibri" w:cs="Calibri"/>
          <w:color w:val="000000" w:themeColor="text1"/>
        </w:rPr>
        <w:t xml:space="preserve"> </w:t>
      </w:r>
      <w:r w:rsidR="006333AA" w:rsidRPr="005F7F22">
        <w:rPr>
          <w:rFonts w:ascii="Calibri" w:hAnsi="Calibri" w:cs="Calibri"/>
          <w:color w:val="000000" w:themeColor="text1"/>
        </w:rPr>
        <w:t>C</w:t>
      </w:r>
      <w:r w:rsidR="00ED54CD" w:rsidRPr="005F7F22">
        <w:rPr>
          <w:rFonts w:ascii="Calibri" w:hAnsi="Calibri" w:cs="Calibri"/>
          <w:color w:val="000000" w:themeColor="text1"/>
        </w:rPr>
        <w:t xml:space="preserve">omplexes </w:t>
      </w:r>
      <w:r w:rsidR="001777B4" w:rsidRPr="005F7F22">
        <w:rPr>
          <w:rFonts w:ascii="Calibri" w:hAnsi="Calibri" w:cs="Calibri"/>
          <w:color w:val="000000" w:themeColor="text1"/>
        </w:rPr>
        <w:t>using</w:t>
      </w:r>
      <w:r w:rsidR="00A35841" w:rsidRPr="005F7F22">
        <w:rPr>
          <w:rFonts w:ascii="Calibri" w:hAnsi="Calibri" w:cs="Calibri"/>
          <w:color w:val="000000" w:themeColor="text1"/>
        </w:rPr>
        <w:t xml:space="preserve"> </w:t>
      </w:r>
      <w:r w:rsidR="005C3E07" w:rsidRPr="005F7F22">
        <w:rPr>
          <w:rFonts w:ascii="Calibri" w:hAnsi="Calibri" w:cs="Calibri"/>
          <w:color w:val="000000" w:themeColor="text1"/>
        </w:rPr>
        <w:t xml:space="preserve">RNA </w:t>
      </w:r>
      <w:r w:rsidR="006333AA" w:rsidRPr="005F7F22">
        <w:rPr>
          <w:rFonts w:ascii="Calibri" w:hAnsi="Calibri" w:cs="Calibri"/>
          <w:color w:val="000000" w:themeColor="text1"/>
        </w:rPr>
        <w:t>A</w:t>
      </w:r>
      <w:r w:rsidR="005C3E07" w:rsidRPr="005F7F22">
        <w:rPr>
          <w:rFonts w:ascii="Calibri" w:hAnsi="Calibri" w:cs="Calibri"/>
          <w:color w:val="000000" w:themeColor="text1"/>
        </w:rPr>
        <w:t>ttached to</w:t>
      </w:r>
      <w:r w:rsidR="008434E6" w:rsidRPr="005F7F22">
        <w:rPr>
          <w:rFonts w:ascii="Calibri" w:hAnsi="Calibri" w:cs="Calibri"/>
          <w:color w:val="000000" w:themeColor="text1"/>
        </w:rPr>
        <w:t xml:space="preserve"> </w:t>
      </w:r>
      <w:r w:rsidR="006333AA" w:rsidRPr="005F7F22">
        <w:rPr>
          <w:rFonts w:ascii="Calibri" w:hAnsi="Calibri" w:cs="Calibri"/>
          <w:color w:val="000000" w:themeColor="text1"/>
        </w:rPr>
        <w:t>B</w:t>
      </w:r>
      <w:r w:rsidR="008434E6" w:rsidRPr="005F7F22">
        <w:rPr>
          <w:rFonts w:ascii="Calibri" w:hAnsi="Calibri" w:cs="Calibri"/>
          <w:color w:val="000000" w:themeColor="text1"/>
        </w:rPr>
        <w:t xml:space="preserve">iotin </w:t>
      </w:r>
      <w:r w:rsidR="00307A61" w:rsidRPr="005F7F22">
        <w:rPr>
          <w:rFonts w:ascii="Calibri" w:hAnsi="Calibri" w:cs="Calibri"/>
          <w:color w:val="000000" w:themeColor="text1"/>
        </w:rPr>
        <w:t xml:space="preserve">and a </w:t>
      </w:r>
      <w:r w:rsidR="006333AA" w:rsidRPr="005F7F22">
        <w:rPr>
          <w:rFonts w:ascii="Calibri" w:hAnsi="Calibri" w:cs="Calibri"/>
          <w:color w:val="000000" w:themeColor="text1"/>
        </w:rPr>
        <w:t>P</w:t>
      </w:r>
      <w:r w:rsidR="00307A61" w:rsidRPr="005F7F22">
        <w:rPr>
          <w:rFonts w:ascii="Calibri" w:hAnsi="Calibri" w:cs="Calibri"/>
          <w:color w:val="000000" w:themeColor="text1"/>
        </w:rPr>
        <w:t xml:space="preserve">hoto-cleavable </w:t>
      </w:r>
      <w:r w:rsidR="006333AA" w:rsidRPr="005F7F22">
        <w:rPr>
          <w:rFonts w:ascii="Calibri" w:hAnsi="Calibri" w:cs="Calibri"/>
          <w:color w:val="000000" w:themeColor="text1"/>
        </w:rPr>
        <w:t>L</w:t>
      </w:r>
      <w:r w:rsidR="00307A61" w:rsidRPr="005F7F22">
        <w:rPr>
          <w:rFonts w:ascii="Calibri" w:hAnsi="Calibri" w:cs="Calibri"/>
          <w:color w:val="000000" w:themeColor="text1"/>
        </w:rPr>
        <w:t xml:space="preserve">inker </w:t>
      </w:r>
    </w:p>
    <w:p w:rsidR="001C7CB7" w:rsidRPr="005F7F22" w:rsidRDefault="00AC1429" w:rsidP="00AC1429">
      <w:pPr>
        <w:jc w:val="both"/>
        <w:rPr>
          <w:rFonts w:ascii="Calibri" w:hAnsi="Calibri" w:cs="Calibri"/>
          <w:b/>
          <w:color w:val="000000" w:themeColor="text1"/>
        </w:rPr>
      </w:pPr>
      <w:r w:rsidRPr="005F7F22">
        <w:rPr>
          <w:rFonts w:ascii="Calibri" w:hAnsi="Calibri" w:cs="Calibri"/>
          <w:b/>
          <w:color w:val="000000" w:themeColor="text1"/>
        </w:rPr>
        <w:t xml:space="preserve"> </w:t>
      </w:r>
    </w:p>
    <w:p w:rsidR="00AC1429" w:rsidRPr="005F7F22" w:rsidRDefault="00AC1429" w:rsidP="00AC1429">
      <w:pPr>
        <w:jc w:val="both"/>
        <w:rPr>
          <w:rFonts w:ascii="Calibri" w:hAnsi="Calibri" w:cs="Calibri"/>
          <w:b/>
          <w:color w:val="000000" w:themeColor="text1"/>
        </w:rPr>
      </w:pPr>
      <w:r w:rsidRPr="005F7F22">
        <w:rPr>
          <w:rFonts w:ascii="Calibri" w:hAnsi="Calibri" w:cs="Calibri"/>
          <w:b/>
          <w:color w:val="000000" w:themeColor="text1"/>
        </w:rPr>
        <w:t>AUTHORS &amp; AFFILIATIONS</w:t>
      </w:r>
    </w:p>
    <w:p w:rsidR="005D7B30" w:rsidRPr="005F7F22" w:rsidRDefault="00681D39" w:rsidP="00AC1429">
      <w:pPr>
        <w:jc w:val="both"/>
        <w:rPr>
          <w:rFonts w:ascii="Calibri" w:hAnsi="Calibri" w:cs="Calibri"/>
          <w:color w:val="000000" w:themeColor="text1"/>
        </w:rPr>
      </w:pPr>
      <w:r w:rsidRPr="005F7F22">
        <w:rPr>
          <w:rFonts w:ascii="Calibri" w:hAnsi="Calibri" w:cs="Calibri"/>
          <w:color w:val="000000" w:themeColor="text1"/>
        </w:rPr>
        <w:t>Aleksandra Sk</w:t>
      </w:r>
      <w:r w:rsidR="008434E6" w:rsidRPr="005F7F22">
        <w:rPr>
          <w:rFonts w:ascii="Calibri" w:hAnsi="Calibri" w:cs="Calibri"/>
          <w:color w:val="000000" w:themeColor="text1"/>
        </w:rPr>
        <w:t>rajna</w:t>
      </w:r>
      <w:r w:rsidR="001C7CB7" w:rsidRPr="005F7F22">
        <w:rPr>
          <w:rFonts w:ascii="Calibri" w:hAnsi="Calibri" w:cs="Calibri"/>
          <w:color w:val="000000" w:themeColor="text1"/>
          <w:vertAlign w:val="superscript"/>
        </w:rPr>
        <w:t>1</w:t>
      </w:r>
      <w:r w:rsidR="001C7CB7" w:rsidRPr="005F7F22">
        <w:rPr>
          <w:rFonts w:ascii="Calibri" w:hAnsi="Calibri" w:cs="Calibri"/>
          <w:color w:val="000000" w:themeColor="text1"/>
        </w:rPr>
        <w:t>, Xiao-cui Yang</w:t>
      </w:r>
      <w:r w:rsidR="00E06BF7" w:rsidRPr="005F7F22">
        <w:rPr>
          <w:rFonts w:ascii="Calibri" w:hAnsi="Calibri" w:cs="Calibri"/>
          <w:color w:val="000000" w:themeColor="text1"/>
          <w:vertAlign w:val="superscript"/>
        </w:rPr>
        <w:t>1</w:t>
      </w:r>
      <w:r w:rsidR="00E06BF7" w:rsidRPr="005F7F22">
        <w:rPr>
          <w:rFonts w:ascii="Calibri" w:hAnsi="Calibri" w:cs="Calibri"/>
          <w:color w:val="000000" w:themeColor="text1"/>
        </w:rPr>
        <w:t xml:space="preserve">, </w:t>
      </w:r>
      <w:r w:rsidR="00D05325" w:rsidRPr="005F7F22">
        <w:rPr>
          <w:rFonts w:ascii="Calibri" w:hAnsi="Calibri" w:cs="Calibri"/>
          <w:color w:val="000000" w:themeColor="text1"/>
        </w:rPr>
        <w:t xml:space="preserve">and </w:t>
      </w:r>
      <w:r w:rsidR="001C7CB7" w:rsidRPr="005F7F22">
        <w:rPr>
          <w:rFonts w:ascii="Calibri" w:hAnsi="Calibri" w:cs="Calibri"/>
          <w:color w:val="000000" w:themeColor="text1"/>
        </w:rPr>
        <w:t>Zbigniew Dominski</w:t>
      </w:r>
      <w:r w:rsidR="00E06BF7" w:rsidRPr="005F7F22">
        <w:rPr>
          <w:rFonts w:ascii="Calibri" w:hAnsi="Calibri" w:cs="Calibri"/>
          <w:color w:val="000000" w:themeColor="text1"/>
          <w:vertAlign w:val="superscript"/>
        </w:rPr>
        <w:t>1,</w:t>
      </w:r>
      <w:r w:rsidR="00A35841" w:rsidRPr="005F7F22">
        <w:rPr>
          <w:rFonts w:ascii="Calibri" w:hAnsi="Calibri" w:cs="Calibri"/>
          <w:color w:val="000000" w:themeColor="text1"/>
          <w:vertAlign w:val="superscript"/>
        </w:rPr>
        <w:t>2</w:t>
      </w:r>
    </w:p>
    <w:p w:rsidR="00194530" w:rsidRPr="005F7F22" w:rsidRDefault="00E06BF7" w:rsidP="00AC1429">
      <w:pPr>
        <w:pStyle w:val="af3"/>
        <w:spacing w:after="0"/>
        <w:jc w:val="both"/>
        <w:rPr>
          <w:rFonts w:ascii="Calibri" w:hAnsi="Calibri" w:cs="Calibri"/>
          <w:color w:val="000000" w:themeColor="text1"/>
        </w:rPr>
      </w:pPr>
      <w:r w:rsidRPr="005F7F22">
        <w:rPr>
          <w:rFonts w:ascii="Calibri" w:hAnsi="Calibri" w:cs="Calibri"/>
          <w:color w:val="000000" w:themeColor="text1"/>
          <w:vertAlign w:val="superscript"/>
        </w:rPr>
        <w:t>1</w:t>
      </w:r>
      <w:r w:rsidRPr="005F7F22">
        <w:rPr>
          <w:rFonts w:ascii="Calibri" w:hAnsi="Calibri" w:cs="Calibri"/>
          <w:color w:val="000000" w:themeColor="text1"/>
        </w:rPr>
        <w:t>Integrative Program for Biological and Genome Sciences</w:t>
      </w:r>
      <w:r w:rsidR="005D7B30" w:rsidRPr="005F7F22">
        <w:rPr>
          <w:rFonts w:ascii="Calibri" w:hAnsi="Calibri" w:cs="Calibri"/>
          <w:color w:val="000000" w:themeColor="text1"/>
        </w:rPr>
        <w:t>, University of North Carolina at Chapel Hill, Chapel Hill, NC, USA</w:t>
      </w:r>
    </w:p>
    <w:p w:rsidR="005D7B30" w:rsidRPr="005F7F22" w:rsidRDefault="00A35841" w:rsidP="00AC1429">
      <w:pPr>
        <w:pStyle w:val="af3"/>
        <w:spacing w:after="0"/>
        <w:jc w:val="both"/>
        <w:rPr>
          <w:rFonts w:ascii="Calibri" w:hAnsi="Calibri" w:cs="Calibri"/>
          <w:b/>
        </w:rPr>
      </w:pPr>
      <w:r w:rsidRPr="005F7F22">
        <w:rPr>
          <w:rFonts w:ascii="Calibri" w:hAnsi="Calibri" w:cs="Calibri"/>
          <w:color w:val="000000" w:themeColor="text1"/>
          <w:vertAlign w:val="superscript"/>
        </w:rPr>
        <w:t>2</w:t>
      </w:r>
      <w:r w:rsidR="00194530" w:rsidRPr="005F7F22">
        <w:rPr>
          <w:rFonts w:ascii="Calibri" w:hAnsi="Calibri" w:cs="Calibri"/>
          <w:color w:val="000000" w:themeColor="text1"/>
        </w:rPr>
        <w:t>Department of Biochemistry and Biophysics, University of North Carolina at Chapel Hill, Chapel Hill, NC, USA</w:t>
      </w:r>
    </w:p>
    <w:p w:rsidR="00386B55" w:rsidRPr="005F7F22" w:rsidRDefault="00386B55" w:rsidP="00AC1429">
      <w:pPr>
        <w:jc w:val="both"/>
        <w:rPr>
          <w:rFonts w:ascii="Calibri" w:hAnsi="Calibri" w:cs="Calibri"/>
          <w:color w:val="000000" w:themeColor="text1"/>
        </w:rPr>
      </w:pPr>
    </w:p>
    <w:p w:rsidR="00A1375D" w:rsidRPr="005F7F22" w:rsidRDefault="00B16DFE" w:rsidP="00AC1429">
      <w:pPr>
        <w:jc w:val="both"/>
        <w:rPr>
          <w:rFonts w:ascii="Calibri" w:hAnsi="Calibri" w:cs="Calibri"/>
          <w:b/>
          <w:color w:val="000000" w:themeColor="text1"/>
        </w:rPr>
      </w:pPr>
      <w:r w:rsidRPr="005F7F22">
        <w:rPr>
          <w:rFonts w:ascii="Calibri" w:hAnsi="Calibri" w:cs="Calibri"/>
          <w:b/>
          <w:color w:val="000000" w:themeColor="text1"/>
        </w:rPr>
        <w:t xml:space="preserve">Corresponding </w:t>
      </w:r>
      <w:r w:rsidR="00AC1429" w:rsidRPr="005F7F22">
        <w:rPr>
          <w:rFonts w:ascii="Calibri" w:hAnsi="Calibri" w:cs="Calibri"/>
          <w:b/>
          <w:color w:val="000000" w:themeColor="text1"/>
        </w:rPr>
        <w:t>A</w:t>
      </w:r>
      <w:r w:rsidRPr="005F7F22">
        <w:rPr>
          <w:rFonts w:ascii="Calibri" w:hAnsi="Calibri" w:cs="Calibri"/>
          <w:b/>
          <w:color w:val="000000" w:themeColor="text1"/>
        </w:rPr>
        <w:t>uthor:</w:t>
      </w:r>
      <w:r w:rsidR="001C7CB7" w:rsidRPr="005F7F22">
        <w:rPr>
          <w:rFonts w:ascii="Calibri" w:hAnsi="Calibri" w:cs="Calibri"/>
          <w:b/>
          <w:color w:val="000000" w:themeColor="text1"/>
        </w:rPr>
        <w:t xml:space="preserve"> </w:t>
      </w:r>
    </w:p>
    <w:p w:rsidR="00B16DFE" w:rsidRPr="005F7F22" w:rsidRDefault="00B16DFE" w:rsidP="00AC1429">
      <w:pPr>
        <w:jc w:val="both"/>
        <w:rPr>
          <w:rFonts w:ascii="Calibri" w:hAnsi="Calibri" w:cs="Calibri"/>
          <w:color w:val="000000" w:themeColor="text1"/>
        </w:rPr>
      </w:pPr>
      <w:r w:rsidRPr="005F7F22">
        <w:rPr>
          <w:rFonts w:ascii="Calibri" w:hAnsi="Calibri" w:cs="Calibri"/>
          <w:color w:val="000000" w:themeColor="text1"/>
        </w:rPr>
        <w:t xml:space="preserve">Zbigniew </w:t>
      </w:r>
      <w:proofErr w:type="spellStart"/>
      <w:r w:rsidRPr="005F7F22">
        <w:rPr>
          <w:rFonts w:ascii="Calibri" w:hAnsi="Calibri" w:cs="Calibri"/>
          <w:color w:val="000000" w:themeColor="text1"/>
        </w:rPr>
        <w:t>Dominski</w:t>
      </w:r>
      <w:proofErr w:type="spellEnd"/>
    </w:p>
    <w:p w:rsidR="00B16DFE" w:rsidRPr="005F7F22" w:rsidRDefault="00B16DFE" w:rsidP="00AC1429">
      <w:pPr>
        <w:jc w:val="both"/>
        <w:rPr>
          <w:rFonts w:ascii="Calibri" w:hAnsi="Calibri" w:cs="Calibri"/>
          <w:color w:val="000000" w:themeColor="text1"/>
        </w:rPr>
      </w:pPr>
      <w:r w:rsidRPr="005F7F22">
        <w:rPr>
          <w:rFonts w:ascii="Calibri" w:hAnsi="Calibri" w:cs="Calibri"/>
          <w:color w:val="000000" w:themeColor="text1"/>
          <w:lang w:val="fr-FR"/>
        </w:rPr>
        <w:t xml:space="preserve">Email: </w:t>
      </w:r>
      <w:hyperlink r:id="rId8" w:history="1">
        <w:r w:rsidRPr="005F7F22">
          <w:rPr>
            <w:rStyle w:val="a6"/>
            <w:rFonts w:ascii="Calibri" w:hAnsi="Calibri" w:cs="Calibri"/>
            <w:color w:val="000000" w:themeColor="text1"/>
            <w:u w:val="none"/>
            <w:lang w:val="fr-FR"/>
          </w:rPr>
          <w:t>dominski@med.unc.edu</w:t>
        </w:r>
      </w:hyperlink>
    </w:p>
    <w:p w:rsidR="00924E71" w:rsidRPr="005F7F22" w:rsidRDefault="00B16DFE" w:rsidP="00AC1429">
      <w:pPr>
        <w:jc w:val="both"/>
        <w:rPr>
          <w:rFonts w:ascii="Calibri" w:hAnsi="Calibri" w:cs="Calibri"/>
          <w:color w:val="000000" w:themeColor="text1"/>
          <w:lang w:val="fr-FR"/>
        </w:rPr>
      </w:pPr>
      <w:r w:rsidRPr="005F7F22">
        <w:rPr>
          <w:rFonts w:ascii="Calibri" w:hAnsi="Calibri" w:cs="Calibri"/>
          <w:color w:val="000000" w:themeColor="text1"/>
          <w:lang w:val="fr-FR"/>
        </w:rPr>
        <w:t>Phone: (919) 962-2139</w:t>
      </w:r>
    </w:p>
    <w:p w:rsidR="001C7CB7" w:rsidRPr="005F7F22" w:rsidRDefault="001C7CB7" w:rsidP="00AC1429">
      <w:pPr>
        <w:jc w:val="both"/>
        <w:rPr>
          <w:rStyle w:val="a6"/>
          <w:rFonts w:ascii="Calibri" w:hAnsi="Calibri" w:cs="Calibri"/>
          <w:color w:val="000000" w:themeColor="text1"/>
          <w:u w:val="none"/>
          <w:lang w:val="fr-FR"/>
        </w:rPr>
      </w:pPr>
    </w:p>
    <w:p w:rsidR="00B16DFE" w:rsidRPr="005F7F22" w:rsidRDefault="00B16DFE" w:rsidP="00AC1429">
      <w:pPr>
        <w:jc w:val="both"/>
        <w:rPr>
          <w:rStyle w:val="a6"/>
          <w:rFonts w:ascii="Calibri" w:hAnsi="Calibri" w:cs="Calibri"/>
          <w:b/>
          <w:color w:val="000000" w:themeColor="text1"/>
          <w:u w:val="none"/>
        </w:rPr>
      </w:pPr>
      <w:r w:rsidRPr="005F7F22">
        <w:rPr>
          <w:rStyle w:val="a6"/>
          <w:rFonts w:ascii="Calibri" w:hAnsi="Calibri" w:cs="Calibri"/>
          <w:b/>
          <w:color w:val="000000" w:themeColor="text1"/>
          <w:u w:val="none"/>
        </w:rPr>
        <w:t xml:space="preserve">Email </w:t>
      </w:r>
      <w:r w:rsidR="00AC1429" w:rsidRPr="005F7F22">
        <w:rPr>
          <w:rStyle w:val="a6"/>
          <w:rFonts w:ascii="Calibri" w:hAnsi="Calibri" w:cs="Calibri"/>
          <w:b/>
          <w:color w:val="000000" w:themeColor="text1"/>
          <w:u w:val="none"/>
        </w:rPr>
        <w:t>A</w:t>
      </w:r>
      <w:r w:rsidRPr="005F7F22">
        <w:rPr>
          <w:rStyle w:val="a6"/>
          <w:rFonts w:ascii="Calibri" w:hAnsi="Calibri" w:cs="Calibri"/>
          <w:b/>
          <w:color w:val="000000" w:themeColor="text1"/>
          <w:u w:val="none"/>
        </w:rPr>
        <w:t xml:space="preserve">ddresses of </w:t>
      </w:r>
      <w:r w:rsidR="00AC1429" w:rsidRPr="005F7F22">
        <w:rPr>
          <w:rStyle w:val="a6"/>
          <w:rFonts w:ascii="Calibri" w:hAnsi="Calibri" w:cs="Calibri"/>
          <w:b/>
          <w:color w:val="000000" w:themeColor="text1"/>
          <w:u w:val="none"/>
        </w:rPr>
        <w:t>C</w:t>
      </w:r>
      <w:r w:rsidRPr="005F7F22">
        <w:rPr>
          <w:rStyle w:val="a6"/>
          <w:rFonts w:ascii="Calibri" w:hAnsi="Calibri" w:cs="Calibri"/>
          <w:b/>
          <w:color w:val="000000" w:themeColor="text1"/>
          <w:u w:val="none"/>
        </w:rPr>
        <w:t>o-authors:</w:t>
      </w:r>
    </w:p>
    <w:p w:rsidR="00B16DFE" w:rsidRPr="005F7F22" w:rsidRDefault="005F7F22" w:rsidP="00AC1429">
      <w:pPr>
        <w:jc w:val="both"/>
        <w:rPr>
          <w:rFonts w:ascii="Calibri" w:hAnsi="Calibri" w:cs="Calibri"/>
          <w:color w:val="000000" w:themeColor="text1"/>
          <w:lang w:val="fr-FR"/>
        </w:rPr>
      </w:pPr>
      <w:hyperlink r:id="rId9" w:history="1">
        <w:r w:rsidR="00B16DFE" w:rsidRPr="005F7F22">
          <w:rPr>
            <w:rStyle w:val="a6"/>
            <w:rFonts w:ascii="Calibri" w:hAnsi="Calibri" w:cs="Calibri"/>
            <w:color w:val="000000" w:themeColor="text1"/>
            <w:u w:val="none"/>
            <w:lang w:val="fr-FR"/>
          </w:rPr>
          <w:t>skrajna@email.unc.edu</w:t>
        </w:r>
      </w:hyperlink>
      <w:r w:rsidR="00B16DFE" w:rsidRPr="005F7F22">
        <w:rPr>
          <w:rFonts w:ascii="Calibri" w:hAnsi="Calibri" w:cs="Calibri"/>
          <w:color w:val="000000" w:themeColor="text1"/>
          <w:lang w:val="fr-FR"/>
        </w:rPr>
        <w:t xml:space="preserve">, </w:t>
      </w:r>
      <w:hyperlink r:id="rId10" w:history="1">
        <w:r w:rsidR="00B16DFE" w:rsidRPr="005F7F22">
          <w:rPr>
            <w:rStyle w:val="a6"/>
            <w:rFonts w:ascii="Calibri" w:hAnsi="Calibri" w:cs="Calibri"/>
            <w:color w:val="000000" w:themeColor="text1"/>
            <w:u w:val="none"/>
            <w:lang w:val="fr-FR"/>
          </w:rPr>
          <w:t>xcyang@email.unc.edu</w:t>
        </w:r>
      </w:hyperlink>
    </w:p>
    <w:p w:rsidR="00B16DFE" w:rsidRPr="005F7F22" w:rsidRDefault="00B16DFE" w:rsidP="00AC1429">
      <w:pPr>
        <w:jc w:val="both"/>
        <w:rPr>
          <w:rStyle w:val="a6"/>
          <w:rFonts w:ascii="Calibri" w:hAnsi="Calibri" w:cs="Calibri"/>
          <w:color w:val="000000" w:themeColor="text1"/>
          <w:u w:val="none"/>
          <w:lang w:val="fr-FR"/>
        </w:rPr>
      </w:pPr>
    </w:p>
    <w:p w:rsidR="004F7EEC" w:rsidRPr="005F7F22" w:rsidRDefault="00795BAA" w:rsidP="00AC1429">
      <w:pPr>
        <w:jc w:val="both"/>
        <w:rPr>
          <w:rFonts w:ascii="Calibri" w:hAnsi="Calibri" w:cs="Calibri"/>
          <w:b/>
          <w:bCs/>
          <w:color w:val="000000" w:themeColor="text1"/>
          <w:lang w:val="fr-FR"/>
        </w:rPr>
      </w:pPr>
      <w:r w:rsidRPr="005F7F22">
        <w:rPr>
          <w:rFonts w:ascii="Calibri" w:hAnsi="Calibri" w:cs="Calibri"/>
          <w:b/>
          <w:bCs/>
          <w:color w:val="000000" w:themeColor="text1"/>
          <w:lang w:val="fr-FR"/>
        </w:rPr>
        <w:t>KEYWORDS</w:t>
      </w:r>
    </w:p>
    <w:p w:rsidR="004F7EEC" w:rsidRPr="005F7F22" w:rsidRDefault="00663EDD" w:rsidP="00AC1429">
      <w:pPr>
        <w:jc w:val="both"/>
        <w:rPr>
          <w:rFonts w:ascii="Calibri" w:hAnsi="Calibri" w:cs="Calibri"/>
          <w:b/>
          <w:bCs/>
          <w:color w:val="000000" w:themeColor="text1"/>
        </w:rPr>
      </w:pPr>
      <w:r w:rsidRPr="005F7F22">
        <w:rPr>
          <w:rFonts w:ascii="Calibri" w:hAnsi="Calibri" w:cs="Calibri"/>
          <w:color w:val="000000" w:themeColor="text1"/>
        </w:rPr>
        <w:t>Affinity purification</w:t>
      </w:r>
      <w:r w:rsidR="00AC1429" w:rsidRPr="005F7F22">
        <w:rPr>
          <w:rFonts w:ascii="Calibri" w:hAnsi="Calibri" w:cs="Calibri"/>
          <w:color w:val="000000" w:themeColor="text1"/>
        </w:rPr>
        <w:t>,</w:t>
      </w:r>
      <w:r w:rsidRPr="005F7F22">
        <w:rPr>
          <w:rFonts w:ascii="Calibri" w:hAnsi="Calibri" w:cs="Calibri"/>
          <w:color w:val="000000" w:themeColor="text1"/>
        </w:rPr>
        <w:t xml:space="preserve"> </w:t>
      </w:r>
      <w:r w:rsidR="00EC5A13" w:rsidRPr="005F7F22">
        <w:rPr>
          <w:rFonts w:ascii="Calibri" w:hAnsi="Calibri" w:cs="Calibri"/>
          <w:color w:val="000000" w:themeColor="text1"/>
        </w:rPr>
        <w:t xml:space="preserve">RNA/protein complexes, </w:t>
      </w:r>
      <w:r w:rsidRPr="005F7F22">
        <w:rPr>
          <w:rFonts w:ascii="Calibri" w:hAnsi="Calibri" w:cs="Calibri"/>
          <w:color w:val="000000" w:themeColor="text1"/>
        </w:rPr>
        <w:t>biotin</w:t>
      </w:r>
      <w:r w:rsidR="00AC1429" w:rsidRPr="005F7F22">
        <w:rPr>
          <w:rFonts w:ascii="Calibri" w:hAnsi="Calibri" w:cs="Calibri"/>
          <w:color w:val="000000" w:themeColor="text1"/>
        </w:rPr>
        <w:t>,</w:t>
      </w:r>
      <w:r w:rsidR="00A35841" w:rsidRPr="005F7F22">
        <w:rPr>
          <w:rFonts w:ascii="Calibri" w:hAnsi="Calibri" w:cs="Calibri"/>
          <w:color w:val="000000" w:themeColor="text1"/>
        </w:rPr>
        <w:t xml:space="preserve"> </w:t>
      </w:r>
      <w:r w:rsidRPr="005F7F22">
        <w:rPr>
          <w:rFonts w:ascii="Calibri" w:hAnsi="Calibri" w:cs="Calibri"/>
          <w:color w:val="000000" w:themeColor="text1"/>
        </w:rPr>
        <w:t>streptavidin</w:t>
      </w:r>
      <w:r w:rsidR="00AC1429" w:rsidRPr="005F7F22">
        <w:rPr>
          <w:rFonts w:ascii="Calibri" w:hAnsi="Calibri" w:cs="Calibri"/>
          <w:color w:val="000000" w:themeColor="text1"/>
        </w:rPr>
        <w:t>,</w:t>
      </w:r>
      <w:r w:rsidR="00C43509" w:rsidRPr="005F7F22">
        <w:rPr>
          <w:rFonts w:ascii="Calibri" w:hAnsi="Calibri" w:cs="Calibri"/>
          <w:color w:val="000000" w:themeColor="text1"/>
        </w:rPr>
        <w:t xml:space="preserve"> </w:t>
      </w:r>
      <w:r w:rsidRPr="005F7F22">
        <w:rPr>
          <w:rFonts w:ascii="Calibri" w:hAnsi="Calibri" w:cs="Calibri"/>
          <w:color w:val="000000" w:themeColor="text1"/>
        </w:rPr>
        <w:t>photo-cleavable linker</w:t>
      </w:r>
      <w:r w:rsidR="00AC1429" w:rsidRPr="005F7F22">
        <w:rPr>
          <w:rFonts w:ascii="Calibri" w:hAnsi="Calibri" w:cs="Calibri"/>
          <w:color w:val="000000" w:themeColor="text1"/>
        </w:rPr>
        <w:t>,</w:t>
      </w:r>
      <w:r w:rsidRPr="005F7F22">
        <w:rPr>
          <w:rFonts w:ascii="Calibri" w:hAnsi="Calibri" w:cs="Calibri"/>
          <w:color w:val="000000" w:themeColor="text1"/>
        </w:rPr>
        <w:t xml:space="preserve"> UV-elution</w:t>
      </w:r>
      <w:r w:rsidR="00AC1429" w:rsidRPr="005F7F22">
        <w:rPr>
          <w:rFonts w:ascii="Calibri" w:hAnsi="Calibri" w:cs="Calibri"/>
          <w:color w:val="000000" w:themeColor="text1"/>
        </w:rPr>
        <w:t>,</w:t>
      </w:r>
      <w:r w:rsidR="00A35841" w:rsidRPr="005F7F22">
        <w:rPr>
          <w:rFonts w:ascii="Calibri" w:hAnsi="Calibri" w:cs="Calibri"/>
          <w:color w:val="000000" w:themeColor="text1"/>
        </w:rPr>
        <w:t xml:space="preserve"> </w:t>
      </w:r>
      <w:r w:rsidR="000456EA" w:rsidRPr="005F7F22">
        <w:rPr>
          <w:rFonts w:ascii="Calibri" w:hAnsi="Calibri" w:cs="Calibri"/>
          <w:color w:val="000000" w:themeColor="text1"/>
        </w:rPr>
        <w:t>U7 snRNP</w:t>
      </w:r>
      <w:r w:rsidR="00AC1429" w:rsidRPr="005F7F22">
        <w:rPr>
          <w:rFonts w:ascii="Calibri" w:hAnsi="Calibri" w:cs="Calibri"/>
          <w:color w:val="000000" w:themeColor="text1"/>
        </w:rPr>
        <w:t>,</w:t>
      </w:r>
      <w:r w:rsidR="004B10C3" w:rsidRPr="005F7F22">
        <w:rPr>
          <w:rFonts w:ascii="Calibri" w:hAnsi="Calibri" w:cs="Calibri"/>
          <w:color w:val="000000" w:themeColor="text1"/>
        </w:rPr>
        <w:t xml:space="preserve"> </w:t>
      </w:r>
      <w:r w:rsidR="00194530" w:rsidRPr="005F7F22">
        <w:rPr>
          <w:rFonts w:ascii="Calibri" w:hAnsi="Calibri" w:cs="Calibri"/>
          <w:color w:val="000000" w:themeColor="text1"/>
        </w:rPr>
        <w:t>3’ end processing</w:t>
      </w:r>
    </w:p>
    <w:p w:rsidR="0013000E" w:rsidRPr="005F7F22" w:rsidRDefault="0013000E" w:rsidP="00AC1429">
      <w:pPr>
        <w:jc w:val="both"/>
        <w:rPr>
          <w:rFonts w:ascii="Calibri" w:hAnsi="Calibri" w:cs="Calibri"/>
          <w:color w:val="000000" w:themeColor="text1"/>
        </w:rPr>
      </w:pPr>
    </w:p>
    <w:p w:rsidR="0013000E" w:rsidRPr="005F7F22" w:rsidRDefault="00795BAA" w:rsidP="00AC1429">
      <w:pPr>
        <w:jc w:val="both"/>
        <w:rPr>
          <w:rFonts w:ascii="Calibri" w:hAnsi="Calibri" w:cs="Calibri"/>
          <w:b/>
          <w:bCs/>
          <w:color w:val="000000" w:themeColor="text1"/>
        </w:rPr>
      </w:pPr>
      <w:r w:rsidRPr="005F7F22">
        <w:rPr>
          <w:rFonts w:ascii="Calibri" w:hAnsi="Calibri" w:cs="Calibri"/>
          <w:b/>
          <w:bCs/>
          <w:color w:val="000000" w:themeColor="text1"/>
        </w:rPr>
        <w:t>SUMMARY</w:t>
      </w:r>
    </w:p>
    <w:p w:rsidR="00CF60F6" w:rsidRPr="005F7F22" w:rsidRDefault="006D6A15" w:rsidP="00AC1429">
      <w:pPr>
        <w:jc w:val="both"/>
        <w:rPr>
          <w:rFonts w:ascii="Calibri" w:hAnsi="Calibri" w:cs="Calibri"/>
          <w:color w:val="000000" w:themeColor="text1"/>
        </w:rPr>
      </w:pPr>
      <w:r w:rsidRPr="005F7F22">
        <w:rPr>
          <w:rFonts w:ascii="Calibri" w:hAnsi="Calibri" w:cs="Calibri"/>
          <w:color w:val="000000" w:themeColor="text1"/>
        </w:rPr>
        <w:t xml:space="preserve">RNA/protein complexes purified using </w:t>
      </w:r>
      <w:proofErr w:type="spellStart"/>
      <w:r w:rsidRPr="005F7F22">
        <w:rPr>
          <w:rFonts w:ascii="Calibri" w:hAnsi="Calibri" w:cs="Calibri"/>
          <w:color w:val="000000" w:themeColor="text1"/>
        </w:rPr>
        <w:t>b</w:t>
      </w:r>
      <w:r w:rsidR="00CF60F6" w:rsidRPr="005F7F22">
        <w:rPr>
          <w:rFonts w:ascii="Calibri" w:hAnsi="Calibri" w:cs="Calibri"/>
          <w:color w:val="000000" w:themeColor="text1"/>
        </w:rPr>
        <w:t>otin</w:t>
      </w:r>
      <w:proofErr w:type="spellEnd"/>
      <w:r w:rsidR="00CF60F6" w:rsidRPr="005F7F22">
        <w:rPr>
          <w:rFonts w:ascii="Calibri" w:hAnsi="Calibri" w:cs="Calibri"/>
          <w:color w:val="000000" w:themeColor="text1"/>
        </w:rPr>
        <w:t xml:space="preserve">-streptavidin </w:t>
      </w:r>
      <w:r w:rsidR="001939A3" w:rsidRPr="005F7F22">
        <w:rPr>
          <w:rFonts w:ascii="Calibri" w:hAnsi="Calibri" w:cs="Calibri"/>
          <w:color w:val="000000" w:themeColor="text1"/>
        </w:rPr>
        <w:t>strategy</w:t>
      </w:r>
      <w:r w:rsidRPr="005F7F22">
        <w:rPr>
          <w:rFonts w:ascii="Calibri" w:hAnsi="Calibri" w:cs="Calibri"/>
          <w:color w:val="000000" w:themeColor="text1"/>
        </w:rPr>
        <w:t xml:space="preserve"> </w:t>
      </w:r>
      <w:r w:rsidR="00677633" w:rsidRPr="005F7F22">
        <w:rPr>
          <w:rFonts w:ascii="Calibri" w:hAnsi="Calibri" w:cs="Calibri"/>
          <w:color w:val="000000" w:themeColor="text1"/>
        </w:rPr>
        <w:t>are</w:t>
      </w:r>
      <w:r w:rsidRPr="005F7F22">
        <w:rPr>
          <w:rFonts w:ascii="Calibri" w:hAnsi="Calibri" w:cs="Calibri"/>
          <w:color w:val="000000" w:themeColor="text1"/>
        </w:rPr>
        <w:t xml:space="preserve"> eluted to solution </w:t>
      </w:r>
      <w:r w:rsidR="00B62ADA" w:rsidRPr="005F7F22">
        <w:rPr>
          <w:rFonts w:ascii="Calibri" w:hAnsi="Calibri" w:cs="Calibri"/>
          <w:color w:val="000000" w:themeColor="text1"/>
        </w:rPr>
        <w:t>under denaturing conditions in a</w:t>
      </w:r>
      <w:r w:rsidR="003E62D2" w:rsidRPr="005F7F22">
        <w:rPr>
          <w:rFonts w:ascii="Calibri" w:hAnsi="Calibri" w:cs="Calibri"/>
          <w:color w:val="000000" w:themeColor="text1"/>
        </w:rPr>
        <w:t xml:space="preserve"> form unsuitable for</w:t>
      </w:r>
      <w:r w:rsidR="00AB320B" w:rsidRPr="005F7F22">
        <w:rPr>
          <w:rFonts w:ascii="Calibri" w:hAnsi="Calibri" w:cs="Calibri"/>
          <w:color w:val="000000" w:themeColor="text1"/>
        </w:rPr>
        <w:t xml:space="preserve"> </w:t>
      </w:r>
      <w:r w:rsidR="00EC5A13" w:rsidRPr="005F7F22">
        <w:rPr>
          <w:rFonts w:ascii="Calibri" w:hAnsi="Calibri" w:cs="Calibri"/>
          <w:color w:val="000000" w:themeColor="text1"/>
        </w:rPr>
        <w:t>further</w:t>
      </w:r>
      <w:r w:rsidR="00463F5A" w:rsidRPr="005F7F22">
        <w:rPr>
          <w:rFonts w:ascii="Calibri" w:hAnsi="Calibri" w:cs="Calibri"/>
          <w:color w:val="000000" w:themeColor="text1"/>
        </w:rPr>
        <w:t xml:space="preserve"> purification</w:t>
      </w:r>
      <w:r w:rsidR="003E62D2" w:rsidRPr="005F7F22">
        <w:rPr>
          <w:rFonts w:ascii="Calibri" w:hAnsi="Calibri" w:cs="Calibri"/>
          <w:color w:val="000000" w:themeColor="text1"/>
        </w:rPr>
        <w:t xml:space="preserve"> and functional analysis. </w:t>
      </w:r>
      <w:r w:rsidR="00AB320B" w:rsidRPr="005F7F22">
        <w:rPr>
          <w:rFonts w:ascii="Calibri" w:hAnsi="Calibri" w:cs="Calibri"/>
          <w:color w:val="000000" w:themeColor="text1"/>
        </w:rPr>
        <w:t xml:space="preserve">Here, we describe a modification </w:t>
      </w:r>
      <w:r w:rsidR="001939A3" w:rsidRPr="005F7F22">
        <w:rPr>
          <w:rFonts w:ascii="Calibri" w:hAnsi="Calibri" w:cs="Calibri"/>
          <w:color w:val="000000" w:themeColor="text1"/>
        </w:rPr>
        <w:t xml:space="preserve">of this </w:t>
      </w:r>
      <w:r w:rsidR="00EC5A13" w:rsidRPr="005F7F22">
        <w:rPr>
          <w:rFonts w:ascii="Calibri" w:hAnsi="Calibri" w:cs="Calibri"/>
          <w:color w:val="000000" w:themeColor="text1"/>
        </w:rPr>
        <w:t>strategy</w:t>
      </w:r>
      <w:r w:rsidR="00AB320B" w:rsidRPr="005F7F22">
        <w:rPr>
          <w:rFonts w:ascii="Calibri" w:hAnsi="Calibri" w:cs="Calibri"/>
          <w:color w:val="000000" w:themeColor="text1"/>
        </w:rPr>
        <w:t xml:space="preserve"> that </w:t>
      </w:r>
      <w:r w:rsidR="00463F5A" w:rsidRPr="005F7F22">
        <w:rPr>
          <w:rFonts w:ascii="Calibri" w:hAnsi="Calibri" w:cs="Calibri"/>
          <w:color w:val="000000" w:themeColor="text1"/>
        </w:rPr>
        <w:t>utilizes a photo-cleavable linker in R</w:t>
      </w:r>
      <w:r w:rsidR="00EC5A13" w:rsidRPr="005F7F22">
        <w:rPr>
          <w:rFonts w:ascii="Calibri" w:hAnsi="Calibri" w:cs="Calibri"/>
          <w:color w:val="000000" w:themeColor="text1"/>
        </w:rPr>
        <w:t xml:space="preserve">NA and a gentle UV-elution step, yielding </w:t>
      </w:r>
      <w:r w:rsidR="00463F5A" w:rsidRPr="005F7F22">
        <w:rPr>
          <w:rFonts w:ascii="Calibri" w:hAnsi="Calibri" w:cs="Calibri"/>
          <w:color w:val="000000" w:themeColor="text1"/>
        </w:rPr>
        <w:t>native and fully functional RNA/protein complexes.</w:t>
      </w:r>
    </w:p>
    <w:p w:rsidR="00AC1429" w:rsidRPr="005F7F22" w:rsidRDefault="00AC1429" w:rsidP="00AC1429">
      <w:pPr>
        <w:jc w:val="both"/>
        <w:rPr>
          <w:rFonts w:ascii="Calibri" w:hAnsi="Calibri" w:cs="Calibri"/>
          <w:color w:val="000000" w:themeColor="text1"/>
        </w:rPr>
      </w:pPr>
    </w:p>
    <w:p w:rsidR="000463E3" w:rsidRPr="005F7F22" w:rsidRDefault="00795BAA" w:rsidP="00AC1429">
      <w:pPr>
        <w:jc w:val="both"/>
        <w:rPr>
          <w:rFonts w:ascii="Calibri" w:hAnsi="Calibri" w:cs="Calibri"/>
          <w:b/>
          <w:bCs/>
          <w:color w:val="000000" w:themeColor="text1"/>
        </w:rPr>
      </w:pPr>
      <w:r w:rsidRPr="005F7F22">
        <w:rPr>
          <w:rFonts w:ascii="Calibri" w:hAnsi="Calibri" w:cs="Calibri"/>
          <w:b/>
          <w:bCs/>
          <w:color w:val="000000" w:themeColor="text1"/>
        </w:rPr>
        <w:t>ABSTRACT</w:t>
      </w:r>
    </w:p>
    <w:p w:rsidR="0097297F" w:rsidRPr="005F7F22" w:rsidRDefault="006B7265" w:rsidP="00814096">
      <w:pPr>
        <w:jc w:val="both"/>
        <w:rPr>
          <w:rFonts w:ascii="Calibri" w:hAnsi="Calibri" w:cs="Calibri"/>
          <w:color w:val="000000"/>
        </w:rPr>
      </w:pPr>
      <w:r w:rsidRPr="005F7F22">
        <w:rPr>
          <w:rFonts w:ascii="Calibri" w:hAnsi="Calibri" w:cs="Calibri"/>
        </w:rPr>
        <w:t xml:space="preserve">For many years, the exceptionally strong </w:t>
      </w:r>
      <w:r w:rsidR="004648F1" w:rsidRPr="005F7F22">
        <w:rPr>
          <w:rFonts w:ascii="Calibri" w:hAnsi="Calibri" w:cs="Calibri"/>
        </w:rPr>
        <w:t xml:space="preserve">and rapidly formed </w:t>
      </w:r>
      <w:r w:rsidRPr="005F7F22">
        <w:rPr>
          <w:rFonts w:ascii="Calibri" w:hAnsi="Calibri" w:cs="Calibri"/>
        </w:rPr>
        <w:t xml:space="preserve">interaction between biotin and streptavidin has been successfully </w:t>
      </w:r>
      <w:r w:rsidR="009741BC" w:rsidRPr="005F7F22">
        <w:rPr>
          <w:rFonts w:ascii="Calibri" w:hAnsi="Calibri" w:cs="Calibri"/>
        </w:rPr>
        <w:t>utilized</w:t>
      </w:r>
      <w:r w:rsidRPr="005F7F22">
        <w:rPr>
          <w:rFonts w:ascii="Calibri" w:hAnsi="Calibri" w:cs="Calibri"/>
        </w:rPr>
        <w:t xml:space="preserve"> for </w:t>
      </w:r>
      <w:r w:rsidR="0028228D" w:rsidRPr="005F7F22">
        <w:rPr>
          <w:rFonts w:ascii="Calibri" w:hAnsi="Calibri" w:cs="Calibri"/>
        </w:rPr>
        <w:t>partial</w:t>
      </w:r>
      <w:r w:rsidRPr="005F7F22">
        <w:rPr>
          <w:rFonts w:ascii="Calibri" w:hAnsi="Calibri" w:cs="Calibri"/>
        </w:rPr>
        <w:t xml:space="preserve"> purification of </w:t>
      </w:r>
      <w:r w:rsidR="001B1FFB" w:rsidRPr="005F7F22">
        <w:rPr>
          <w:rFonts w:ascii="Calibri" w:hAnsi="Calibri" w:cs="Calibri"/>
        </w:rPr>
        <w:t xml:space="preserve">biologically </w:t>
      </w:r>
      <w:r w:rsidR="00865591" w:rsidRPr="005F7F22">
        <w:rPr>
          <w:rFonts w:ascii="Calibri" w:hAnsi="Calibri" w:cs="Calibri"/>
        </w:rPr>
        <w:t xml:space="preserve">important </w:t>
      </w:r>
      <w:r w:rsidRPr="005F7F22">
        <w:rPr>
          <w:rFonts w:ascii="Calibri" w:hAnsi="Calibri" w:cs="Calibri"/>
        </w:rPr>
        <w:t>RNA</w:t>
      </w:r>
      <w:r w:rsidR="00865591" w:rsidRPr="005F7F22">
        <w:rPr>
          <w:rFonts w:ascii="Calibri" w:hAnsi="Calibri" w:cs="Calibri"/>
        </w:rPr>
        <w:t>/protein complexes</w:t>
      </w:r>
      <w:r w:rsidRPr="005F7F22">
        <w:rPr>
          <w:rFonts w:ascii="Calibri" w:hAnsi="Calibri" w:cs="Calibri"/>
        </w:rPr>
        <w:t>.</w:t>
      </w:r>
      <w:r w:rsidR="001939A3" w:rsidRPr="005F7F22">
        <w:rPr>
          <w:rFonts w:ascii="Calibri" w:hAnsi="Calibri" w:cs="Calibri"/>
        </w:rPr>
        <w:t xml:space="preserve"> </w:t>
      </w:r>
      <w:r w:rsidR="005A05D7" w:rsidRPr="005F7F22">
        <w:rPr>
          <w:rFonts w:ascii="Calibri" w:hAnsi="Calibri" w:cs="Calibri"/>
        </w:rPr>
        <w:t>However, th</w:t>
      </w:r>
      <w:r w:rsidR="0097297F" w:rsidRPr="005F7F22">
        <w:rPr>
          <w:rFonts w:ascii="Calibri" w:hAnsi="Calibri" w:cs="Calibri"/>
        </w:rPr>
        <w:t>is</w:t>
      </w:r>
      <w:r w:rsidR="005A05D7" w:rsidRPr="005F7F22">
        <w:rPr>
          <w:rFonts w:ascii="Calibri" w:hAnsi="Calibri" w:cs="Calibri"/>
        </w:rPr>
        <w:t xml:space="preserve"> </w:t>
      </w:r>
      <w:r w:rsidR="0097297F" w:rsidRPr="005F7F22">
        <w:rPr>
          <w:rFonts w:ascii="Calibri" w:hAnsi="Calibri" w:cs="Calibri"/>
        </w:rPr>
        <w:t>strategy</w:t>
      </w:r>
      <w:r w:rsidR="005A05D7" w:rsidRPr="005F7F22">
        <w:rPr>
          <w:rFonts w:ascii="Calibri" w:hAnsi="Calibri" w:cs="Calibri"/>
        </w:rPr>
        <w:t xml:space="preserve"> suffers from one major disadvantage</w:t>
      </w:r>
      <w:r w:rsidR="0097297F" w:rsidRPr="005F7F22">
        <w:rPr>
          <w:rFonts w:ascii="Calibri" w:hAnsi="Calibri" w:cs="Calibri"/>
        </w:rPr>
        <w:t xml:space="preserve"> that limits its broader utilization</w:t>
      </w:r>
      <w:r w:rsidR="005A05D7" w:rsidRPr="005F7F22">
        <w:rPr>
          <w:rFonts w:ascii="Calibri" w:hAnsi="Calibri" w:cs="Calibri"/>
        </w:rPr>
        <w:t xml:space="preserve">: the biotin/streptavidin interaction </w:t>
      </w:r>
      <w:r w:rsidR="0097297F" w:rsidRPr="005F7F22">
        <w:rPr>
          <w:rFonts w:ascii="Calibri" w:hAnsi="Calibri" w:cs="Calibri"/>
        </w:rPr>
        <w:t>can be broken</w:t>
      </w:r>
      <w:r w:rsidR="005A05D7" w:rsidRPr="005F7F22">
        <w:rPr>
          <w:rFonts w:ascii="Calibri" w:hAnsi="Calibri" w:cs="Calibri"/>
        </w:rPr>
        <w:t xml:space="preserve"> only under denaturing conditions</w:t>
      </w:r>
      <w:r w:rsidR="0097297F" w:rsidRPr="005F7F22">
        <w:rPr>
          <w:rFonts w:ascii="Calibri" w:hAnsi="Calibri" w:cs="Calibri"/>
        </w:rPr>
        <w:t xml:space="preserve"> that also disrupt the</w:t>
      </w:r>
      <w:r w:rsidR="00F46503" w:rsidRPr="005F7F22">
        <w:rPr>
          <w:rFonts w:ascii="Calibri" w:hAnsi="Calibri" w:cs="Calibri"/>
        </w:rPr>
        <w:t xml:space="preserve"> integrity </w:t>
      </w:r>
      <w:r w:rsidR="0097297F" w:rsidRPr="005F7F22">
        <w:rPr>
          <w:rFonts w:ascii="Calibri" w:hAnsi="Calibri" w:cs="Calibri"/>
        </w:rPr>
        <w:t>of the eluted complexes,</w:t>
      </w:r>
      <w:r w:rsidR="00F46503" w:rsidRPr="005F7F22">
        <w:rPr>
          <w:rFonts w:ascii="Calibri" w:hAnsi="Calibri" w:cs="Calibri"/>
        </w:rPr>
        <w:t xml:space="preserve"> hence precluding </w:t>
      </w:r>
      <w:r w:rsidR="0097297F" w:rsidRPr="005F7F22">
        <w:rPr>
          <w:rFonts w:ascii="Calibri" w:hAnsi="Calibri" w:cs="Calibri"/>
        </w:rPr>
        <w:t xml:space="preserve">their </w:t>
      </w:r>
      <w:r w:rsidR="00F46503" w:rsidRPr="005F7F22">
        <w:rPr>
          <w:rFonts w:ascii="Calibri" w:hAnsi="Calibri" w:cs="Calibri"/>
        </w:rPr>
        <w:t xml:space="preserve">subsequent </w:t>
      </w:r>
      <w:r w:rsidR="0097297F" w:rsidRPr="005F7F22">
        <w:rPr>
          <w:rFonts w:ascii="Calibri" w:hAnsi="Calibri" w:cs="Calibri"/>
        </w:rPr>
        <w:t xml:space="preserve">functional analysis </w:t>
      </w:r>
      <w:r w:rsidR="00F46503" w:rsidRPr="005F7F22">
        <w:rPr>
          <w:rFonts w:ascii="Calibri" w:hAnsi="Calibri" w:cs="Calibri"/>
        </w:rPr>
        <w:t>and</w:t>
      </w:r>
      <w:r w:rsidR="0097297F" w:rsidRPr="005F7F22">
        <w:rPr>
          <w:rFonts w:ascii="Calibri" w:hAnsi="Calibri" w:cs="Calibri"/>
        </w:rPr>
        <w:t>/or</w:t>
      </w:r>
      <w:r w:rsidR="00F46503" w:rsidRPr="005F7F22">
        <w:rPr>
          <w:rFonts w:ascii="Calibri" w:hAnsi="Calibri" w:cs="Calibri"/>
        </w:rPr>
        <w:t xml:space="preserve"> </w:t>
      </w:r>
      <w:r w:rsidR="002D7D95" w:rsidRPr="005F7F22">
        <w:rPr>
          <w:rFonts w:ascii="Calibri" w:hAnsi="Calibri" w:cs="Calibri"/>
        </w:rPr>
        <w:t xml:space="preserve">further </w:t>
      </w:r>
      <w:r w:rsidR="00F46503" w:rsidRPr="005F7F22">
        <w:rPr>
          <w:rFonts w:ascii="Calibri" w:hAnsi="Calibri" w:cs="Calibri"/>
        </w:rPr>
        <w:t xml:space="preserve">purification </w:t>
      </w:r>
      <w:r w:rsidR="0097297F" w:rsidRPr="005F7F22">
        <w:rPr>
          <w:rFonts w:ascii="Calibri" w:hAnsi="Calibri" w:cs="Calibri"/>
        </w:rPr>
        <w:t xml:space="preserve">by </w:t>
      </w:r>
      <w:r w:rsidR="002D7D95" w:rsidRPr="005F7F22">
        <w:rPr>
          <w:rFonts w:ascii="Calibri" w:hAnsi="Calibri" w:cs="Calibri"/>
        </w:rPr>
        <w:t>other</w:t>
      </w:r>
      <w:r w:rsidR="0097297F" w:rsidRPr="005F7F22">
        <w:rPr>
          <w:rFonts w:ascii="Calibri" w:hAnsi="Calibri" w:cs="Calibri"/>
        </w:rPr>
        <w:t xml:space="preserve"> methods</w:t>
      </w:r>
      <w:r w:rsidR="00F46503" w:rsidRPr="005F7F22">
        <w:rPr>
          <w:rFonts w:ascii="Calibri" w:hAnsi="Calibri" w:cs="Calibri"/>
        </w:rPr>
        <w:t xml:space="preserve">. </w:t>
      </w:r>
      <w:r w:rsidR="00D40C8A" w:rsidRPr="005F7F22">
        <w:rPr>
          <w:rFonts w:ascii="Calibri" w:hAnsi="Calibri" w:cs="Calibri"/>
        </w:rPr>
        <w:t xml:space="preserve">In addition, the eluted samples are frequently contaminated with the background proteins that nonspecifically associate with streptavidin beads, complicating the analysis of the purified complexes by silver staining and mass spectrometry. </w:t>
      </w:r>
      <w:r w:rsidR="001939A3" w:rsidRPr="005F7F22">
        <w:rPr>
          <w:rFonts w:ascii="Calibri" w:hAnsi="Calibri" w:cs="Calibri"/>
        </w:rPr>
        <w:t xml:space="preserve">To </w:t>
      </w:r>
      <w:r w:rsidR="0097297F" w:rsidRPr="005F7F22">
        <w:rPr>
          <w:rFonts w:ascii="Calibri" w:hAnsi="Calibri" w:cs="Calibri"/>
        </w:rPr>
        <w:t>overcome</w:t>
      </w:r>
      <w:r w:rsidR="001939A3" w:rsidRPr="005F7F22">
        <w:rPr>
          <w:rFonts w:ascii="Calibri" w:hAnsi="Calibri" w:cs="Calibri"/>
        </w:rPr>
        <w:t xml:space="preserve"> th</w:t>
      </w:r>
      <w:r w:rsidR="00D40C8A" w:rsidRPr="005F7F22">
        <w:rPr>
          <w:rFonts w:ascii="Calibri" w:hAnsi="Calibri" w:cs="Calibri"/>
        </w:rPr>
        <w:t>ese</w:t>
      </w:r>
      <w:r w:rsidR="001939A3" w:rsidRPr="005F7F22">
        <w:rPr>
          <w:rFonts w:ascii="Calibri" w:hAnsi="Calibri" w:cs="Calibri"/>
        </w:rPr>
        <w:t xml:space="preserve"> limitation</w:t>
      </w:r>
      <w:r w:rsidR="00D40C8A" w:rsidRPr="005F7F22">
        <w:rPr>
          <w:rFonts w:ascii="Calibri" w:hAnsi="Calibri" w:cs="Calibri"/>
        </w:rPr>
        <w:t>s</w:t>
      </w:r>
      <w:r w:rsidR="001939A3" w:rsidRPr="005F7F22">
        <w:rPr>
          <w:rFonts w:ascii="Calibri" w:hAnsi="Calibri" w:cs="Calibri"/>
        </w:rPr>
        <w:t>, we de</w:t>
      </w:r>
      <w:r w:rsidR="0097297F" w:rsidRPr="005F7F22">
        <w:rPr>
          <w:rFonts w:ascii="Calibri" w:hAnsi="Calibri" w:cs="Calibri"/>
        </w:rPr>
        <w:t>ve</w:t>
      </w:r>
      <w:r w:rsidR="001939A3" w:rsidRPr="005F7F22">
        <w:rPr>
          <w:rFonts w:ascii="Calibri" w:hAnsi="Calibri" w:cs="Calibri"/>
        </w:rPr>
        <w:t>loped a</w:t>
      </w:r>
      <w:r w:rsidR="008F3521" w:rsidRPr="005F7F22">
        <w:rPr>
          <w:rFonts w:ascii="Calibri" w:hAnsi="Calibri" w:cs="Calibri"/>
        </w:rPr>
        <w:t xml:space="preserve"> variant of </w:t>
      </w:r>
      <w:r w:rsidR="0097297F" w:rsidRPr="005F7F22">
        <w:rPr>
          <w:rFonts w:ascii="Calibri" w:hAnsi="Calibri" w:cs="Calibri"/>
        </w:rPr>
        <w:t>the biotin/streptavidin strategy in which</w:t>
      </w:r>
      <w:r w:rsidR="008F3521" w:rsidRPr="005F7F22">
        <w:rPr>
          <w:rFonts w:ascii="Calibri" w:hAnsi="Calibri" w:cs="Calibri"/>
        </w:rPr>
        <w:t xml:space="preserve"> </w:t>
      </w:r>
      <w:r w:rsidRPr="005F7F22">
        <w:rPr>
          <w:rFonts w:ascii="Calibri" w:hAnsi="Calibri" w:cs="Calibri"/>
        </w:rPr>
        <w:t xml:space="preserve">biotin is attached to </w:t>
      </w:r>
      <w:r w:rsidR="0097297F" w:rsidRPr="005F7F22">
        <w:rPr>
          <w:rFonts w:ascii="Calibri" w:hAnsi="Calibri" w:cs="Calibri"/>
        </w:rPr>
        <w:t>an</w:t>
      </w:r>
      <w:r w:rsidRPr="005F7F22">
        <w:rPr>
          <w:rFonts w:ascii="Calibri" w:hAnsi="Calibri" w:cs="Calibri"/>
        </w:rPr>
        <w:t xml:space="preserve"> RNA substrate via a photo</w:t>
      </w:r>
      <w:r w:rsidR="008F3521" w:rsidRPr="005F7F22">
        <w:rPr>
          <w:rFonts w:ascii="Calibri" w:hAnsi="Calibri" w:cs="Calibri"/>
        </w:rPr>
        <w:t>-</w:t>
      </w:r>
      <w:r w:rsidRPr="005F7F22">
        <w:rPr>
          <w:rFonts w:ascii="Calibri" w:hAnsi="Calibri" w:cs="Calibri"/>
        </w:rPr>
        <w:t>cleavable linker</w:t>
      </w:r>
      <w:r w:rsidR="0097297F" w:rsidRPr="005F7F22">
        <w:rPr>
          <w:rFonts w:ascii="Calibri" w:hAnsi="Calibri" w:cs="Calibri"/>
        </w:rPr>
        <w:t xml:space="preserve"> and the complexes immobilized on strep</w:t>
      </w:r>
      <w:r w:rsidR="001C12A7" w:rsidRPr="005F7F22">
        <w:rPr>
          <w:rFonts w:ascii="Calibri" w:hAnsi="Calibri" w:cs="Calibri"/>
        </w:rPr>
        <w:t>t</w:t>
      </w:r>
      <w:r w:rsidR="0097297F" w:rsidRPr="005F7F22">
        <w:rPr>
          <w:rFonts w:ascii="Calibri" w:hAnsi="Calibri" w:cs="Calibri"/>
        </w:rPr>
        <w:t xml:space="preserve">avidin beads are </w:t>
      </w:r>
      <w:r w:rsidR="00D5332F" w:rsidRPr="005F7F22">
        <w:rPr>
          <w:rFonts w:ascii="Calibri" w:hAnsi="Calibri" w:cs="Calibri"/>
        </w:rPr>
        <w:t xml:space="preserve">selectively </w:t>
      </w:r>
      <w:r w:rsidR="0097297F" w:rsidRPr="005F7F22">
        <w:rPr>
          <w:rFonts w:ascii="Calibri" w:hAnsi="Calibri" w:cs="Calibri"/>
        </w:rPr>
        <w:t xml:space="preserve">eluted to solution </w:t>
      </w:r>
      <w:r w:rsidR="009741BC" w:rsidRPr="005F7F22">
        <w:rPr>
          <w:rFonts w:ascii="Calibri" w:hAnsi="Calibri" w:cs="Calibri"/>
        </w:rPr>
        <w:t xml:space="preserve">in a native form </w:t>
      </w:r>
      <w:r w:rsidRPr="005F7F22">
        <w:rPr>
          <w:rFonts w:ascii="Calibri" w:hAnsi="Calibri" w:cs="Calibri"/>
        </w:rPr>
        <w:t>by long wave UV</w:t>
      </w:r>
      <w:r w:rsidR="00D5332F" w:rsidRPr="005F7F22">
        <w:rPr>
          <w:rFonts w:ascii="Calibri" w:hAnsi="Calibri" w:cs="Calibri"/>
        </w:rPr>
        <w:t>,</w:t>
      </w:r>
      <w:r w:rsidR="001C12A7" w:rsidRPr="005F7F22">
        <w:rPr>
          <w:rFonts w:ascii="Calibri" w:hAnsi="Calibri" w:cs="Calibri"/>
        </w:rPr>
        <w:t xml:space="preserve"> </w:t>
      </w:r>
      <w:r w:rsidRPr="005F7F22">
        <w:rPr>
          <w:rFonts w:ascii="Calibri" w:hAnsi="Calibri" w:cs="Calibri"/>
        </w:rPr>
        <w:t xml:space="preserve">leaving the background proteins on </w:t>
      </w:r>
      <w:r w:rsidRPr="005F7F22">
        <w:rPr>
          <w:rFonts w:ascii="Calibri" w:hAnsi="Calibri" w:cs="Calibri"/>
        </w:rPr>
        <w:lastRenderedPageBreak/>
        <w:t xml:space="preserve">the beads. </w:t>
      </w:r>
      <w:r w:rsidR="001C12A7" w:rsidRPr="005F7F22">
        <w:rPr>
          <w:rFonts w:ascii="Calibri" w:hAnsi="Calibri" w:cs="Calibri"/>
        </w:rPr>
        <w:t>Shorter RNA binding substrates can be synthesized chemically with biotin and the photo-cleavable linker covalently attached to the 5’ end of the RNA, whereas longer RNA substrates can be provided with the two groups by a complementary oligonucl</w:t>
      </w:r>
      <w:r w:rsidR="00A649EF" w:rsidRPr="005F7F22">
        <w:rPr>
          <w:rFonts w:ascii="Calibri" w:hAnsi="Calibri" w:cs="Calibri"/>
        </w:rPr>
        <w:t>e</w:t>
      </w:r>
      <w:r w:rsidR="001C12A7" w:rsidRPr="005F7F22">
        <w:rPr>
          <w:rFonts w:ascii="Calibri" w:hAnsi="Calibri" w:cs="Calibri"/>
        </w:rPr>
        <w:t xml:space="preserve">otide. These two variants </w:t>
      </w:r>
      <w:r w:rsidR="00D5332F" w:rsidRPr="005F7F22">
        <w:rPr>
          <w:rFonts w:ascii="Calibri" w:hAnsi="Calibri" w:cs="Calibri"/>
        </w:rPr>
        <w:t xml:space="preserve">of the UV-elution method </w:t>
      </w:r>
      <w:r w:rsidR="001C12A7" w:rsidRPr="005F7F22">
        <w:rPr>
          <w:rFonts w:ascii="Calibri" w:hAnsi="Calibri" w:cs="Calibri"/>
        </w:rPr>
        <w:t xml:space="preserve">were tested for purification of </w:t>
      </w:r>
      <w:r w:rsidR="00D5332F" w:rsidRPr="005F7F22">
        <w:rPr>
          <w:rFonts w:ascii="Calibri" w:hAnsi="Calibri" w:cs="Calibri"/>
        </w:rPr>
        <w:t xml:space="preserve">the </w:t>
      </w:r>
      <w:r w:rsidR="00D40C8A" w:rsidRPr="005F7F22">
        <w:rPr>
          <w:rFonts w:ascii="Calibri" w:hAnsi="Calibri" w:cs="Calibri"/>
        </w:rPr>
        <w:t>U</w:t>
      </w:r>
      <w:r w:rsidR="001331A0" w:rsidRPr="005F7F22">
        <w:rPr>
          <w:rFonts w:ascii="Calibri" w:hAnsi="Calibri" w:cs="Calibri"/>
        </w:rPr>
        <w:t xml:space="preserve">7 </w:t>
      </w:r>
      <w:r w:rsidR="00D40C8A" w:rsidRPr="005F7F22">
        <w:rPr>
          <w:rFonts w:ascii="Calibri" w:hAnsi="Calibri" w:cs="Calibri"/>
        </w:rPr>
        <w:t>snRNP-</w:t>
      </w:r>
      <w:r w:rsidR="00D5332F" w:rsidRPr="005F7F22">
        <w:rPr>
          <w:rFonts w:ascii="Calibri" w:hAnsi="Calibri" w:cs="Calibri"/>
        </w:rPr>
        <w:t>dependent</w:t>
      </w:r>
      <w:r w:rsidR="00D40C8A" w:rsidRPr="005F7F22">
        <w:rPr>
          <w:rFonts w:ascii="Calibri" w:hAnsi="Calibri" w:cs="Calibri"/>
        </w:rPr>
        <w:t xml:space="preserve"> </w:t>
      </w:r>
      <w:r w:rsidR="001C12A7" w:rsidRPr="005F7F22">
        <w:rPr>
          <w:rFonts w:ascii="Calibri" w:hAnsi="Calibri" w:cs="Calibri"/>
        </w:rPr>
        <w:t>processing complexes</w:t>
      </w:r>
      <w:r w:rsidR="00A649EF" w:rsidRPr="005F7F22">
        <w:rPr>
          <w:rFonts w:ascii="Calibri" w:hAnsi="Calibri" w:cs="Calibri"/>
        </w:rPr>
        <w:t xml:space="preserve"> </w:t>
      </w:r>
      <w:r w:rsidR="00D40C8A" w:rsidRPr="005F7F22">
        <w:rPr>
          <w:rFonts w:ascii="Calibri" w:hAnsi="Calibri" w:cs="Calibri"/>
        </w:rPr>
        <w:t xml:space="preserve">that cleave </w:t>
      </w:r>
      <w:r w:rsidR="00A649EF" w:rsidRPr="005F7F22">
        <w:rPr>
          <w:rFonts w:ascii="Calibri" w:hAnsi="Calibri" w:cs="Calibri"/>
        </w:rPr>
        <w:t>histone pre-mRNAs</w:t>
      </w:r>
      <w:r w:rsidR="00D40C8A" w:rsidRPr="005F7F22">
        <w:rPr>
          <w:rFonts w:ascii="Calibri" w:hAnsi="Calibri" w:cs="Calibri"/>
        </w:rPr>
        <w:t xml:space="preserve"> at the 3’ end and</w:t>
      </w:r>
      <w:r w:rsidR="001C12A7" w:rsidRPr="005F7F22">
        <w:rPr>
          <w:rFonts w:ascii="Calibri" w:hAnsi="Calibri" w:cs="Calibri"/>
        </w:rPr>
        <w:t xml:space="preserve"> they </w:t>
      </w:r>
      <w:r w:rsidR="00D5332F" w:rsidRPr="005F7F22">
        <w:rPr>
          <w:rFonts w:ascii="Calibri" w:hAnsi="Calibri" w:cs="Calibri"/>
        </w:rPr>
        <w:t xml:space="preserve">both proved to </w:t>
      </w:r>
      <w:r w:rsidR="001C12A7" w:rsidRPr="005F7F22">
        <w:rPr>
          <w:rFonts w:ascii="Calibri" w:hAnsi="Calibri" w:cs="Calibri"/>
        </w:rPr>
        <w:t xml:space="preserve">compare favorably to other </w:t>
      </w:r>
      <w:r w:rsidR="00D40C8A" w:rsidRPr="005F7F22">
        <w:rPr>
          <w:rFonts w:ascii="Calibri" w:hAnsi="Calibri" w:cs="Calibri"/>
        </w:rPr>
        <w:t>previously</w:t>
      </w:r>
      <w:r w:rsidR="001C12A7" w:rsidRPr="005F7F22">
        <w:rPr>
          <w:rFonts w:ascii="Calibri" w:hAnsi="Calibri" w:cs="Calibri"/>
        </w:rPr>
        <w:t xml:space="preserve"> developed </w:t>
      </w:r>
      <w:r w:rsidR="00A649EF" w:rsidRPr="005F7F22">
        <w:rPr>
          <w:rFonts w:ascii="Calibri" w:hAnsi="Calibri" w:cs="Calibri"/>
        </w:rPr>
        <w:t xml:space="preserve">purification </w:t>
      </w:r>
      <w:r w:rsidR="001C12A7" w:rsidRPr="005F7F22">
        <w:rPr>
          <w:rFonts w:ascii="Calibri" w:hAnsi="Calibri" w:cs="Calibri"/>
        </w:rPr>
        <w:t>methods. The UV-</w:t>
      </w:r>
      <w:r w:rsidR="00A649EF" w:rsidRPr="005F7F22">
        <w:rPr>
          <w:rFonts w:ascii="Calibri" w:hAnsi="Calibri" w:cs="Calibri"/>
        </w:rPr>
        <w:t>eluted</w:t>
      </w:r>
      <w:r w:rsidR="001C12A7" w:rsidRPr="005F7F22">
        <w:rPr>
          <w:rFonts w:ascii="Calibri" w:hAnsi="Calibri" w:cs="Calibri"/>
        </w:rPr>
        <w:t xml:space="preserve"> sample</w:t>
      </w:r>
      <w:r w:rsidR="00D5332F" w:rsidRPr="005F7F22">
        <w:rPr>
          <w:rFonts w:ascii="Calibri" w:hAnsi="Calibri" w:cs="Calibri"/>
        </w:rPr>
        <w:t>s</w:t>
      </w:r>
      <w:r w:rsidR="001C12A7" w:rsidRPr="005F7F22">
        <w:rPr>
          <w:rFonts w:ascii="Calibri" w:hAnsi="Calibri" w:cs="Calibri"/>
        </w:rPr>
        <w:t xml:space="preserve"> </w:t>
      </w:r>
      <w:r w:rsidR="004073CB" w:rsidRPr="005F7F22">
        <w:rPr>
          <w:rFonts w:ascii="Calibri" w:hAnsi="Calibri" w:cs="Calibri"/>
        </w:rPr>
        <w:t>contain</w:t>
      </w:r>
      <w:r w:rsidR="00A649EF" w:rsidRPr="005F7F22">
        <w:rPr>
          <w:rFonts w:ascii="Calibri" w:hAnsi="Calibri" w:cs="Calibri"/>
        </w:rPr>
        <w:t>ed</w:t>
      </w:r>
      <w:r w:rsidR="004073CB" w:rsidRPr="005F7F22">
        <w:rPr>
          <w:rFonts w:ascii="Calibri" w:hAnsi="Calibri" w:cs="Calibri"/>
        </w:rPr>
        <w:t xml:space="preserve"> readily detectable amounts of </w:t>
      </w:r>
      <w:r w:rsidR="00D40C8A" w:rsidRPr="005F7F22">
        <w:rPr>
          <w:rFonts w:ascii="Calibri" w:hAnsi="Calibri" w:cs="Calibri"/>
        </w:rPr>
        <w:t>the U7 snRNP</w:t>
      </w:r>
      <w:r w:rsidR="004073CB" w:rsidRPr="005F7F22">
        <w:rPr>
          <w:rFonts w:ascii="Calibri" w:hAnsi="Calibri" w:cs="Calibri"/>
        </w:rPr>
        <w:t xml:space="preserve"> that </w:t>
      </w:r>
      <w:r w:rsidR="00A649EF" w:rsidRPr="005F7F22">
        <w:rPr>
          <w:rFonts w:ascii="Calibri" w:hAnsi="Calibri" w:cs="Calibri"/>
        </w:rPr>
        <w:t>w</w:t>
      </w:r>
      <w:r w:rsidR="00D40C8A" w:rsidRPr="005F7F22">
        <w:rPr>
          <w:rFonts w:ascii="Calibri" w:hAnsi="Calibri" w:cs="Calibri"/>
        </w:rPr>
        <w:t>as</w:t>
      </w:r>
      <w:r w:rsidR="004073CB" w:rsidRPr="005F7F22">
        <w:rPr>
          <w:rFonts w:ascii="Calibri" w:hAnsi="Calibri" w:cs="Calibri"/>
        </w:rPr>
        <w:t xml:space="preserve"> </w:t>
      </w:r>
      <w:r w:rsidRPr="005F7F22">
        <w:rPr>
          <w:rFonts w:ascii="Calibri" w:hAnsi="Calibri" w:cs="Calibri"/>
        </w:rPr>
        <w:t xml:space="preserve">free of </w:t>
      </w:r>
      <w:r w:rsidR="008F3521" w:rsidRPr="005F7F22">
        <w:rPr>
          <w:rFonts w:ascii="Calibri" w:hAnsi="Calibri" w:cs="Calibri"/>
        </w:rPr>
        <w:t xml:space="preserve">major </w:t>
      </w:r>
      <w:r w:rsidR="00F13A45" w:rsidRPr="005F7F22">
        <w:rPr>
          <w:rFonts w:ascii="Calibri" w:hAnsi="Calibri" w:cs="Calibri"/>
        </w:rPr>
        <w:t xml:space="preserve">protein </w:t>
      </w:r>
      <w:r w:rsidRPr="005F7F22">
        <w:rPr>
          <w:rFonts w:ascii="Calibri" w:hAnsi="Calibri" w:cs="Calibri"/>
        </w:rPr>
        <w:t>contaminants and suitable for direc</w:t>
      </w:r>
      <w:r w:rsidR="00C15398" w:rsidRPr="005F7F22">
        <w:rPr>
          <w:rFonts w:ascii="Calibri" w:hAnsi="Calibri" w:cs="Calibri"/>
        </w:rPr>
        <w:t>t analysis by mass spectrometry</w:t>
      </w:r>
      <w:r w:rsidR="008F3521" w:rsidRPr="005F7F22">
        <w:rPr>
          <w:rFonts w:ascii="Calibri" w:hAnsi="Calibri" w:cs="Calibri"/>
        </w:rPr>
        <w:t xml:space="preserve"> and</w:t>
      </w:r>
      <w:r w:rsidR="00C15398" w:rsidRPr="005F7F22">
        <w:rPr>
          <w:rFonts w:ascii="Calibri" w:hAnsi="Calibri" w:cs="Calibri"/>
        </w:rPr>
        <w:t xml:space="preserve"> functional assays. </w:t>
      </w:r>
      <w:r w:rsidR="00865591" w:rsidRPr="005F7F22">
        <w:rPr>
          <w:rFonts w:ascii="Calibri" w:hAnsi="Calibri" w:cs="Calibri"/>
          <w:color w:val="000000"/>
        </w:rPr>
        <w:t xml:space="preserve">The </w:t>
      </w:r>
      <w:r w:rsidR="00A649EF" w:rsidRPr="005F7F22">
        <w:rPr>
          <w:rFonts w:ascii="Calibri" w:hAnsi="Calibri" w:cs="Calibri"/>
          <w:color w:val="000000"/>
        </w:rPr>
        <w:t>described method</w:t>
      </w:r>
      <w:r w:rsidR="00865591" w:rsidRPr="005F7F22">
        <w:rPr>
          <w:rFonts w:ascii="Calibri" w:hAnsi="Calibri" w:cs="Calibri"/>
          <w:color w:val="000000"/>
        </w:rPr>
        <w:t xml:space="preserve"> can be </w:t>
      </w:r>
      <w:r w:rsidR="00A649EF" w:rsidRPr="005F7F22">
        <w:rPr>
          <w:rFonts w:ascii="Calibri" w:hAnsi="Calibri" w:cs="Calibri"/>
          <w:color w:val="000000"/>
        </w:rPr>
        <w:t xml:space="preserve">readily </w:t>
      </w:r>
      <w:r w:rsidR="00865591" w:rsidRPr="005F7F22">
        <w:rPr>
          <w:rFonts w:ascii="Calibri" w:hAnsi="Calibri" w:cs="Calibri"/>
          <w:color w:val="000000"/>
        </w:rPr>
        <w:t xml:space="preserve">adapted </w:t>
      </w:r>
      <w:r w:rsidR="002D364A" w:rsidRPr="005F7F22">
        <w:rPr>
          <w:rFonts w:ascii="Calibri" w:hAnsi="Calibri" w:cs="Calibri"/>
          <w:color w:val="000000"/>
        </w:rPr>
        <w:t>for</w:t>
      </w:r>
      <w:r w:rsidR="00865591" w:rsidRPr="005F7F22">
        <w:rPr>
          <w:rFonts w:ascii="Calibri" w:hAnsi="Calibri" w:cs="Calibri"/>
          <w:color w:val="000000"/>
        </w:rPr>
        <w:t xml:space="preserve"> </w:t>
      </w:r>
      <w:r w:rsidR="00A649EF" w:rsidRPr="005F7F22">
        <w:rPr>
          <w:rFonts w:ascii="Calibri" w:hAnsi="Calibri" w:cs="Calibri"/>
          <w:color w:val="000000"/>
        </w:rPr>
        <w:t xml:space="preserve">purification of other RNA binding complexes and used in conjunction with single- and double-stranded DNA binding </w:t>
      </w:r>
      <w:r w:rsidR="002D364A" w:rsidRPr="005F7F22">
        <w:rPr>
          <w:rFonts w:ascii="Calibri" w:hAnsi="Calibri" w:cs="Calibri"/>
          <w:color w:val="000000"/>
        </w:rPr>
        <w:t xml:space="preserve">sites to purify DNA-specific </w:t>
      </w:r>
      <w:r w:rsidR="00F13A45" w:rsidRPr="005F7F22">
        <w:rPr>
          <w:rFonts w:ascii="Calibri" w:hAnsi="Calibri" w:cs="Calibri"/>
          <w:color w:val="000000"/>
        </w:rPr>
        <w:t xml:space="preserve">proteins and </w:t>
      </w:r>
      <w:r w:rsidR="002D364A" w:rsidRPr="005F7F22">
        <w:rPr>
          <w:rFonts w:ascii="Calibri" w:hAnsi="Calibri" w:cs="Calibri"/>
          <w:color w:val="000000"/>
        </w:rPr>
        <w:t>macromolecular complexes.</w:t>
      </w:r>
    </w:p>
    <w:p w:rsidR="00AC1429" w:rsidRPr="005F7F22" w:rsidRDefault="00AC1429" w:rsidP="00AC1429">
      <w:pPr>
        <w:jc w:val="both"/>
        <w:rPr>
          <w:rFonts w:ascii="Calibri" w:hAnsi="Calibri" w:cs="Calibri"/>
          <w:color w:val="000000"/>
        </w:rPr>
      </w:pPr>
    </w:p>
    <w:p w:rsidR="0052141B" w:rsidRPr="005F7F22" w:rsidRDefault="00795BAA" w:rsidP="00AC1429">
      <w:pPr>
        <w:jc w:val="both"/>
        <w:rPr>
          <w:rFonts w:ascii="Calibri" w:hAnsi="Calibri" w:cs="Calibri"/>
          <w:b/>
          <w:bCs/>
          <w:color w:val="000000" w:themeColor="text1"/>
        </w:rPr>
      </w:pPr>
      <w:r w:rsidRPr="005F7F22">
        <w:rPr>
          <w:rFonts w:ascii="Calibri" w:hAnsi="Calibri" w:cs="Calibri"/>
          <w:b/>
          <w:bCs/>
          <w:color w:val="000000" w:themeColor="text1"/>
        </w:rPr>
        <w:t>INTRODUCTION</w:t>
      </w:r>
    </w:p>
    <w:p w:rsidR="000D7189" w:rsidRPr="005F7F22" w:rsidRDefault="00423185" w:rsidP="00814096">
      <w:pPr>
        <w:jc w:val="both"/>
        <w:rPr>
          <w:rFonts w:ascii="Calibri" w:hAnsi="Calibri" w:cs="Calibri"/>
        </w:rPr>
      </w:pPr>
      <w:r w:rsidRPr="005F7F22">
        <w:rPr>
          <w:rFonts w:ascii="Calibri" w:hAnsi="Calibri" w:cs="Calibri"/>
        </w:rPr>
        <w:t xml:space="preserve">In eukaryotes, </w:t>
      </w:r>
      <w:r w:rsidR="008C7918" w:rsidRPr="005F7F22">
        <w:rPr>
          <w:rFonts w:ascii="Calibri" w:hAnsi="Calibri" w:cs="Calibri"/>
        </w:rPr>
        <w:t>RNA polymerase II-generated mRNA</w:t>
      </w:r>
      <w:r w:rsidRPr="005F7F22">
        <w:rPr>
          <w:rFonts w:ascii="Calibri" w:hAnsi="Calibri" w:cs="Calibri"/>
        </w:rPr>
        <w:t xml:space="preserve"> precursors (pre-mRNAs) undergo </w:t>
      </w:r>
      <w:r w:rsidR="005A7F97" w:rsidRPr="005F7F22">
        <w:rPr>
          <w:rFonts w:ascii="Calibri" w:hAnsi="Calibri" w:cs="Calibri"/>
        </w:rPr>
        <w:t xml:space="preserve">several </w:t>
      </w:r>
      <w:r w:rsidRPr="005F7F22">
        <w:rPr>
          <w:rFonts w:ascii="Calibri" w:hAnsi="Calibri" w:cs="Calibri"/>
        </w:rPr>
        <w:t xml:space="preserve">maturation </w:t>
      </w:r>
      <w:r w:rsidR="006E7110" w:rsidRPr="005F7F22">
        <w:rPr>
          <w:rFonts w:ascii="Calibri" w:hAnsi="Calibri" w:cs="Calibri"/>
        </w:rPr>
        <w:t>events</w:t>
      </w:r>
      <w:r w:rsidRPr="005F7F22">
        <w:rPr>
          <w:rFonts w:ascii="Calibri" w:hAnsi="Calibri" w:cs="Calibri"/>
        </w:rPr>
        <w:t xml:space="preserve"> </w:t>
      </w:r>
      <w:r w:rsidR="008C7918" w:rsidRPr="005F7F22">
        <w:rPr>
          <w:rFonts w:ascii="Calibri" w:hAnsi="Calibri" w:cs="Calibri"/>
        </w:rPr>
        <w:t xml:space="preserve">in the nucleus </w:t>
      </w:r>
      <w:r w:rsidRPr="005F7F22">
        <w:rPr>
          <w:rFonts w:ascii="Calibri" w:hAnsi="Calibri" w:cs="Calibri"/>
        </w:rPr>
        <w:t>before becoming fully functional mRNA</w:t>
      </w:r>
      <w:r w:rsidR="008C7918" w:rsidRPr="005F7F22">
        <w:rPr>
          <w:rFonts w:ascii="Calibri" w:hAnsi="Calibri" w:cs="Calibri"/>
        </w:rPr>
        <w:t xml:space="preserve"> </w:t>
      </w:r>
      <w:r w:rsidR="00F13A45" w:rsidRPr="005F7F22">
        <w:rPr>
          <w:rFonts w:ascii="Calibri" w:hAnsi="Calibri" w:cs="Calibri"/>
        </w:rPr>
        <w:t>templates</w:t>
      </w:r>
      <w:r w:rsidR="008C7918" w:rsidRPr="005F7F22">
        <w:rPr>
          <w:rFonts w:ascii="Calibri" w:hAnsi="Calibri" w:cs="Calibri"/>
        </w:rPr>
        <w:t xml:space="preserve"> for </w:t>
      </w:r>
      <w:r w:rsidRPr="005F7F22">
        <w:rPr>
          <w:rFonts w:ascii="Calibri" w:hAnsi="Calibri" w:cs="Calibri"/>
        </w:rPr>
        <w:t xml:space="preserve">protein synthesis </w:t>
      </w:r>
      <w:r w:rsidR="008C7918" w:rsidRPr="005F7F22">
        <w:rPr>
          <w:rFonts w:ascii="Calibri" w:hAnsi="Calibri" w:cs="Calibri"/>
        </w:rPr>
        <w:t>in the cytoplasm</w:t>
      </w:r>
      <w:r w:rsidRPr="005F7F22">
        <w:rPr>
          <w:rFonts w:ascii="Calibri" w:hAnsi="Calibri" w:cs="Calibri"/>
        </w:rPr>
        <w:t>.</w:t>
      </w:r>
      <w:r w:rsidR="00B25CE2" w:rsidRPr="005F7F22">
        <w:rPr>
          <w:rFonts w:ascii="Calibri" w:hAnsi="Calibri" w:cs="Calibri"/>
        </w:rPr>
        <w:t xml:space="preserve"> </w:t>
      </w:r>
      <w:r w:rsidR="003479A8" w:rsidRPr="005F7F22">
        <w:rPr>
          <w:rFonts w:ascii="Calibri" w:hAnsi="Calibri" w:cs="Calibri"/>
        </w:rPr>
        <w:t xml:space="preserve">One of these </w:t>
      </w:r>
      <w:r w:rsidR="006E7110" w:rsidRPr="005F7F22">
        <w:rPr>
          <w:rFonts w:ascii="Calibri" w:hAnsi="Calibri" w:cs="Calibri"/>
        </w:rPr>
        <w:t>event</w:t>
      </w:r>
      <w:r w:rsidR="003B7EDA" w:rsidRPr="005F7F22">
        <w:rPr>
          <w:rFonts w:ascii="Calibri" w:hAnsi="Calibri" w:cs="Calibri"/>
        </w:rPr>
        <w:t>s</w:t>
      </w:r>
      <w:r w:rsidR="00EE5C3E" w:rsidRPr="005F7F22">
        <w:rPr>
          <w:rFonts w:ascii="Calibri" w:hAnsi="Calibri" w:cs="Calibri"/>
        </w:rPr>
        <w:t xml:space="preserve"> is</w:t>
      </w:r>
      <w:r w:rsidR="003B7EDA" w:rsidRPr="005F7F22">
        <w:rPr>
          <w:rFonts w:ascii="Calibri" w:hAnsi="Calibri" w:cs="Calibri"/>
        </w:rPr>
        <w:t xml:space="preserve"> </w:t>
      </w:r>
      <w:r w:rsidR="003479A8" w:rsidRPr="005F7F22">
        <w:rPr>
          <w:rFonts w:ascii="Calibri" w:hAnsi="Calibri" w:cs="Calibri"/>
        </w:rPr>
        <w:t>3’ end processing</w:t>
      </w:r>
      <w:r w:rsidR="00C17B12" w:rsidRPr="005F7F22">
        <w:rPr>
          <w:rFonts w:ascii="Calibri" w:hAnsi="Calibri" w:cs="Calibri"/>
        </w:rPr>
        <w:t>.</w:t>
      </w:r>
      <w:r w:rsidR="003479A8" w:rsidRPr="005F7F22">
        <w:rPr>
          <w:rFonts w:ascii="Calibri" w:hAnsi="Calibri" w:cs="Calibri"/>
        </w:rPr>
        <w:t xml:space="preserve"> </w:t>
      </w:r>
      <w:r w:rsidR="00C17B12" w:rsidRPr="005F7F22">
        <w:rPr>
          <w:rFonts w:ascii="Calibri" w:hAnsi="Calibri" w:cs="Calibri"/>
        </w:rPr>
        <w:t>F</w:t>
      </w:r>
      <w:r w:rsidR="004A3488" w:rsidRPr="005F7F22">
        <w:rPr>
          <w:rFonts w:ascii="Calibri" w:hAnsi="Calibri" w:cs="Calibri"/>
        </w:rPr>
        <w:t xml:space="preserve">or the </w:t>
      </w:r>
      <w:proofErr w:type="gramStart"/>
      <w:r w:rsidR="004A3488" w:rsidRPr="005F7F22">
        <w:rPr>
          <w:rFonts w:ascii="Calibri" w:hAnsi="Calibri" w:cs="Calibri"/>
        </w:rPr>
        <w:t>vast majority</w:t>
      </w:r>
      <w:proofErr w:type="gramEnd"/>
      <w:r w:rsidR="004A3488" w:rsidRPr="005F7F22">
        <w:rPr>
          <w:rFonts w:ascii="Calibri" w:hAnsi="Calibri" w:cs="Calibri"/>
        </w:rPr>
        <w:t xml:space="preserve"> of pre-mRNAs</w:t>
      </w:r>
      <w:r w:rsidR="002F6207" w:rsidRPr="005F7F22">
        <w:rPr>
          <w:rFonts w:ascii="Calibri" w:hAnsi="Calibri" w:cs="Calibri"/>
        </w:rPr>
        <w:t>, 3’ end processing</w:t>
      </w:r>
      <w:r w:rsidR="004A3488" w:rsidRPr="005F7F22">
        <w:rPr>
          <w:rFonts w:ascii="Calibri" w:hAnsi="Calibri" w:cs="Calibri"/>
        </w:rPr>
        <w:t xml:space="preserve"> </w:t>
      </w:r>
      <w:r w:rsidR="009741BC" w:rsidRPr="005F7F22">
        <w:rPr>
          <w:rFonts w:ascii="Calibri" w:hAnsi="Calibri" w:cs="Calibri"/>
        </w:rPr>
        <w:t xml:space="preserve">involves cleavage </w:t>
      </w:r>
      <w:r w:rsidR="00814096" w:rsidRPr="005F7F22">
        <w:rPr>
          <w:rFonts w:ascii="Calibri" w:hAnsi="Calibri" w:cs="Calibri"/>
        </w:rPr>
        <w:t>coupled to polyadenylation. T</w:t>
      </w:r>
      <w:r w:rsidR="0067343C" w:rsidRPr="005F7F22">
        <w:rPr>
          <w:rFonts w:ascii="Calibri" w:hAnsi="Calibri" w:cs="Calibri"/>
        </w:rPr>
        <w:t xml:space="preserve">his two-step reaction is catalyzed by </w:t>
      </w:r>
      <w:r w:rsidR="002E09F0" w:rsidRPr="005F7F22">
        <w:rPr>
          <w:rFonts w:ascii="Calibri" w:hAnsi="Calibri" w:cs="Calibri"/>
        </w:rPr>
        <w:t>a relatively abundant complex</w:t>
      </w:r>
      <w:r w:rsidR="009741BC" w:rsidRPr="005F7F22">
        <w:rPr>
          <w:rFonts w:ascii="Calibri" w:hAnsi="Calibri" w:cs="Calibri"/>
        </w:rPr>
        <w:t xml:space="preserve"> </w:t>
      </w:r>
      <w:r w:rsidR="002E09F0" w:rsidRPr="005F7F22">
        <w:rPr>
          <w:rFonts w:ascii="Calibri" w:hAnsi="Calibri" w:cs="Calibri"/>
        </w:rPr>
        <w:t xml:space="preserve">consisting </w:t>
      </w:r>
      <w:r w:rsidR="006E65BF" w:rsidRPr="005F7F22">
        <w:rPr>
          <w:rFonts w:ascii="Calibri" w:hAnsi="Calibri" w:cs="Calibri"/>
        </w:rPr>
        <w:t>of more than 15 proteins</w:t>
      </w:r>
      <w:r w:rsidR="0068254D" w:rsidRPr="005F7F22">
        <w:rPr>
          <w:rFonts w:ascii="Calibri" w:hAnsi="Calibri" w:cs="Calibri"/>
        </w:rPr>
        <w:fldChar w:fldCharType="begin"/>
      </w:r>
      <w:r w:rsidR="00C05760" w:rsidRPr="005F7F22">
        <w:rPr>
          <w:rFonts w:ascii="Calibri" w:hAnsi="Calibri" w:cs="Calibri"/>
        </w:rPr>
        <w:instrText xml:space="preserve"> ADDIN EN.CITE &lt;EndNote&gt;&lt;Cite&gt;&lt;Author&gt;Mandel&lt;/Author&gt;&lt;Year&gt;2008&lt;/Year&gt;&lt;RecNum&gt;17550&lt;/RecNum&gt;&lt;DisplayText&gt;&lt;style face="superscript"&gt;1&lt;/style&gt;&lt;/DisplayText&gt;&lt;record&gt;&lt;rec-number&gt;17550&lt;/rec-number&gt;&lt;foreign-keys&gt;&lt;key app="EN" db-id="zxr529x59ddsz6et5fqx9r5re0ftdsssxza5" timestamp="1489164412"&gt;17550&lt;/key&gt;&lt;/foreign-keys&gt;&lt;ref-type name="Journal Article"&gt;17&lt;/ref-type&gt;&lt;contributors&gt;&lt;authors&gt;&lt;author&gt;Mandel, C. R.&lt;/author&gt;&lt;author&gt;Bai, Y.&lt;/author&gt;&lt;author&gt;Tong, L.&lt;/author&gt;&lt;/authors&gt;&lt;/contributors&gt;&lt;auth-address&gt;Department of Biological Sciences, Columbia University, New York, NY 10027, USA.&lt;/auth-address&gt;&lt;titles&gt;&lt;title&gt;Protein factors in pre-mRNA 3&amp;apos;-end processing&lt;/title&gt;&lt;secondary-title&gt;Cell Mol Life Sci&lt;/secondary-title&gt;&lt;/titles&gt;&lt;periodical&gt;&lt;full-title&gt;Cellular and Molecular Life Sciences&lt;/full-title&gt;&lt;abbr-1&gt;Cell. Mol. Life Sci.&lt;/abbr-1&gt;&lt;abbr-2&gt;Cell Mol Life Sci&lt;/abbr-2&gt;&lt;abbr-3&gt;Cellular &amp;amp; Molecular Life Sciences&lt;/abbr-3&gt;&lt;/periodical&gt;&lt;pages&gt;1099-122&lt;/pages&gt;&lt;volume&gt;65&lt;/volume&gt;&lt;number&gt;7-8&lt;/number&gt;&lt;edition&gt;2007/12/26&lt;/edition&gt;&lt;reprint-edition&gt;Not in File&lt;/reprint-edition&gt;&lt;keywords&gt;&lt;keyword&gt;Animals&lt;/keyword&gt;&lt;keyword&gt;Humans&lt;/keyword&gt;&lt;keyword&gt;Mammals/metabolism&lt;/keyword&gt;&lt;keyword&gt;*RNA 3&amp;apos; End Processing&lt;/keyword&gt;&lt;keyword&gt;RNA Precursors/*metabolism&lt;/keyword&gt;&lt;keyword&gt;RNA-Binding Proteins/chemistry/*metabolism&lt;/keyword&gt;&lt;keyword&gt;Regulatory Sequences, Ribonucleic Acid/genetics&lt;/keyword&gt;&lt;keyword&gt;Saccharomyces cerevisiae/metabolism&lt;/keyword&gt;&lt;/keywords&gt;&lt;dates&gt;&lt;year&gt;2008&lt;/year&gt;&lt;pub-dates&gt;&lt;date&gt;Apr&lt;/date&gt;&lt;/pub-dates&gt;&lt;/dates&gt;&lt;isbn&gt;1420-682X (Print)&amp;#xD;1420-682X (Linking)&lt;/isbn&gt;&lt;accession-num&gt;18158581&lt;/accession-num&gt;&lt;label&gt;17864&lt;/label&gt;&lt;urls&gt;&lt;related-urls&gt;&lt;url&gt;https://www.ncbi.nlm.nih.gov/pubmed/18158581&lt;/url&gt;&lt;/related-urls&gt;&lt;/urls&gt;&lt;custom2&gt;PMC2742908&lt;/custom2&gt;&lt;electronic-resource-num&gt;10.1007/s00018-007-7474-3&lt;/electronic-resource-num&gt;&lt;/record&gt;&lt;/Cite&gt;&lt;/EndNote&gt;</w:instrText>
      </w:r>
      <w:r w:rsidR="0068254D" w:rsidRPr="005F7F22">
        <w:rPr>
          <w:rFonts w:ascii="Calibri" w:hAnsi="Calibri" w:cs="Calibri"/>
        </w:rPr>
        <w:fldChar w:fldCharType="separate"/>
      </w:r>
      <w:r w:rsidR="00C05760" w:rsidRPr="005F7F22">
        <w:rPr>
          <w:rFonts w:ascii="Calibri" w:hAnsi="Calibri" w:cs="Calibri"/>
          <w:noProof/>
          <w:vertAlign w:val="superscript"/>
        </w:rPr>
        <w:t>1</w:t>
      </w:r>
      <w:r w:rsidR="0068254D" w:rsidRPr="005F7F22">
        <w:rPr>
          <w:rFonts w:ascii="Calibri" w:hAnsi="Calibri" w:cs="Calibri"/>
        </w:rPr>
        <w:fldChar w:fldCharType="end"/>
      </w:r>
      <w:r w:rsidR="004A3488" w:rsidRPr="005F7F22">
        <w:rPr>
          <w:rFonts w:ascii="Calibri" w:hAnsi="Calibri" w:cs="Calibri"/>
        </w:rPr>
        <w:t>. A</w:t>
      </w:r>
      <w:r w:rsidR="000463E3" w:rsidRPr="005F7F22">
        <w:rPr>
          <w:rFonts w:ascii="Calibri" w:hAnsi="Calibri" w:cs="Calibri"/>
        </w:rPr>
        <w:t>nimal</w:t>
      </w:r>
      <w:r w:rsidRPr="005F7F22">
        <w:rPr>
          <w:rFonts w:ascii="Calibri" w:hAnsi="Calibri" w:cs="Calibri"/>
        </w:rPr>
        <w:t xml:space="preserve"> </w:t>
      </w:r>
      <w:r w:rsidR="000463E3" w:rsidRPr="005F7F22">
        <w:rPr>
          <w:rFonts w:ascii="Calibri" w:hAnsi="Calibri" w:cs="Calibri"/>
        </w:rPr>
        <w:t xml:space="preserve">replication-dependent histone pre-mRNAs </w:t>
      </w:r>
      <w:r w:rsidR="002F6207" w:rsidRPr="005F7F22">
        <w:rPr>
          <w:rFonts w:ascii="Calibri" w:hAnsi="Calibri" w:cs="Calibri"/>
        </w:rPr>
        <w:t xml:space="preserve">are processed </w:t>
      </w:r>
      <w:r w:rsidR="00995CD4" w:rsidRPr="005F7F22">
        <w:rPr>
          <w:rFonts w:ascii="Calibri" w:hAnsi="Calibri" w:cs="Calibri"/>
        </w:rPr>
        <w:t xml:space="preserve">at the </w:t>
      </w:r>
      <w:r w:rsidRPr="005F7F22">
        <w:rPr>
          <w:rFonts w:ascii="Calibri" w:hAnsi="Calibri" w:cs="Calibri"/>
        </w:rPr>
        <w:t xml:space="preserve">3’ end </w:t>
      </w:r>
      <w:r w:rsidR="00995CD4" w:rsidRPr="005F7F22">
        <w:rPr>
          <w:rFonts w:ascii="Calibri" w:hAnsi="Calibri" w:cs="Calibri"/>
        </w:rPr>
        <w:t xml:space="preserve">by a </w:t>
      </w:r>
      <w:r w:rsidR="009B12C0" w:rsidRPr="005F7F22">
        <w:rPr>
          <w:rFonts w:ascii="Calibri" w:hAnsi="Calibri" w:cs="Calibri"/>
        </w:rPr>
        <w:t>different</w:t>
      </w:r>
      <w:r w:rsidR="00995CD4" w:rsidRPr="005F7F22">
        <w:rPr>
          <w:rFonts w:ascii="Calibri" w:hAnsi="Calibri" w:cs="Calibri"/>
        </w:rPr>
        <w:t xml:space="preserve"> mechanism </w:t>
      </w:r>
      <w:r w:rsidR="005A7F97" w:rsidRPr="005F7F22">
        <w:rPr>
          <w:rFonts w:ascii="Calibri" w:hAnsi="Calibri" w:cs="Calibri"/>
        </w:rPr>
        <w:t xml:space="preserve">in which </w:t>
      </w:r>
      <w:r w:rsidR="00995CD4" w:rsidRPr="005F7F22">
        <w:rPr>
          <w:rFonts w:ascii="Calibri" w:hAnsi="Calibri" w:cs="Calibri"/>
        </w:rPr>
        <w:t xml:space="preserve">the key </w:t>
      </w:r>
      <w:r w:rsidR="005A7F97" w:rsidRPr="005F7F22">
        <w:rPr>
          <w:rFonts w:ascii="Calibri" w:hAnsi="Calibri" w:cs="Calibri"/>
        </w:rPr>
        <w:t>role is</w:t>
      </w:r>
      <w:r w:rsidR="00995CD4" w:rsidRPr="005F7F22">
        <w:rPr>
          <w:rFonts w:ascii="Calibri" w:hAnsi="Calibri" w:cs="Calibri"/>
        </w:rPr>
        <w:t xml:space="preserve"> played by </w:t>
      </w:r>
      <w:r w:rsidR="00B25CE2" w:rsidRPr="005F7F22">
        <w:rPr>
          <w:rFonts w:ascii="Calibri" w:hAnsi="Calibri" w:cs="Calibri"/>
        </w:rPr>
        <w:t>U7 snRNP</w:t>
      </w:r>
      <w:r w:rsidR="00925A0A" w:rsidRPr="005F7F22">
        <w:rPr>
          <w:rFonts w:ascii="Calibri" w:hAnsi="Calibri" w:cs="Calibri"/>
        </w:rPr>
        <w:t xml:space="preserve">, </w:t>
      </w:r>
      <w:r w:rsidR="000463E3" w:rsidRPr="005F7F22">
        <w:rPr>
          <w:rFonts w:ascii="Calibri" w:hAnsi="Calibri" w:cs="Calibri"/>
        </w:rPr>
        <w:t>a l</w:t>
      </w:r>
      <w:r w:rsidR="002142C9" w:rsidRPr="005F7F22">
        <w:rPr>
          <w:rFonts w:ascii="Calibri" w:hAnsi="Calibri" w:cs="Calibri"/>
        </w:rPr>
        <w:t xml:space="preserve">ow abundance complex </w:t>
      </w:r>
      <w:r w:rsidR="00DA0148" w:rsidRPr="005F7F22">
        <w:rPr>
          <w:rFonts w:ascii="Calibri" w:hAnsi="Calibri" w:cs="Calibri"/>
        </w:rPr>
        <w:t xml:space="preserve">consisting </w:t>
      </w:r>
      <w:r w:rsidR="002142C9" w:rsidRPr="005F7F22">
        <w:rPr>
          <w:rFonts w:ascii="Calibri" w:hAnsi="Calibri" w:cs="Calibri"/>
        </w:rPr>
        <w:t xml:space="preserve">of </w:t>
      </w:r>
      <w:r w:rsidR="00925A0A" w:rsidRPr="005F7F22">
        <w:rPr>
          <w:rFonts w:ascii="Calibri" w:hAnsi="Calibri" w:cs="Calibri"/>
        </w:rPr>
        <w:t>U7 snRNA</w:t>
      </w:r>
      <w:r w:rsidR="002142C9" w:rsidRPr="005F7F22">
        <w:rPr>
          <w:rFonts w:ascii="Calibri" w:hAnsi="Calibri" w:cs="Calibri"/>
        </w:rPr>
        <w:t xml:space="preserve"> </w:t>
      </w:r>
      <w:r w:rsidR="00F4452E" w:rsidRPr="005F7F22">
        <w:rPr>
          <w:rFonts w:ascii="Calibri" w:hAnsi="Calibri" w:cs="Calibri"/>
        </w:rPr>
        <w:t>of ~</w:t>
      </w:r>
      <w:r w:rsidR="00925A0A" w:rsidRPr="005F7F22">
        <w:rPr>
          <w:rFonts w:ascii="Calibri" w:hAnsi="Calibri" w:cs="Calibri"/>
        </w:rPr>
        <w:t>60 nucleotides</w:t>
      </w:r>
      <w:r w:rsidR="002142C9" w:rsidRPr="005F7F22">
        <w:rPr>
          <w:rFonts w:ascii="Calibri" w:hAnsi="Calibri" w:cs="Calibri"/>
        </w:rPr>
        <w:t xml:space="preserve"> </w:t>
      </w:r>
      <w:r w:rsidR="00DA0148" w:rsidRPr="005F7F22">
        <w:rPr>
          <w:rFonts w:ascii="Calibri" w:hAnsi="Calibri" w:cs="Calibri"/>
        </w:rPr>
        <w:t>and</w:t>
      </w:r>
      <w:r w:rsidR="002142C9" w:rsidRPr="005F7F22">
        <w:rPr>
          <w:rFonts w:ascii="Calibri" w:hAnsi="Calibri" w:cs="Calibri"/>
        </w:rPr>
        <w:t xml:space="preserve"> </w:t>
      </w:r>
      <w:r w:rsidR="005A7F97" w:rsidRPr="005F7F22">
        <w:rPr>
          <w:rFonts w:ascii="Calibri" w:hAnsi="Calibri" w:cs="Calibri"/>
        </w:rPr>
        <w:t>multiple</w:t>
      </w:r>
      <w:r w:rsidR="002142C9" w:rsidRPr="005F7F22">
        <w:rPr>
          <w:rFonts w:ascii="Calibri" w:hAnsi="Calibri" w:cs="Calibri"/>
        </w:rPr>
        <w:t xml:space="preserve"> proteins</w:t>
      </w:r>
      <w:r w:rsidR="0068254D" w:rsidRPr="005F7F22">
        <w:rPr>
          <w:rFonts w:ascii="Calibri" w:hAnsi="Calibri" w:cs="Calibri"/>
        </w:rPr>
        <w:fldChar w:fldCharType="begin">
          <w:fldData xml:space="preserve">PEVuZE5vdGU+PENpdGU+PEF1dGhvcj5Eb21pbnNraTwvQXV0aG9yPjxZZWFyPjIwMTM8L1llYXI+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</w:fldData>
        </w:fldChar>
      </w:r>
      <w:r w:rsidR="00F13A45" w:rsidRPr="005F7F22">
        <w:rPr>
          <w:rFonts w:ascii="Calibri" w:hAnsi="Calibri" w:cs="Calibri"/>
        </w:rPr>
        <w:instrText xml:space="preserve"> ADDIN EN.CITE </w:instrText>
      </w:r>
      <w:r w:rsidR="0068254D" w:rsidRPr="005F7F22">
        <w:rPr>
          <w:rFonts w:ascii="Calibri" w:hAnsi="Calibri" w:cs="Calibri"/>
        </w:rPr>
        <w:fldChar w:fldCharType="begin">
          <w:fldData xml:space="preserve">PEVuZE5vdGU+PENpdGU+PEF1dGhvcj5Eb21pbnNraTwvQXV0aG9yPjxZZWFyPjIwMTM8L1llYXI+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</w:fldData>
        </w:fldChar>
      </w:r>
      <w:r w:rsidR="00F13A45" w:rsidRPr="005F7F22">
        <w:rPr>
          <w:rFonts w:ascii="Calibri" w:hAnsi="Calibri" w:cs="Calibri"/>
        </w:rPr>
        <w:instrText xml:space="preserve"> ADDIN EN.CITE.DATA </w:instrText>
      </w:r>
      <w:r w:rsidR="0068254D" w:rsidRPr="005F7F22">
        <w:rPr>
          <w:rFonts w:ascii="Calibri" w:hAnsi="Calibri" w:cs="Calibri"/>
        </w:rPr>
      </w:r>
      <w:r w:rsidR="0068254D" w:rsidRPr="005F7F22">
        <w:rPr>
          <w:rFonts w:ascii="Calibri" w:hAnsi="Calibri" w:cs="Calibri"/>
        </w:rPr>
        <w:fldChar w:fldCharType="end"/>
      </w:r>
      <w:r w:rsidR="0068254D" w:rsidRPr="005F7F22">
        <w:rPr>
          <w:rFonts w:ascii="Calibri" w:hAnsi="Calibri" w:cs="Calibri"/>
        </w:rPr>
      </w:r>
      <w:r w:rsidR="0068254D" w:rsidRPr="005F7F22">
        <w:rPr>
          <w:rFonts w:ascii="Calibri" w:hAnsi="Calibri" w:cs="Calibri"/>
        </w:rPr>
        <w:fldChar w:fldCharType="separate"/>
      </w:r>
      <w:r w:rsidR="00F13A45" w:rsidRPr="005F7F22">
        <w:rPr>
          <w:rFonts w:ascii="Calibri" w:hAnsi="Calibri" w:cs="Calibri"/>
          <w:noProof/>
          <w:vertAlign w:val="superscript"/>
        </w:rPr>
        <w:t>2,3</w:t>
      </w:r>
      <w:r w:rsidR="0068254D" w:rsidRPr="005F7F22">
        <w:rPr>
          <w:rFonts w:ascii="Calibri" w:hAnsi="Calibri" w:cs="Calibri"/>
        </w:rPr>
        <w:fldChar w:fldCharType="end"/>
      </w:r>
      <w:r w:rsidR="00925A0A" w:rsidRPr="005F7F22">
        <w:rPr>
          <w:rFonts w:ascii="Calibri" w:hAnsi="Calibri" w:cs="Calibri"/>
        </w:rPr>
        <w:t xml:space="preserve">. The U7 snRNA base pairs with a </w:t>
      </w:r>
      <w:r w:rsidR="00D40F0E" w:rsidRPr="005F7F22">
        <w:rPr>
          <w:rFonts w:ascii="Calibri" w:hAnsi="Calibri" w:cs="Calibri"/>
        </w:rPr>
        <w:t xml:space="preserve">specific </w:t>
      </w:r>
      <w:r w:rsidR="00925A0A" w:rsidRPr="005F7F22">
        <w:rPr>
          <w:rFonts w:ascii="Calibri" w:hAnsi="Calibri" w:cs="Calibri"/>
        </w:rPr>
        <w:t>sequence in histone pre-mRNA</w:t>
      </w:r>
      <w:r w:rsidR="00EA2494" w:rsidRPr="005F7F22">
        <w:rPr>
          <w:rFonts w:ascii="Calibri" w:hAnsi="Calibri" w:cs="Calibri"/>
        </w:rPr>
        <w:t xml:space="preserve"> and one of the </w:t>
      </w:r>
      <w:r w:rsidR="00D40F0E" w:rsidRPr="005F7F22">
        <w:rPr>
          <w:rFonts w:ascii="Calibri" w:hAnsi="Calibri" w:cs="Calibri"/>
        </w:rPr>
        <w:t>subunits</w:t>
      </w:r>
      <w:r w:rsidR="00EA2494" w:rsidRPr="005F7F22">
        <w:rPr>
          <w:rFonts w:ascii="Calibri" w:hAnsi="Calibri" w:cs="Calibri"/>
        </w:rPr>
        <w:t xml:space="preserve"> of the U7 snRNP </w:t>
      </w:r>
      <w:r w:rsidR="00E03FAB" w:rsidRPr="005F7F22">
        <w:rPr>
          <w:rFonts w:ascii="Calibri" w:hAnsi="Calibri" w:cs="Calibri"/>
        </w:rPr>
        <w:t>cataly</w:t>
      </w:r>
      <w:r w:rsidR="00CE1FC5" w:rsidRPr="005F7F22">
        <w:rPr>
          <w:rFonts w:ascii="Calibri" w:hAnsi="Calibri" w:cs="Calibri"/>
        </w:rPr>
        <w:t>z</w:t>
      </w:r>
      <w:r w:rsidR="00E03FAB" w:rsidRPr="005F7F22">
        <w:rPr>
          <w:rFonts w:ascii="Calibri" w:hAnsi="Calibri" w:cs="Calibri"/>
        </w:rPr>
        <w:t>es</w:t>
      </w:r>
      <w:r w:rsidR="00555A89" w:rsidRPr="005F7F22">
        <w:rPr>
          <w:rFonts w:ascii="Calibri" w:hAnsi="Calibri" w:cs="Calibri"/>
        </w:rPr>
        <w:t xml:space="preserve"> the cleavage reaction</w:t>
      </w:r>
      <w:r w:rsidR="00EA2494" w:rsidRPr="005F7F22">
        <w:rPr>
          <w:rFonts w:ascii="Calibri" w:hAnsi="Calibri" w:cs="Calibri"/>
        </w:rPr>
        <w:t xml:space="preserve">, </w:t>
      </w:r>
      <w:r w:rsidR="00803BBF" w:rsidRPr="005F7F22">
        <w:rPr>
          <w:rFonts w:ascii="Calibri" w:hAnsi="Calibri" w:cs="Calibri"/>
        </w:rPr>
        <w:t>generating</w:t>
      </w:r>
      <w:r w:rsidR="00EA2494" w:rsidRPr="005F7F22">
        <w:rPr>
          <w:rFonts w:ascii="Calibri" w:hAnsi="Calibri" w:cs="Calibri"/>
        </w:rPr>
        <w:t xml:space="preserve"> mature histone mRNA without a poly(A) tail. </w:t>
      </w:r>
      <w:r w:rsidR="00950FB8" w:rsidRPr="005F7F22">
        <w:rPr>
          <w:rFonts w:ascii="Calibri" w:hAnsi="Calibri" w:cs="Calibri"/>
        </w:rPr>
        <w:t>3’ end processing of</w:t>
      </w:r>
      <w:r w:rsidR="00F4452E" w:rsidRPr="005F7F22">
        <w:rPr>
          <w:rFonts w:ascii="Calibri" w:hAnsi="Calibri" w:cs="Calibri"/>
        </w:rPr>
        <w:t xml:space="preserve"> histone pre-mRNA </w:t>
      </w:r>
      <w:r w:rsidR="00950FB8" w:rsidRPr="005F7F22">
        <w:rPr>
          <w:rFonts w:ascii="Calibri" w:hAnsi="Calibri" w:cs="Calibri"/>
        </w:rPr>
        <w:t>also requires</w:t>
      </w:r>
      <w:r w:rsidR="00F4452E" w:rsidRPr="005F7F22">
        <w:rPr>
          <w:rFonts w:ascii="Calibri" w:hAnsi="Calibri" w:cs="Calibri"/>
        </w:rPr>
        <w:t xml:space="preserve"> Stem-Loop Binding Protein (SLBP), </w:t>
      </w:r>
      <w:r w:rsidR="00950FB8" w:rsidRPr="005F7F22">
        <w:rPr>
          <w:rFonts w:ascii="Calibri" w:hAnsi="Calibri" w:cs="Calibri"/>
        </w:rPr>
        <w:t>which</w:t>
      </w:r>
      <w:r w:rsidR="00F4452E" w:rsidRPr="005F7F22">
        <w:rPr>
          <w:rFonts w:ascii="Calibri" w:hAnsi="Calibri" w:cs="Calibri"/>
        </w:rPr>
        <w:t xml:space="preserve"> binds a conserved stem-loop located upstream of the </w:t>
      </w:r>
      <w:r w:rsidR="00763F38" w:rsidRPr="005F7F22">
        <w:rPr>
          <w:rFonts w:ascii="Calibri" w:hAnsi="Calibri" w:cs="Calibri"/>
        </w:rPr>
        <w:t>cleavage</w:t>
      </w:r>
      <w:r w:rsidR="00F4452E" w:rsidRPr="005F7F22">
        <w:rPr>
          <w:rFonts w:ascii="Calibri" w:hAnsi="Calibri" w:cs="Calibri"/>
        </w:rPr>
        <w:t xml:space="preserve"> site</w:t>
      </w:r>
      <w:r w:rsidR="00950FB8" w:rsidRPr="005F7F22">
        <w:rPr>
          <w:rFonts w:ascii="Calibri" w:hAnsi="Calibri" w:cs="Calibri"/>
        </w:rPr>
        <w:t xml:space="preserve"> and </w:t>
      </w:r>
      <w:r w:rsidR="002E09F0" w:rsidRPr="005F7F22">
        <w:rPr>
          <w:rFonts w:ascii="Calibri" w:hAnsi="Calibri" w:cs="Calibri"/>
        </w:rPr>
        <w:t>enhances the recruitment of</w:t>
      </w:r>
      <w:r w:rsidR="00950FB8" w:rsidRPr="005F7F22">
        <w:rPr>
          <w:rFonts w:ascii="Calibri" w:hAnsi="Calibri" w:cs="Calibri"/>
        </w:rPr>
        <w:t xml:space="preserve"> the U7 snRNP </w:t>
      </w:r>
      <w:r w:rsidR="002E09F0" w:rsidRPr="005F7F22">
        <w:rPr>
          <w:rFonts w:ascii="Calibri" w:hAnsi="Calibri" w:cs="Calibri"/>
        </w:rPr>
        <w:t>to</w:t>
      </w:r>
      <w:r w:rsidR="00950FB8" w:rsidRPr="005F7F22">
        <w:rPr>
          <w:rFonts w:ascii="Calibri" w:hAnsi="Calibri" w:cs="Calibri"/>
        </w:rPr>
        <w:t xml:space="preserve"> the substrate</w:t>
      </w:r>
      <w:r w:rsidR="0068254D" w:rsidRPr="005F7F22">
        <w:rPr>
          <w:rFonts w:ascii="Calibri" w:hAnsi="Calibri" w:cs="Calibri"/>
        </w:rPr>
        <w:fldChar w:fldCharType="begin">
          <w:fldData xml:space="preserve">PEVuZE5vdGU+PENpdGU+PEF1dGhvcj5Eb21pbnNraTwvQXV0aG9yPjxZZWFyPjIwMTM8L1llYXI+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</w:fldData>
        </w:fldChar>
      </w:r>
      <w:r w:rsidR="00C05760" w:rsidRPr="005F7F22">
        <w:rPr>
          <w:rFonts w:ascii="Calibri" w:hAnsi="Calibri" w:cs="Calibri"/>
        </w:rPr>
        <w:instrText xml:space="preserve"> ADDIN EN.CITE </w:instrText>
      </w:r>
      <w:r w:rsidR="0068254D" w:rsidRPr="005F7F22">
        <w:rPr>
          <w:rFonts w:ascii="Calibri" w:hAnsi="Calibri" w:cs="Calibri"/>
        </w:rPr>
        <w:fldChar w:fldCharType="begin">
          <w:fldData xml:space="preserve">PEVuZE5vdGU+PENpdGU+PEF1dGhvcj5Eb21pbnNraTwvQXV0aG9yPjxZZWFyPjIwMTM8L1llYXI+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</w:fldData>
        </w:fldChar>
      </w:r>
      <w:r w:rsidR="00C05760" w:rsidRPr="005F7F22">
        <w:rPr>
          <w:rFonts w:ascii="Calibri" w:hAnsi="Calibri" w:cs="Calibri"/>
        </w:rPr>
        <w:instrText xml:space="preserve"> ADDIN EN.CITE.DATA </w:instrText>
      </w:r>
      <w:r w:rsidR="0068254D" w:rsidRPr="005F7F22">
        <w:rPr>
          <w:rFonts w:ascii="Calibri" w:hAnsi="Calibri" w:cs="Calibri"/>
        </w:rPr>
      </w:r>
      <w:r w:rsidR="0068254D" w:rsidRPr="005F7F22">
        <w:rPr>
          <w:rFonts w:ascii="Calibri" w:hAnsi="Calibri" w:cs="Calibri"/>
        </w:rPr>
        <w:fldChar w:fldCharType="end"/>
      </w:r>
      <w:r w:rsidR="0068254D" w:rsidRPr="005F7F22">
        <w:rPr>
          <w:rFonts w:ascii="Calibri" w:hAnsi="Calibri" w:cs="Calibri"/>
        </w:rPr>
      </w:r>
      <w:r w:rsidR="0068254D" w:rsidRPr="005F7F22">
        <w:rPr>
          <w:rFonts w:ascii="Calibri" w:hAnsi="Calibri" w:cs="Calibri"/>
        </w:rPr>
        <w:fldChar w:fldCharType="separate"/>
      </w:r>
      <w:r w:rsidR="00C05760" w:rsidRPr="005F7F22">
        <w:rPr>
          <w:rFonts w:ascii="Calibri" w:hAnsi="Calibri" w:cs="Calibri"/>
          <w:noProof/>
          <w:vertAlign w:val="superscript"/>
        </w:rPr>
        <w:t>2,3</w:t>
      </w:r>
      <w:r w:rsidR="0068254D" w:rsidRPr="005F7F22">
        <w:rPr>
          <w:rFonts w:ascii="Calibri" w:hAnsi="Calibri" w:cs="Calibri"/>
        </w:rPr>
        <w:fldChar w:fldCharType="end"/>
      </w:r>
      <w:r w:rsidR="00F4452E" w:rsidRPr="005F7F22">
        <w:rPr>
          <w:rFonts w:ascii="Calibri" w:hAnsi="Calibri" w:cs="Calibri"/>
        </w:rPr>
        <w:t xml:space="preserve">. </w:t>
      </w:r>
      <w:r w:rsidR="0053150C" w:rsidRPr="005F7F22">
        <w:rPr>
          <w:rFonts w:ascii="Calibri" w:hAnsi="Calibri" w:cs="Calibri"/>
        </w:rPr>
        <w:t>Studies aimed at i</w:t>
      </w:r>
      <w:r w:rsidR="002E09F0" w:rsidRPr="005F7F22">
        <w:rPr>
          <w:rFonts w:ascii="Calibri" w:hAnsi="Calibri" w:cs="Calibri"/>
        </w:rPr>
        <w:t xml:space="preserve">dentifying individual components of the U7 snRNP </w:t>
      </w:r>
      <w:r w:rsidR="0053150C" w:rsidRPr="005F7F22">
        <w:rPr>
          <w:rFonts w:ascii="Calibri" w:hAnsi="Calibri" w:cs="Calibri"/>
        </w:rPr>
        <w:t xml:space="preserve">have been challenging due to the </w:t>
      </w:r>
      <w:r w:rsidR="000D7189" w:rsidRPr="005F7F22">
        <w:rPr>
          <w:rFonts w:ascii="Calibri" w:hAnsi="Calibri" w:cs="Calibri"/>
        </w:rPr>
        <w:t>low</w:t>
      </w:r>
      <w:r w:rsidR="0053150C" w:rsidRPr="005F7F22">
        <w:rPr>
          <w:rFonts w:ascii="Calibri" w:hAnsi="Calibri" w:cs="Calibri"/>
        </w:rPr>
        <w:t xml:space="preserve"> concentration of the U7 snRNP in animal cells and the tendency of the complex to dissociate</w:t>
      </w:r>
      <w:r w:rsidR="0015372A" w:rsidRPr="005F7F22">
        <w:rPr>
          <w:rFonts w:ascii="Calibri" w:hAnsi="Calibri" w:cs="Calibri"/>
        </w:rPr>
        <w:t xml:space="preserve"> </w:t>
      </w:r>
      <w:r w:rsidR="0013267C" w:rsidRPr="005F7F22">
        <w:rPr>
          <w:rFonts w:ascii="Calibri" w:hAnsi="Calibri" w:cs="Calibri"/>
        </w:rPr>
        <w:t xml:space="preserve">or undergo partial proteolysis </w:t>
      </w:r>
      <w:r w:rsidR="0015372A" w:rsidRPr="005F7F22">
        <w:rPr>
          <w:rFonts w:ascii="Calibri" w:hAnsi="Calibri" w:cs="Calibri"/>
        </w:rPr>
        <w:t xml:space="preserve">during purification procedures </w:t>
      </w:r>
      <w:r w:rsidR="00E06C88" w:rsidRPr="005F7F22">
        <w:rPr>
          <w:rFonts w:ascii="Calibri" w:hAnsi="Calibri" w:cs="Calibri"/>
        </w:rPr>
        <w:t>as a result of using</w:t>
      </w:r>
      <w:r w:rsidR="0015372A" w:rsidRPr="005F7F22">
        <w:rPr>
          <w:rFonts w:ascii="Calibri" w:hAnsi="Calibri" w:cs="Calibri"/>
        </w:rPr>
        <w:t xml:space="preserve"> </w:t>
      </w:r>
      <w:r w:rsidR="006E65BF" w:rsidRPr="005F7F22">
        <w:rPr>
          <w:rFonts w:ascii="Calibri" w:hAnsi="Calibri" w:cs="Calibri"/>
        </w:rPr>
        <w:t>mild detergents</w:t>
      </w:r>
      <w:r w:rsidR="0068254D" w:rsidRPr="005F7F22">
        <w:rPr>
          <w:rFonts w:ascii="Calibri" w:hAnsi="Calibri" w:cs="Calibri"/>
        </w:rPr>
        <w:fldChar w:fldCharType="begin">
          <w:fldData xml:space="preserve">PEVuZE5vdGU+PENpdGU+PEF1dGhvcj5ZYW5nPC9BdXRob3I+PFllYXI+MjAwOTwvWWVhcj48UmVj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</w:fldData>
        </w:fldChar>
      </w:r>
      <w:r w:rsidR="00C05760" w:rsidRPr="005F7F22">
        <w:rPr>
          <w:rFonts w:ascii="Calibri" w:hAnsi="Calibri" w:cs="Calibri"/>
        </w:rPr>
        <w:instrText xml:space="preserve"> ADDIN EN.CITE </w:instrText>
      </w:r>
      <w:r w:rsidR="0068254D" w:rsidRPr="005F7F22">
        <w:rPr>
          <w:rFonts w:ascii="Calibri" w:hAnsi="Calibri" w:cs="Calibri"/>
        </w:rPr>
        <w:fldChar w:fldCharType="begin">
          <w:fldData xml:space="preserve">PEVuZE5vdGU+PENpdGU+PEF1dGhvcj5ZYW5nPC9BdXRob3I+PFllYXI+MjAwOTwvWWVhcj48UmVj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</w:fldData>
        </w:fldChar>
      </w:r>
      <w:r w:rsidR="00C05760" w:rsidRPr="005F7F22">
        <w:rPr>
          <w:rFonts w:ascii="Calibri" w:hAnsi="Calibri" w:cs="Calibri"/>
        </w:rPr>
        <w:instrText xml:space="preserve"> ADDIN EN.CITE.DATA </w:instrText>
      </w:r>
      <w:r w:rsidR="0068254D" w:rsidRPr="005F7F22">
        <w:rPr>
          <w:rFonts w:ascii="Calibri" w:hAnsi="Calibri" w:cs="Calibri"/>
        </w:rPr>
      </w:r>
      <w:r w:rsidR="0068254D" w:rsidRPr="005F7F22">
        <w:rPr>
          <w:rFonts w:ascii="Calibri" w:hAnsi="Calibri" w:cs="Calibri"/>
        </w:rPr>
        <w:fldChar w:fldCharType="end"/>
      </w:r>
      <w:r w:rsidR="0068254D" w:rsidRPr="005F7F22">
        <w:rPr>
          <w:rFonts w:ascii="Calibri" w:hAnsi="Calibri" w:cs="Calibri"/>
        </w:rPr>
      </w:r>
      <w:r w:rsidR="0068254D" w:rsidRPr="005F7F22">
        <w:rPr>
          <w:rFonts w:ascii="Calibri" w:hAnsi="Calibri" w:cs="Calibri"/>
        </w:rPr>
        <w:fldChar w:fldCharType="separate"/>
      </w:r>
      <w:r w:rsidR="00C05760" w:rsidRPr="005F7F22">
        <w:rPr>
          <w:rFonts w:ascii="Calibri" w:hAnsi="Calibri" w:cs="Calibri"/>
          <w:noProof/>
          <w:vertAlign w:val="superscript"/>
        </w:rPr>
        <w:t>4-6</w:t>
      </w:r>
      <w:r w:rsidR="0068254D" w:rsidRPr="005F7F22">
        <w:rPr>
          <w:rFonts w:ascii="Calibri" w:hAnsi="Calibri" w:cs="Calibri"/>
        </w:rPr>
        <w:fldChar w:fldCharType="end"/>
      </w:r>
      <w:r w:rsidR="00F470E1" w:rsidRPr="005F7F22">
        <w:rPr>
          <w:rFonts w:ascii="Calibri" w:hAnsi="Calibri" w:cs="Calibri"/>
        </w:rPr>
        <w:t xml:space="preserve">, </w:t>
      </w:r>
      <w:r w:rsidR="0013267C" w:rsidRPr="005F7F22">
        <w:rPr>
          <w:rFonts w:ascii="Calibri" w:hAnsi="Calibri" w:cs="Calibri"/>
        </w:rPr>
        <w:t>high salt washes</w:t>
      </w:r>
      <w:r w:rsidR="0015372A" w:rsidRPr="005F7F22">
        <w:rPr>
          <w:rFonts w:ascii="Calibri" w:hAnsi="Calibri" w:cs="Calibri"/>
        </w:rPr>
        <w:t xml:space="preserve"> </w:t>
      </w:r>
      <w:r w:rsidR="00736170" w:rsidRPr="005F7F22">
        <w:rPr>
          <w:rFonts w:ascii="Calibri" w:hAnsi="Calibri" w:cs="Calibri"/>
        </w:rPr>
        <w:t>and/</w:t>
      </w:r>
      <w:r w:rsidR="0013267C" w:rsidRPr="005F7F22">
        <w:rPr>
          <w:rFonts w:ascii="Calibri" w:hAnsi="Calibri" w:cs="Calibri"/>
        </w:rPr>
        <w:t>or</w:t>
      </w:r>
      <w:r w:rsidR="006E65BF" w:rsidRPr="005F7F22">
        <w:rPr>
          <w:rFonts w:ascii="Calibri" w:hAnsi="Calibri" w:cs="Calibri"/>
        </w:rPr>
        <w:t xml:space="preserve"> multiple chromatographic steps</w:t>
      </w:r>
      <w:r w:rsidR="0068254D" w:rsidRPr="005F7F22">
        <w:rPr>
          <w:rFonts w:ascii="Calibri" w:hAnsi="Calibri" w:cs="Calibri"/>
        </w:rPr>
        <w:fldChar w:fldCharType="begin">
          <w:fldData xml:space="preserve">PEVuZE5vdGU+PENpdGU+PEF1dGhvcj5TbWl0aDwvQXV0aG9yPjxZZWFyPjE5OTE8L1llYXI+PFJl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</w:fldData>
        </w:fldChar>
      </w:r>
      <w:r w:rsidR="00C05760" w:rsidRPr="005F7F22">
        <w:rPr>
          <w:rFonts w:ascii="Calibri" w:hAnsi="Calibri" w:cs="Calibri"/>
        </w:rPr>
        <w:instrText xml:space="preserve"> ADDIN EN.CITE </w:instrText>
      </w:r>
      <w:r w:rsidR="0068254D" w:rsidRPr="005F7F22">
        <w:rPr>
          <w:rFonts w:ascii="Calibri" w:hAnsi="Calibri" w:cs="Calibri"/>
        </w:rPr>
        <w:fldChar w:fldCharType="begin">
          <w:fldData xml:space="preserve">PEVuZE5vdGU+PENpdGU+PEF1dGhvcj5TbWl0aDwvQXV0aG9yPjxZZWFyPjE5OTE8L1llYXI+PFJl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</w:fldData>
        </w:fldChar>
      </w:r>
      <w:r w:rsidR="00C05760" w:rsidRPr="005F7F22">
        <w:rPr>
          <w:rFonts w:ascii="Calibri" w:hAnsi="Calibri" w:cs="Calibri"/>
        </w:rPr>
        <w:instrText xml:space="preserve"> ADDIN EN.CITE.DATA </w:instrText>
      </w:r>
      <w:r w:rsidR="0068254D" w:rsidRPr="005F7F22">
        <w:rPr>
          <w:rFonts w:ascii="Calibri" w:hAnsi="Calibri" w:cs="Calibri"/>
        </w:rPr>
      </w:r>
      <w:r w:rsidR="0068254D" w:rsidRPr="005F7F22">
        <w:rPr>
          <w:rFonts w:ascii="Calibri" w:hAnsi="Calibri" w:cs="Calibri"/>
        </w:rPr>
        <w:fldChar w:fldCharType="end"/>
      </w:r>
      <w:r w:rsidR="0068254D" w:rsidRPr="005F7F22">
        <w:rPr>
          <w:rFonts w:ascii="Calibri" w:hAnsi="Calibri" w:cs="Calibri"/>
        </w:rPr>
      </w:r>
      <w:r w:rsidR="0068254D" w:rsidRPr="005F7F22">
        <w:rPr>
          <w:rFonts w:ascii="Calibri" w:hAnsi="Calibri" w:cs="Calibri"/>
        </w:rPr>
        <w:fldChar w:fldCharType="separate"/>
      </w:r>
      <w:r w:rsidR="00C05760" w:rsidRPr="005F7F22">
        <w:rPr>
          <w:rFonts w:ascii="Calibri" w:hAnsi="Calibri" w:cs="Calibri"/>
          <w:noProof/>
          <w:vertAlign w:val="superscript"/>
        </w:rPr>
        <w:t>7-9</w:t>
      </w:r>
      <w:r w:rsidR="0068254D" w:rsidRPr="005F7F22">
        <w:rPr>
          <w:rFonts w:ascii="Calibri" w:hAnsi="Calibri" w:cs="Calibri"/>
        </w:rPr>
        <w:fldChar w:fldCharType="end"/>
      </w:r>
      <w:r w:rsidR="000D7189" w:rsidRPr="005F7F22">
        <w:rPr>
          <w:rFonts w:ascii="Calibri" w:hAnsi="Calibri" w:cs="Calibri"/>
        </w:rPr>
        <w:t>.</w:t>
      </w:r>
    </w:p>
    <w:p w:rsidR="00AC1429" w:rsidRPr="005F7F22" w:rsidRDefault="00AC1429" w:rsidP="00AC1429">
      <w:pPr>
        <w:jc w:val="both"/>
        <w:rPr>
          <w:rFonts w:ascii="Calibri" w:hAnsi="Calibri" w:cs="Calibri"/>
          <w:b/>
          <w:bCs/>
        </w:rPr>
      </w:pPr>
    </w:p>
    <w:p w:rsidR="00337D29" w:rsidRPr="005F7F22" w:rsidRDefault="00E06C88" w:rsidP="00AC1429">
      <w:pPr>
        <w:jc w:val="both"/>
        <w:rPr>
          <w:rFonts w:ascii="Calibri" w:hAnsi="Calibri" w:cs="Calibri"/>
        </w:rPr>
      </w:pPr>
      <w:r w:rsidRPr="005F7F22">
        <w:rPr>
          <w:rFonts w:ascii="Calibri" w:hAnsi="Calibri" w:cs="Calibri"/>
        </w:rPr>
        <w:t>Recently</w:t>
      </w:r>
      <w:r w:rsidR="00F571D5" w:rsidRPr="005F7F22">
        <w:rPr>
          <w:rFonts w:ascii="Calibri" w:hAnsi="Calibri" w:cs="Calibri"/>
        </w:rPr>
        <w:t xml:space="preserve">, to determine </w:t>
      </w:r>
      <w:r w:rsidR="00645D96" w:rsidRPr="005F7F22">
        <w:rPr>
          <w:rFonts w:ascii="Calibri" w:hAnsi="Calibri" w:cs="Calibri"/>
        </w:rPr>
        <w:t>the composition o</w:t>
      </w:r>
      <w:r w:rsidR="0098681B" w:rsidRPr="005F7F22">
        <w:rPr>
          <w:rFonts w:ascii="Calibri" w:hAnsi="Calibri" w:cs="Calibri"/>
        </w:rPr>
        <w:t xml:space="preserve">f the U7-dependent </w:t>
      </w:r>
      <w:r w:rsidR="00645D96" w:rsidRPr="005F7F22">
        <w:rPr>
          <w:rFonts w:ascii="Calibri" w:hAnsi="Calibri" w:cs="Calibri"/>
        </w:rPr>
        <w:t>processing machinery</w:t>
      </w:r>
      <w:r w:rsidR="0098681B" w:rsidRPr="005F7F22">
        <w:rPr>
          <w:rFonts w:ascii="Calibri" w:hAnsi="Calibri" w:cs="Calibri"/>
        </w:rPr>
        <w:t xml:space="preserve">, a </w:t>
      </w:r>
      <w:r w:rsidR="00645D96" w:rsidRPr="005F7F22">
        <w:rPr>
          <w:rFonts w:ascii="Calibri" w:hAnsi="Calibri" w:cs="Calibri"/>
        </w:rPr>
        <w:t>short</w:t>
      </w:r>
      <w:r w:rsidR="0067343C" w:rsidRPr="005F7F22">
        <w:rPr>
          <w:rFonts w:ascii="Calibri" w:hAnsi="Calibri" w:cs="Calibri"/>
        </w:rPr>
        <w:t xml:space="preserve"> fragment of</w:t>
      </w:r>
      <w:r w:rsidR="00645D96" w:rsidRPr="005F7F22">
        <w:rPr>
          <w:rFonts w:ascii="Calibri" w:hAnsi="Calibri" w:cs="Calibri"/>
        </w:rPr>
        <w:t xml:space="preserve"> </w:t>
      </w:r>
      <w:r w:rsidR="0098681B" w:rsidRPr="005F7F22">
        <w:rPr>
          <w:rFonts w:ascii="Calibri" w:hAnsi="Calibri" w:cs="Calibri"/>
        </w:rPr>
        <w:t xml:space="preserve">histone pre-mRNA containing biotin </w:t>
      </w:r>
      <w:r w:rsidR="00645D96" w:rsidRPr="005F7F22">
        <w:rPr>
          <w:rFonts w:ascii="Calibri" w:hAnsi="Calibri" w:cs="Calibri"/>
        </w:rPr>
        <w:t xml:space="preserve">at either 3’ or 5’ </w:t>
      </w:r>
      <w:r w:rsidR="0067343C" w:rsidRPr="005F7F22">
        <w:rPr>
          <w:rFonts w:ascii="Calibri" w:hAnsi="Calibri" w:cs="Calibri"/>
        </w:rPr>
        <w:t xml:space="preserve">was incubated </w:t>
      </w:r>
      <w:r w:rsidR="00555A89" w:rsidRPr="005F7F22">
        <w:rPr>
          <w:rFonts w:ascii="Calibri" w:hAnsi="Calibri" w:cs="Calibri"/>
        </w:rPr>
        <w:t>with a nuclear extract</w:t>
      </w:r>
      <w:r w:rsidR="00763F38" w:rsidRPr="005F7F22">
        <w:rPr>
          <w:rFonts w:ascii="Calibri" w:hAnsi="Calibri" w:cs="Calibri"/>
        </w:rPr>
        <w:t xml:space="preserve"> and the assembled complexes </w:t>
      </w:r>
      <w:r w:rsidR="0067343C" w:rsidRPr="005F7F22">
        <w:rPr>
          <w:rFonts w:ascii="Calibri" w:hAnsi="Calibri" w:cs="Calibri"/>
        </w:rPr>
        <w:t xml:space="preserve">were captured </w:t>
      </w:r>
      <w:r w:rsidR="00763F38" w:rsidRPr="005F7F22">
        <w:rPr>
          <w:rFonts w:ascii="Calibri" w:hAnsi="Calibri" w:cs="Calibri"/>
        </w:rPr>
        <w:t>on streptavidin</w:t>
      </w:r>
      <w:r w:rsidR="00C651E1" w:rsidRPr="005F7F22">
        <w:rPr>
          <w:rFonts w:ascii="Calibri" w:hAnsi="Calibri" w:cs="Calibri"/>
        </w:rPr>
        <w:t>-coated agarose</w:t>
      </w:r>
      <w:r w:rsidR="00763F38" w:rsidRPr="005F7F22">
        <w:rPr>
          <w:rFonts w:ascii="Calibri" w:hAnsi="Calibri" w:cs="Calibri"/>
        </w:rPr>
        <w:t xml:space="preserve"> beads</w:t>
      </w:r>
      <w:r w:rsidR="0068254D" w:rsidRPr="005F7F22">
        <w:rPr>
          <w:rFonts w:ascii="Calibri" w:hAnsi="Calibri" w:cs="Calibri"/>
        </w:rPr>
        <w:fldChar w:fldCharType="begin">
          <w:fldData xml:space="preserve">PEVuZE5vdGU+PENpdGU+PEF1dGhvcj5ZYW5nPC9BdXRob3I+PFllYXI+MjAxMzwvWWVhcj48UmVj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</w:fldData>
        </w:fldChar>
      </w:r>
      <w:r w:rsidR="00C05760" w:rsidRPr="005F7F22">
        <w:rPr>
          <w:rFonts w:ascii="Calibri" w:hAnsi="Calibri" w:cs="Calibri"/>
        </w:rPr>
        <w:instrText xml:space="preserve"> ADDIN EN.CITE </w:instrText>
      </w:r>
      <w:r w:rsidR="0068254D" w:rsidRPr="005F7F22">
        <w:rPr>
          <w:rFonts w:ascii="Calibri" w:hAnsi="Calibri" w:cs="Calibri"/>
        </w:rPr>
        <w:fldChar w:fldCharType="begin">
          <w:fldData xml:space="preserve">PEVuZE5vdGU+PENpdGU+PEF1dGhvcj5ZYW5nPC9BdXRob3I+PFllYXI+MjAxMzwvWWVhcj48UmVj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</w:fldData>
        </w:fldChar>
      </w:r>
      <w:r w:rsidR="00C05760" w:rsidRPr="005F7F22">
        <w:rPr>
          <w:rFonts w:ascii="Calibri" w:hAnsi="Calibri" w:cs="Calibri"/>
        </w:rPr>
        <w:instrText xml:space="preserve"> ADDIN EN.CITE.DATA </w:instrText>
      </w:r>
      <w:r w:rsidR="0068254D" w:rsidRPr="005F7F22">
        <w:rPr>
          <w:rFonts w:ascii="Calibri" w:hAnsi="Calibri" w:cs="Calibri"/>
        </w:rPr>
      </w:r>
      <w:r w:rsidR="0068254D" w:rsidRPr="005F7F22">
        <w:rPr>
          <w:rFonts w:ascii="Calibri" w:hAnsi="Calibri" w:cs="Calibri"/>
        </w:rPr>
        <w:fldChar w:fldCharType="end"/>
      </w:r>
      <w:r w:rsidR="0068254D" w:rsidRPr="005F7F22">
        <w:rPr>
          <w:rFonts w:ascii="Calibri" w:hAnsi="Calibri" w:cs="Calibri"/>
        </w:rPr>
      </w:r>
      <w:r w:rsidR="0068254D" w:rsidRPr="005F7F22">
        <w:rPr>
          <w:rFonts w:ascii="Calibri" w:hAnsi="Calibri" w:cs="Calibri"/>
        </w:rPr>
        <w:fldChar w:fldCharType="separate"/>
      </w:r>
      <w:r w:rsidR="00C05760" w:rsidRPr="005F7F22">
        <w:rPr>
          <w:rFonts w:ascii="Calibri" w:hAnsi="Calibri" w:cs="Calibri"/>
          <w:noProof/>
          <w:vertAlign w:val="superscript"/>
        </w:rPr>
        <w:t>5,6,10</w:t>
      </w:r>
      <w:r w:rsidR="0068254D" w:rsidRPr="005F7F22">
        <w:rPr>
          <w:rFonts w:ascii="Calibri" w:hAnsi="Calibri" w:cs="Calibri"/>
        </w:rPr>
        <w:fldChar w:fldCharType="end"/>
      </w:r>
      <w:r w:rsidR="009A6131" w:rsidRPr="005F7F22">
        <w:rPr>
          <w:rFonts w:ascii="Calibri" w:hAnsi="Calibri" w:cs="Calibri"/>
        </w:rPr>
        <w:t>.</w:t>
      </w:r>
      <w:r w:rsidR="00555A89" w:rsidRPr="005F7F22">
        <w:rPr>
          <w:rFonts w:ascii="Calibri" w:hAnsi="Calibri" w:cs="Calibri"/>
        </w:rPr>
        <w:t xml:space="preserve"> </w:t>
      </w:r>
      <w:r w:rsidR="009A6131" w:rsidRPr="005F7F22">
        <w:rPr>
          <w:rFonts w:ascii="Calibri" w:hAnsi="Calibri" w:cs="Calibri"/>
        </w:rPr>
        <w:t>Due to the exceptionally strong interaction between biotin and str</w:t>
      </w:r>
      <w:r w:rsidR="009B12C0" w:rsidRPr="005F7F22">
        <w:rPr>
          <w:rFonts w:ascii="Calibri" w:hAnsi="Calibri" w:cs="Calibri"/>
        </w:rPr>
        <w:t>eptavidin,</w:t>
      </w:r>
      <w:r w:rsidR="00555A89" w:rsidRPr="005F7F22">
        <w:rPr>
          <w:rFonts w:ascii="Calibri" w:hAnsi="Calibri" w:cs="Calibri"/>
        </w:rPr>
        <w:t xml:space="preserve"> proteins immobilized on streptavidin beads </w:t>
      </w:r>
      <w:r w:rsidR="009A6131" w:rsidRPr="005F7F22">
        <w:rPr>
          <w:rFonts w:ascii="Calibri" w:hAnsi="Calibri" w:cs="Calibri"/>
        </w:rPr>
        <w:t xml:space="preserve">were eluted </w:t>
      </w:r>
      <w:r w:rsidR="00FA49A2" w:rsidRPr="005F7F22">
        <w:rPr>
          <w:rFonts w:ascii="Calibri" w:hAnsi="Calibri" w:cs="Calibri"/>
        </w:rPr>
        <w:t xml:space="preserve">under denaturing conditions </w:t>
      </w:r>
      <w:r w:rsidR="009A6131" w:rsidRPr="005F7F22">
        <w:rPr>
          <w:rFonts w:ascii="Calibri" w:hAnsi="Calibri" w:cs="Calibri"/>
        </w:rPr>
        <w:t xml:space="preserve">by boiling in SDS and analyzed </w:t>
      </w:r>
      <w:r w:rsidR="00555A89" w:rsidRPr="005F7F22">
        <w:rPr>
          <w:rFonts w:ascii="Calibri" w:hAnsi="Calibri" w:cs="Calibri"/>
        </w:rPr>
        <w:t xml:space="preserve">by </w:t>
      </w:r>
      <w:r w:rsidR="0086792B" w:rsidRPr="005F7F22">
        <w:rPr>
          <w:rFonts w:ascii="Calibri" w:hAnsi="Calibri" w:cs="Calibri"/>
        </w:rPr>
        <w:t xml:space="preserve">silver staining </w:t>
      </w:r>
      <w:r w:rsidR="000D7189" w:rsidRPr="005F7F22">
        <w:rPr>
          <w:rFonts w:ascii="Calibri" w:hAnsi="Calibri" w:cs="Calibri"/>
        </w:rPr>
        <w:t>and</w:t>
      </w:r>
      <w:r w:rsidR="0086792B" w:rsidRPr="005F7F22">
        <w:rPr>
          <w:rFonts w:ascii="Calibri" w:hAnsi="Calibri" w:cs="Calibri"/>
        </w:rPr>
        <w:t xml:space="preserve"> </w:t>
      </w:r>
      <w:r w:rsidR="00555A89" w:rsidRPr="005F7F22">
        <w:rPr>
          <w:rFonts w:ascii="Calibri" w:hAnsi="Calibri" w:cs="Calibri"/>
        </w:rPr>
        <w:t xml:space="preserve">mass spectrometry. While this </w:t>
      </w:r>
      <w:r w:rsidR="00CD186A" w:rsidRPr="005F7F22">
        <w:rPr>
          <w:rFonts w:ascii="Calibri" w:hAnsi="Calibri" w:cs="Calibri"/>
        </w:rPr>
        <w:t xml:space="preserve">simple </w:t>
      </w:r>
      <w:r w:rsidR="00555A89" w:rsidRPr="005F7F22">
        <w:rPr>
          <w:rFonts w:ascii="Calibri" w:hAnsi="Calibri" w:cs="Calibri"/>
        </w:rPr>
        <w:t xml:space="preserve">approach identified a number of components of the U7 snRNP, </w:t>
      </w:r>
      <w:r w:rsidR="00BC5015" w:rsidRPr="005F7F22">
        <w:rPr>
          <w:rFonts w:ascii="Calibri" w:hAnsi="Calibri" w:cs="Calibri"/>
        </w:rPr>
        <w:t xml:space="preserve">it yielded relatively crude samples, often contaminated with a large </w:t>
      </w:r>
      <w:r w:rsidR="0067343C" w:rsidRPr="005F7F22">
        <w:rPr>
          <w:rFonts w:ascii="Calibri" w:hAnsi="Calibri" w:cs="Calibri"/>
        </w:rPr>
        <w:t>number</w:t>
      </w:r>
      <w:r w:rsidR="00BC5015" w:rsidRPr="005F7F22">
        <w:rPr>
          <w:rFonts w:ascii="Calibri" w:hAnsi="Calibri" w:cs="Calibri"/>
        </w:rPr>
        <w:t xml:space="preserve"> of background proteins nonspecifically bound to streptavidin </w:t>
      </w:r>
      <w:r w:rsidR="00F571D5" w:rsidRPr="005F7F22">
        <w:rPr>
          <w:rFonts w:ascii="Calibri" w:hAnsi="Calibri" w:cs="Calibri"/>
        </w:rPr>
        <w:t>beads</w:t>
      </w:r>
      <w:r w:rsidR="009B12C0" w:rsidRPr="005F7F22">
        <w:rPr>
          <w:rFonts w:ascii="Calibri" w:hAnsi="Calibri" w:cs="Calibri"/>
        </w:rPr>
        <w:t xml:space="preserve">, </w:t>
      </w:r>
      <w:r w:rsidR="0086792B" w:rsidRPr="005F7F22">
        <w:rPr>
          <w:rFonts w:ascii="Calibri" w:hAnsi="Calibri" w:cs="Calibri"/>
        </w:rPr>
        <w:t>potentially</w:t>
      </w:r>
      <w:r w:rsidR="00597537" w:rsidRPr="005F7F22">
        <w:rPr>
          <w:rFonts w:ascii="Calibri" w:hAnsi="Calibri" w:cs="Calibri"/>
        </w:rPr>
        <w:t xml:space="preserve"> </w:t>
      </w:r>
      <w:r w:rsidR="00E01B26" w:rsidRPr="005F7F22">
        <w:rPr>
          <w:rFonts w:ascii="Calibri" w:hAnsi="Calibri" w:cs="Calibri"/>
        </w:rPr>
        <w:t xml:space="preserve">masking </w:t>
      </w:r>
      <w:r w:rsidR="00C651E1" w:rsidRPr="005F7F22">
        <w:rPr>
          <w:rFonts w:ascii="Calibri" w:hAnsi="Calibri" w:cs="Calibri"/>
        </w:rPr>
        <w:t>some componen</w:t>
      </w:r>
      <w:r w:rsidR="006354F6" w:rsidRPr="005F7F22">
        <w:rPr>
          <w:rFonts w:ascii="Calibri" w:hAnsi="Calibri" w:cs="Calibri"/>
        </w:rPr>
        <w:t>ts</w:t>
      </w:r>
      <w:r w:rsidR="0086792B" w:rsidRPr="005F7F22">
        <w:rPr>
          <w:rFonts w:ascii="Calibri" w:hAnsi="Calibri" w:cs="Calibri"/>
        </w:rPr>
        <w:t xml:space="preserve"> of the pro</w:t>
      </w:r>
      <w:r w:rsidR="009A6131" w:rsidRPr="005F7F22">
        <w:rPr>
          <w:rFonts w:ascii="Calibri" w:hAnsi="Calibri" w:cs="Calibri"/>
        </w:rPr>
        <w:t>c</w:t>
      </w:r>
      <w:r w:rsidR="0086792B" w:rsidRPr="005F7F22">
        <w:rPr>
          <w:rFonts w:ascii="Calibri" w:hAnsi="Calibri" w:cs="Calibri"/>
        </w:rPr>
        <w:t>essing machinery</w:t>
      </w:r>
      <w:r w:rsidR="002862D7" w:rsidRPr="005F7F22">
        <w:rPr>
          <w:rFonts w:ascii="Calibri" w:hAnsi="Calibri" w:cs="Calibri"/>
        </w:rPr>
        <w:t xml:space="preserve"> </w:t>
      </w:r>
      <w:r w:rsidR="00E01B26" w:rsidRPr="005F7F22">
        <w:rPr>
          <w:rFonts w:ascii="Calibri" w:hAnsi="Calibri" w:cs="Calibri"/>
        </w:rPr>
        <w:t>and preventing their detection on silver stained</w:t>
      </w:r>
      <w:r w:rsidR="006E65BF" w:rsidRPr="005F7F22">
        <w:rPr>
          <w:rFonts w:ascii="Calibri" w:hAnsi="Calibri" w:cs="Calibri"/>
        </w:rPr>
        <w:t xml:space="preserve"> gels</w:t>
      </w:r>
      <w:r w:rsidR="0068254D" w:rsidRPr="005F7F22">
        <w:rPr>
          <w:rFonts w:ascii="Calibri" w:hAnsi="Calibri" w:cs="Calibri"/>
        </w:rPr>
        <w:fldChar w:fldCharType="begin">
          <w:fldData xml:space="preserve">PEVuZE5vdGU+PENpdGU+PEF1dGhvcj5ZYW5nPC9BdXRob3I+PFllYXI+MjAxMzwvWWVhcj48UmVj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</w:fldData>
        </w:fldChar>
      </w:r>
      <w:r w:rsidR="00C05760" w:rsidRPr="005F7F22">
        <w:rPr>
          <w:rFonts w:ascii="Calibri" w:hAnsi="Calibri" w:cs="Calibri"/>
        </w:rPr>
        <w:instrText xml:space="preserve"> ADDIN EN.CITE </w:instrText>
      </w:r>
      <w:r w:rsidR="0068254D" w:rsidRPr="005F7F22">
        <w:rPr>
          <w:rFonts w:ascii="Calibri" w:hAnsi="Calibri" w:cs="Calibri"/>
        </w:rPr>
        <w:fldChar w:fldCharType="begin">
          <w:fldData xml:space="preserve">PEVuZE5vdGU+PENpdGU+PEF1dGhvcj5ZYW5nPC9BdXRob3I+PFllYXI+MjAxMzwvWWVhcj48UmVj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</w:fldData>
        </w:fldChar>
      </w:r>
      <w:r w:rsidR="00C05760" w:rsidRPr="005F7F22">
        <w:rPr>
          <w:rFonts w:ascii="Calibri" w:hAnsi="Calibri" w:cs="Calibri"/>
        </w:rPr>
        <w:instrText xml:space="preserve"> ADDIN EN.CITE.DATA </w:instrText>
      </w:r>
      <w:r w:rsidR="0068254D" w:rsidRPr="005F7F22">
        <w:rPr>
          <w:rFonts w:ascii="Calibri" w:hAnsi="Calibri" w:cs="Calibri"/>
        </w:rPr>
      </w:r>
      <w:r w:rsidR="0068254D" w:rsidRPr="005F7F22">
        <w:rPr>
          <w:rFonts w:ascii="Calibri" w:hAnsi="Calibri" w:cs="Calibri"/>
        </w:rPr>
        <w:fldChar w:fldCharType="end"/>
      </w:r>
      <w:r w:rsidR="0068254D" w:rsidRPr="005F7F22">
        <w:rPr>
          <w:rFonts w:ascii="Calibri" w:hAnsi="Calibri" w:cs="Calibri"/>
        </w:rPr>
      </w:r>
      <w:r w:rsidR="0068254D" w:rsidRPr="005F7F22">
        <w:rPr>
          <w:rFonts w:ascii="Calibri" w:hAnsi="Calibri" w:cs="Calibri"/>
        </w:rPr>
        <w:fldChar w:fldCharType="separate"/>
      </w:r>
      <w:r w:rsidR="00C05760" w:rsidRPr="005F7F22">
        <w:rPr>
          <w:rFonts w:ascii="Calibri" w:hAnsi="Calibri" w:cs="Calibri"/>
          <w:noProof/>
          <w:vertAlign w:val="superscript"/>
        </w:rPr>
        <w:t>5,6,10</w:t>
      </w:r>
      <w:r w:rsidR="0068254D" w:rsidRPr="005F7F22">
        <w:rPr>
          <w:rFonts w:ascii="Calibri" w:hAnsi="Calibri" w:cs="Calibri"/>
        </w:rPr>
        <w:fldChar w:fldCharType="end"/>
      </w:r>
      <w:r w:rsidR="0086792B" w:rsidRPr="005F7F22">
        <w:rPr>
          <w:rFonts w:ascii="Calibri" w:hAnsi="Calibri" w:cs="Calibri"/>
        </w:rPr>
        <w:t xml:space="preserve">. </w:t>
      </w:r>
      <w:r w:rsidR="00337D29" w:rsidRPr="005F7F22">
        <w:rPr>
          <w:rFonts w:ascii="Calibri" w:hAnsi="Calibri" w:cs="Calibri"/>
        </w:rPr>
        <w:t xml:space="preserve">Importantly, this approach also precluded any functional studies </w:t>
      </w:r>
      <w:r w:rsidR="00720904" w:rsidRPr="005F7F22">
        <w:rPr>
          <w:rFonts w:ascii="Calibri" w:hAnsi="Calibri" w:cs="Calibri"/>
        </w:rPr>
        <w:t>with</w:t>
      </w:r>
      <w:r w:rsidR="00337D29" w:rsidRPr="005F7F22">
        <w:rPr>
          <w:rFonts w:ascii="Calibri" w:hAnsi="Calibri" w:cs="Calibri"/>
        </w:rPr>
        <w:t xml:space="preserve"> the </w:t>
      </w:r>
      <w:r w:rsidR="00720904" w:rsidRPr="005F7F22">
        <w:rPr>
          <w:rFonts w:ascii="Calibri" w:hAnsi="Calibri" w:cs="Calibri"/>
        </w:rPr>
        <w:t>isolated</w:t>
      </w:r>
      <w:r w:rsidR="00337D29" w:rsidRPr="005F7F22">
        <w:rPr>
          <w:rFonts w:ascii="Calibri" w:hAnsi="Calibri" w:cs="Calibri"/>
        </w:rPr>
        <w:t xml:space="preserve"> material and its further purification </w:t>
      </w:r>
      <w:r w:rsidR="003B24EC" w:rsidRPr="005F7F22">
        <w:rPr>
          <w:rFonts w:ascii="Calibri" w:hAnsi="Calibri" w:cs="Calibri"/>
        </w:rPr>
        <w:t>to homogeneity</w:t>
      </w:r>
      <w:r w:rsidR="00720904" w:rsidRPr="005F7F22">
        <w:rPr>
          <w:rFonts w:ascii="Calibri" w:hAnsi="Calibri" w:cs="Calibri"/>
        </w:rPr>
        <w:t xml:space="preserve"> by additional methods</w:t>
      </w:r>
      <w:r w:rsidR="00337D29" w:rsidRPr="005F7F22">
        <w:rPr>
          <w:rFonts w:ascii="Calibri" w:hAnsi="Calibri" w:cs="Calibri"/>
        </w:rPr>
        <w:t xml:space="preserve">. </w:t>
      </w:r>
    </w:p>
    <w:p w:rsidR="00AC1429" w:rsidRPr="005F7F22" w:rsidRDefault="00AC1429" w:rsidP="00AC1429">
      <w:pPr>
        <w:jc w:val="both"/>
        <w:rPr>
          <w:rFonts w:ascii="Calibri" w:hAnsi="Calibri" w:cs="Calibri"/>
        </w:rPr>
      </w:pPr>
    </w:p>
    <w:p w:rsidR="001331A0" w:rsidRPr="005F7F22" w:rsidRDefault="0049488E" w:rsidP="00814096">
      <w:pPr>
        <w:jc w:val="both"/>
        <w:rPr>
          <w:rFonts w:ascii="Calibri" w:hAnsi="Calibri" w:cs="Calibri"/>
        </w:rPr>
      </w:pPr>
      <w:r w:rsidRPr="005F7F22">
        <w:rPr>
          <w:rFonts w:ascii="Calibri" w:hAnsi="Calibri" w:cs="Calibri"/>
        </w:rPr>
        <w:t>A</w:t>
      </w:r>
      <w:r w:rsidR="003B24EC" w:rsidRPr="005F7F22">
        <w:rPr>
          <w:rFonts w:ascii="Calibri" w:hAnsi="Calibri" w:cs="Calibri"/>
        </w:rPr>
        <w:t xml:space="preserve"> number of modifications were </w:t>
      </w:r>
      <w:r w:rsidR="00313376" w:rsidRPr="005F7F22">
        <w:rPr>
          <w:rFonts w:ascii="Calibri" w:hAnsi="Calibri" w:cs="Calibri"/>
        </w:rPr>
        <w:t>proposed</w:t>
      </w:r>
      <w:r w:rsidR="003B24EC" w:rsidRPr="005F7F22">
        <w:rPr>
          <w:rFonts w:ascii="Calibri" w:hAnsi="Calibri" w:cs="Calibri"/>
        </w:rPr>
        <w:t xml:space="preserve"> </w:t>
      </w:r>
      <w:r w:rsidR="0006561D" w:rsidRPr="005F7F22">
        <w:rPr>
          <w:rFonts w:ascii="Calibri" w:hAnsi="Calibri" w:cs="Calibri"/>
        </w:rPr>
        <w:t xml:space="preserve">over time </w:t>
      </w:r>
      <w:r w:rsidR="000A1BB3" w:rsidRPr="005F7F22">
        <w:rPr>
          <w:rFonts w:ascii="Calibri" w:hAnsi="Calibri" w:cs="Calibri"/>
        </w:rPr>
        <w:t xml:space="preserve">to address the virtually irreversible nature of the biotin/streptavidin interaction, </w:t>
      </w:r>
      <w:r w:rsidR="00CD186A" w:rsidRPr="005F7F22">
        <w:rPr>
          <w:rFonts w:ascii="Calibri" w:hAnsi="Calibri" w:cs="Calibri"/>
        </w:rPr>
        <w:t xml:space="preserve">with </w:t>
      </w:r>
      <w:r w:rsidR="000A1BB3" w:rsidRPr="005F7F22">
        <w:rPr>
          <w:rFonts w:ascii="Calibri" w:hAnsi="Calibri" w:cs="Calibri"/>
        </w:rPr>
        <w:t xml:space="preserve">most of them </w:t>
      </w:r>
      <w:r w:rsidR="00814096" w:rsidRPr="005F7F22">
        <w:rPr>
          <w:rFonts w:ascii="Calibri" w:hAnsi="Calibri" w:cs="Calibri"/>
        </w:rPr>
        <w:t xml:space="preserve">being </w:t>
      </w:r>
      <w:r w:rsidR="00313376" w:rsidRPr="005F7F22">
        <w:rPr>
          <w:rFonts w:ascii="Calibri" w:hAnsi="Calibri" w:cs="Calibri"/>
        </w:rPr>
        <w:t xml:space="preserve">designed </w:t>
      </w:r>
      <w:r w:rsidR="000A1BB3" w:rsidRPr="005F7F22">
        <w:rPr>
          <w:rFonts w:ascii="Calibri" w:hAnsi="Calibri" w:cs="Calibri"/>
        </w:rPr>
        <w:t>to either weaken th</w:t>
      </w:r>
      <w:r w:rsidR="00720904" w:rsidRPr="005F7F22">
        <w:rPr>
          <w:rFonts w:ascii="Calibri" w:hAnsi="Calibri" w:cs="Calibri"/>
        </w:rPr>
        <w:t>e</w:t>
      </w:r>
      <w:r w:rsidR="000A1BB3" w:rsidRPr="005F7F22">
        <w:rPr>
          <w:rFonts w:ascii="Calibri" w:hAnsi="Calibri" w:cs="Calibri"/>
        </w:rPr>
        <w:t xml:space="preserve"> interaction or to provide a </w:t>
      </w:r>
      <w:r w:rsidR="00313376" w:rsidRPr="005F7F22">
        <w:rPr>
          <w:rFonts w:ascii="Calibri" w:hAnsi="Calibri" w:cs="Calibri"/>
        </w:rPr>
        <w:t xml:space="preserve">chemically </w:t>
      </w:r>
      <w:r w:rsidR="000A1BB3" w:rsidRPr="005F7F22">
        <w:rPr>
          <w:rFonts w:ascii="Calibri" w:hAnsi="Calibri" w:cs="Calibri"/>
        </w:rPr>
        <w:t>cleavable spacer arm in the biotin-containing reagent</w:t>
      </w:r>
      <w:r w:rsidR="00720904" w:rsidRPr="005F7F22">
        <w:rPr>
          <w:rFonts w:ascii="Calibri" w:hAnsi="Calibri" w:cs="Calibri"/>
        </w:rPr>
        <w:t>s</w:t>
      </w:r>
      <w:r w:rsidR="0068254D" w:rsidRPr="005F7F22">
        <w:rPr>
          <w:rFonts w:ascii="Calibri" w:hAnsi="Calibri" w:cs="Calibri"/>
        </w:rPr>
        <w:fldChar w:fldCharType="begin">
          <w:fldData xml:space="preserve">PEVuZE5vdGU+PENpdGU+PEF1dGhvcj5TaGlta3VzPC9BdXRob3I+PFllYXI+MTk4NTwvWWVhcj48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HBhZ2VzPjI1OTMtNzwvcGFnZXM+PHZvbHVtZT44Mjwvdm9sdW1lPjxudW1iZXI+OTwvbnVt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</w:fldData>
        </w:fldChar>
      </w:r>
      <w:r w:rsidR="00C05760" w:rsidRPr="005F7F22">
        <w:rPr>
          <w:rFonts w:ascii="Calibri" w:hAnsi="Calibri" w:cs="Calibri"/>
        </w:rPr>
        <w:instrText xml:space="preserve"> ADDIN EN.CITE </w:instrText>
      </w:r>
      <w:r w:rsidR="0068254D" w:rsidRPr="005F7F22">
        <w:rPr>
          <w:rFonts w:ascii="Calibri" w:hAnsi="Calibri" w:cs="Calibri"/>
        </w:rPr>
        <w:fldChar w:fldCharType="begin">
          <w:fldData xml:space="preserve">PEVuZE5vdGU+PENpdGU+PEF1dGhvcj5TaGlta3VzPC9BdXRob3I+PFllYXI+MTk4NTwvWWVhcj48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HBhZ2VzPjI1OTMtNzwvcGFnZXM+PHZvbHVtZT44Mjwvdm9sdW1lPjxudW1iZXI+OTwvbnVt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</w:fldData>
        </w:fldChar>
      </w:r>
      <w:r w:rsidR="00C05760" w:rsidRPr="005F7F22">
        <w:rPr>
          <w:rFonts w:ascii="Calibri" w:hAnsi="Calibri" w:cs="Calibri"/>
        </w:rPr>
        <w:instrText xml:space="preserve"> ADDIN EN.CITE.DATA </w:instrText>
      </w:r>
      <w:r w:rsidR="0068254D" w:rsidRPr="005F7F22">
        <w:rPr>
          <w:rFonts w:ascii="Calibri" w:hAnsi="Calibri" w:cs="Calibri"/>
        </w:rPr>
      </w:r>
      <w:r w:rsidR="0068254D" w:rsidRPr="005F7F22">
        <w:rPr>
          <w:rFonts w:ascii="Calibri" w:hAnsi="Calibri" w:cs="Calibri"/>
        </w:rPr>
        <w:fldChar w:fldCharType="end"/>
      </w:r>
      <w:r w:rsidR="0068254D" w:rsidRPr="005F7F22">
        <w:rPr>
          <w:rFonts w:ascii="Calibri" w:hAnsi="Calibri" w:cs="Calibri"/>
        </w:rPr>
      </w:r>
      <w:r w:rsidR="0068254D" w:rsidRPr="005F7F22">
        <w:rPr>
          <w:rFonts w:ascii="Calibri" w:hAnsi="Calibri" w:cs="Calibri"/>
        </w:rPr>
        <w:fldChar w:fldCharType="separate"/>
      </w:r>
      <w:r w:rsidR="00C05760" w:rsidRPr="005F7F22">
        <w:rPr>
          <w:rFonts w:ascii="Calibri" w:hAnsi="Calibri" w:cs="Calibri"/>
          <w:noProof/>
          <w:vertAlign w:val="superscript"/>
        </w:rPr>
        <w:t>11,12</w:t>
      </w:r>
      <w:r w:rsidR="0068254D" w:rsidRPr="005F7F22">
        <w:rPr>
          <w:rFonts w:ascii="Calibri" w:hAnsi="Calibri" w:cs="Calibri"/>
        </w:rPr>
        <w:fldChar w:fldCharType="end"/>
      </w:r>
      <w:r w:rsidR="000A1BB3" w:rsidRPr="005F7F22">
        <w:rPr>
          <w:rFonts w:ascii="Calibri" w:hAnsi="Calibri" w:cs="Calibri"/>
        </w:rPr>
        <w:t xml:space="preserve">. </w:t>
      </w:r>
      <w:r w:rsidR="0006561D" w:rsidRPr="005F7F22">
        <w:rPr>
          <w:rFonts w:ascii="Calibri" w:hAnsi="Calibri" w:cs="Calibri"/>
        </w:rPr>
        <w:t xml:space="preserve">The downside of </w:t>
      </w:r>
      <w:r w:rsidR="00D26745" w:rsidRPr="005F7F22">
        <w:rPr>
          <w:rFonts w:ascii="Calibri" w:hAnsi="Calibri" w:cs="Calibri"/>
        </w:rPr>
        <w:t xml:space="preserve">all </w:t>
      </w:r>
      <w:r w:rsidR="00A60414" w:rsidRPr="005F7F22">
        <w:rPr>
          <w:rFonts w:ascii="Calibri" w:hAnsi="Calibri" w:cs="Calibri"/>
        </w:rPr>
        <w:t>these</w:t>
      </w:r>
      <w:r w:rsidR="0006561D" w:rsidRPr="005F7F22">
        <w:rPr>
          <w:rFonts w:ascii="Calibri" w:hAnsi="Calibri" w:cs="Calibri"/>
        </w:rPr>
        <w:t xml:space="preserve"> modification</w:t>
      </w:r>
      <w:r w:rsidR="00A60414" w:rsidRPr="005F7F22">
        <w:rPr>
          <w:rFonts w:ascii="Calibri" w:hAnsi="Calibri" w:cs="Calibri"/>
        </w:rPr>
        <w:t>s</w:t>
      </w:r>
      <w:r w:rsidR="0006561D" w:rsidRPr="005F7F22">
        <w:rPr>
          <w:rFonts w:ascii="Calibri" w:hAnsi="Calibri" w:cs="Calibri"/>
        </w:rPr>
        <w:t xml:space="preserve"> was that they significantly reduce the efficiency of the method and/or </w:t>
      </w:r>
      <w:r w:rsidR="00720904" w:rsidRPr="005F7F22">
        <w:rPr>
          <w:rFonts w:ascii="Calibri" w:hAnsi="Calibri" w:cs="Calibri"/>
        </w:rPr>
        <w:t xml:space="preserve">often </w:t>
      </w:r>
      <w:r w:rsidR="0006561D" w:rsidRPr="005F7F22">
        <w:rPr>
          <w:rFonts w:ascii="Calibri" w:hAnsi="Calibri" w:cs="Calibri"/>
        </w:rPr>
        <w:t xml:space="preserve">required </w:t>
      </w:r>
      <w:r w:rsidR="00A60414" w:rsidRPr="005F7F22">
        <w:rPr>
          <w:rFonts w:ascii="Calibri" w:hAnsi="Calibri" w:cs="Calibri"/>
        </w:rPr>
        <w:t xml:space="preserve">non-physiological conditions during the elution step, jeopardizing either the integrity or activity of </w:t>
      </w:r>
      <w:r w:rsidR="001331A0" w:rsidRPr="005F7F22">
        <w:rPr>
          <w:rFonts w:ascii="Calibri" w:hAnsi="Calibri" w:cs="Calibri"/>
        </w:rPr>
        <w:t xml:space="preserve">the </w:t>
      </w:r>
      <w:r w:rsidR="00A60414" w:rsidRPr="005F7F22">
        <w:rPr>
          <w:rFonts w:ascii="Calibri" w:hAnsi="Calibri" w:cs="Calibri"/>
        </w:rPr>
        <w:t>purified proteins.</w:t>
      </w:r>
      <w:r w:rsidR="00CE1FC5" w:rsidRPr="005F7F22">
        <w:rPr>
          <w:rFonts w:ascii="Calibri" w:hAnsi="Calibri" w:cs="Calibri"/>
        </w:rPr>
        <w:t xml:space="preserve"> </w:t>
      </w:r>
      <w:r w:rsidR="000A1BB3" w:rsidRPr="005F7F22">
        <w:rPr>
          <w:rFonts w:ascii="Calibri" w:hAnsi="Calibri" w:cs="Calibri"/>
        </w:rPr>
        <w:t xml:space="preserve"> </w:t>
      </w:r>
    </w:p>
    <w:p w:rsidR="00AC1429" w:rsidRPr="005F7F22" w:rsidRDefault="00AC1429" w:rsidP="00AC1429">
      <w:pPr>
        <w:jc w:val="both"/>
        <w:rPr>
          <w:rFonts w:ascii="Calibri" w:hAnsi="Calibri" w:cs="Calibri"/>
        </w:rPr>
      </w:pPr>
    </w:p>
    <w:p w:rsidR="00946558" w:rsidRPr="005F7F22" w:rsidRDefault="001331A0" w:rsidP="00AC1429">
      <w:pPr>
        <w:jc w:val="both"/>
        <w:rPr>
          <w:rFonts w:ascii="Calibri" w:hAnsi="Calibri" w:cs="Calibri"/>
        </w:rPr>
      </w:pPr>
      <w:r w:rsidRPr="005F7F22">
        <w:rPr>
          <w:rFonts w:ascii="Calibri" w:hAnsi="Calibri" w:cs="Calibri"/>
        </w:rPr>
        <w:t xml:space="preserve">Here, we describe a different approach to </w:t>
      </w:r>
      <w:r w:rsidR="00662783" w:rsidRPr="005F7F22">
        <w:rPr>
          <w:rFonts w:ascii="Calibri" w:hAnsi="Calibri" w:cs="Calibri"/>
        </w:rPr>
        <w:t xml:space="preserve">resolve </w:t>
      </w:r>
      <w:r w:rsidR="005216AD" w:rsidRPr="005F7F22">
        <w:rPr>
          <w:rFonts w:ascii="Calibri" w:hAnsi="Calibri" w:cs="Calibri"/>
        </w:rPr>
        <w:t xml:space="preserve">the </w:t>
      </w:r>
      <w:r w:rsidR="00D027D5" w:rsidRPr="005F7F22">
        <w:rPr>
          <w:rFonts w:ascii="Calibri" w:hAnsi="Calibri" w:cs="Calibri"/>
        </w:rPr>
        <w:t xml:space="preserve">inherent </w:t>
      </w:r>
      <w:r w:rsidR="00662783" w:rsidRPr="005F7F22">
        <w:rPr>
          <w:rFonts w:ascii="Calibri" w:hAnsi="Calibri" w:cs="Calibri"/>
        </w:rPr>
        <w:t>problem</w:t>
      </w:r>
      <w:r w:rsidR="0067343C" w:rsidRPr="005F7F22">
        <w:rPr>
          <w:rFonts w:ascii="Calibri" w:hAnsi="Calibri" w:cs="Calibri"/>
        </w:rPr>
        <w:t xml:space="preserve"> of </w:t>
      </w:r>
      <w:r w:rsidR="00080A63" w:rsidRPr="005F7F22">
        <w:rPr>
          <w:rFonts w:ascii="Calibri" w:hAnsi="Calibri" w:cs="Calibri"/>
        </w:rPr>
        <w:t xml:space="preserve">the </w:t>
      </w:r>
      <w:r w:rsidR="005216AD" w:rsidRPr="005F7F22">
        <w:rPr>
          <w:rFonts w:ascii="Calibri" w:hAnsi="Calibri" w:cs="Calibri"/>
        </w:rPr>
        <w:t>biotin/</w:t>
      </w:r>
      <w:r w:rsidR="0067343C" w:rsidRPr="005F7F22">
        <w:rPr>
          <w:rFonts w:ascii="Calibri" w:hAnsi="Calibri" w:cs="Calibri"/>
        </w:rPr>
        <w:t xml:space="preserve">streptavidin </w:t>
      </w:r>
      <w:r w:rsidR="005216AD" w:rsidRPr="005F7F22">
        <w:rPr>
          <w:rFonts w:ascii="Calibri" w:hAnsi="Calibri" w:cs="Calibri"/>
        </w:rPr>
        <w:t xml:space="preserve">strategy by using RNA substrates in which biotin </w:t>
      </w:r>
      <w:r w:rsidR="00080A63" w:rsidRPr="005F7F22">
        <w:rPr>
          <w:rFonts w:ascii="Calibri" w:hAnsi="Calibri" w:cs="Calibri"/>
        </w:rPr>
        <w:t>is</w:t>
      </w:r>
      <w:r w:rsidR="0067343C" w:rsidRPr="005F7F22">
        <w:rPr>
          <w:rFonts w:ascii="Calibri" w:hAnsi="Calibri" w:cs="Calibri"/>
        </w:rPr>
        <w:t xml:space="preserve"> </w:t>
      </w:r>
      <w:r w:rsidR="005216AD" w:rsidRPr="005F7F22">
        <w:rPr>
          <w:rFonts w:ascii="Calibri" w:hAnsi="Calibri" w:cs="Calibri"/>
        </w:rPr>
        <w:t xml:space="preserve">covalently </w:t>
      </w:r>
      <w:r w:rsidR="0067343C" w:rsidRPr="005F7F22">
        <w:rPr>
          <w:rFonts w:ascii="Calibri" w:hAnsi="Calibri" w:cs="Calibri"/>
        </w:rPr>
        <w:t xml:space="preserve">attached to the 5’ end </w:t>
      </w:r>
      <w:r w:rsidR="00803BBF" w:rsidRPr="005F7F22">
        <w:rPr>
          <w:rFonts w:ascii="Calibri" w:hAnsi="Calibri" w:cs="Calibri"/>
          <w:i/>
        </w:rPr>
        <w:t>via</w:t>
      </w:r>
      <w:r w:rsidR="00803BBF" w:rsidRPr="005F7F22">
        <w:rPr>
          <w:rFonts w:ascii="Calibri" w:hAnsi="Calibri" w:cs="Calibri"/>
        </w:rPr>
        <w:t xml:space="preserve"> </w:t>
      </w:r>
      <w:r w:rsidR="00C651E1" w:rsidRPr="005F7F22">
        <w:rPr>
          <w:rFonts w:ascii="Calibri" w:hAnsi="Calibri" w:cs="Calibri"/>
        </w:rPr>
        <w:t>a photo-</w:t>
      </w:r>
      <w:r w:rsidR="00720904" w:rsidRPr="005F7F22">
        <w:rPr>
          <w:rFonts w:ascii="Calibri" w:hAnsi="Calibri" w:cs="Calibri"/>
        </w:rPr>
        <w:t>cleavable</w:t>
      </w:r>
      <w:r w:rsidR="00C651E1" w:rsidRPr="005F7F22">
        <w:rPr>
          <w:rFonts w:ascii="Calibri" w:hAnsi="Calibri" w:cs="Calibri"/>
        </w:rPr>
        <w:t xml:space="preserve"> 1-(2-nitrophenyl)ethyl moiety </w:t>
      </w:r>
      <w:r w:rsidR="009B0C24" w:rsidRPr="005F7F22">
        <w:rPr>
          <w:rFonts w:ascii="Calibri" w:hAnsi="Calibri" w:cs="Calibri"/>
        </w:rPr>
        <w:t>th</w:t>
      </w:r>
      <w:r w:rsidR="006E65BF" w:rsidRPr="005F7F22">
        <w:rPr>
          <w:rFonts w:ascii="Calibri" w:hAnsi="Calibri" w:cs="Calibri"/>
        </w:rPr>
        <w:t>at is sensitive to long wave UV</w:t>
      </w:r>
      <w:r w:rsidR="0068254D" w:rsidRPr="005F7F22">
        <w:rPr>
          <w:rFonts w:ascii="Calibri" w:hAnsi="Calibri" w:cs="Calibri"/>
        </w:rPr>
        <w:fldChar w:fldCharType="begin">
          <w:fldData xml:space="preserve">PEVuZE5vdGU+PENpdGU+PEF1dGhvcj5PbGVqbmlrPC9BdXRob3I+PFllYXI+MTk5NjwvWWVhcj48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</w:fldData>
        </w:fldChar>
      </w:r>
      <w:r w:rsidR="00C05760" w:rsidRPr="005F7F22">
        <w:rPr>
          <w:rFonts w:ascii="Calibri" w:hAnsi="Calibri" w:cs="Calibri"/>
        </w:rPr>
        <w:instrText xml:space="preserve"> ADDIN EN.CITE </w:instrText>
      </w:r>
      <w:r w:rsidR="0068254D" w:rsidRPr="005F7F22">
        <w:rPr>
          <w:rFonts w:ascii="Calibri" w:hAnsi="Calibri" w:cs="Calibri"/>
        </w:rPr>
        <w:fldChar w:fldCharType="begin">
          <w:fldData xml:space="preserve">PEVuZE5vdGU+PENpdGU+PEF1dGhvcj5PbGVqbmlrPC9BdXRob3I+PFllYXI+MTk5NjwvWWVhcj48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</w:fldData>
        </w:fldChar>
      </w:r>
      <w:r w:rsidR="00C05760" w:rsidRPr="005F7F22">
        <w:rPr>
          <w:rFonts w:ascii="Calibri" w:hAnsi="Calibri" w:cs="Calibri"/>
        </w:rPr>
        <w:instrText xml:space="preserve"> ADDIN EN.CITE.DATA </w:instrText>
      </w:r>
      <w:r w:rsidR="0068254D" w:rsidRPr="005F7F22">
        <w:rPr>
          <w:rFonts w:ascii="Calibri" w:hAnsi="Calibri" w:cs="Calibri"/>
        </w:rPr>
      </w:r>
      <w:r w:rsidR="0068254D" w:rsidRPr="005F7F22">
        <w:rPr>
          <w:rFonts w:ascii="Calibri" w:hAnsi="Calibri" w:cs="Calibri"/>
        </w:rPr>
        <w:fldChar w:fldCharType="end"/>
      </w:r>
      <w:r w:rsidR="0068254D" w:rsidRPr="005F7F22">
        <w:rPr>
          <w:rFonts w:ascii="Calibri" w:hAnsi="Calibri" w:cs="Calibri"/>
        </w:rPr>
      </w:r>
      <w:r w:rsidR="0068254D" w:rsidRPr="005F7F22">
        <w:rPr>
          <w:rFonts w:ascii="Calibri" w:hAnsi="Calibri" w:cs="Calibri"/>
        </w:rPr>
        <w:fldChar w:fldCharType="separate"/>
      </w:r>
      <w:r w:rsidR="00C05760" w:rsidRPr="005F7F22">
        <w:rPr>
          <w:rFonts w:ascii="Calibri" w:hAnsi="Calibri" w:cs="Calibri"/>
          <w:noProof/>
          <w:vertAlign w:val="superscript"/>
        </w:rPr>
        <w:t>13,14</w:t>
      </w:r>
      <w:r w:rsidR="0068254D" w:rsidRPr="005F7F22">
        <w:rPr>
          <w:rFonts w:ascii="Calibri" w:hAnsi="Calibri" w:cs="Calibri"/>
        </w:rPr>
        <w:fldChar w:fldCharType="end"/>
      </w:r>
      <w:r w:rsidR="00803BBF" w:rsidRPr="005F7F22">
        <w:rPr>
          <w:rFonts w:ascii="Calibri" w:hAnsi="Calibri" w:cs="Calibri"/>
        </w:rPr>
        <w:t xml:space="preserve">. </w:t>
      </w:r>
      <w:r w:rsidR="005216AD" w:rsidRPr="005F7F22">
        <w:rPr>
          <w:rFonts w:ascii="Calibri" w:hAnsi="Calibri" w:cs="Calibri"/>
        </w:rPr>
        <w:t xml:space="preserve">We tested this approach for </w:t>
      </w:r>
      <w:r w:rsidR="00CE1FC5" w:rsidRPr="005F7F22">
        <w:rPr>
          <w:rFonts w:ascii="Calibri" w:hAnsi="Calibri" w:cs="Calibri"/>
        </w:rPr>
        <w:t xml:space="preserve">the </w:t>
      </w:r>
      <w:r w:rsidR="005216AD" w:rsidRPr="005F7F22">
        <w:rPr>
          <w:rFonts w:ascii="Calibri" w:hAnsi="Calibri" w:cs="Calibri"/>
        </w:rPr>
        <w:t xml:space="preserve">purification of the limiting </w:t>
      </w:r>
      <w:r w:rsidR="00AA3210" w:rsidRPr="005F7F22">
        <w:rPr>
          <w:rFonts w:ascii="Calibri" w:hAnsi="Calibri" w:cs="Calibri"/>
        </w:rPr>
        <w:t xml:space="preserve">U7-dependent </w:t>
      </w:r>
      <w:r w:rsidR="005216AD" w:rsidRPr="005F7F22">
        <w:rPr>
          <w:rFonts w:ascii="Calibri" w:hAnsi="Calibri" w:cs="Calibri"/>
        </w:rPr>
        <w:t xml:space="preserve">processing machinery </w:t>
      </w:r>
      <w:r w:rsidR="00AA3210" w:rsidRPr="005F7F22">
        <w:rPr>
          <w:rFonts w:ascii="Calibri" w:hAnsi="Calibri" w:cs="Calibri"/>
        </w:rPr>
        <w:t xml:space="preserve">from </w:t>
      </w:r>
      <w:r w:rsidR="00AA3210" w:rsidRPr="005F7F22">
        <w:rPr>
          <w:rFonts w:ascii="Calibri" w:hAnsi="Calibri" w:cs="Calibri"/>
          <w:i/>
          <w:iCs/>
        </w:rPr>
        <w:t>Drosophila</w:t>
      </w:r>
      <w:r w:rsidR="006E65BF" w:rsidRPr="005F7F22">
        <w:rPr>
          <w:rFonts w:ascii="Calibri" w:hAnsi="Calibri" w:cs="Calibri"/>
        </w:rPr>
        <w:t xml:space="preserve"> and mammalian nuclear extracts</w:t>
      </w:r>
      <w:r w:rsidR="0068254D" w:rsidRPr="005F7F22">
        <w:rPr>
          <w:rFonts w:ascii="Calibri" w:hAnsi="Calibri" w:cs="Calibri"/>
        </w:rPr>
        <w:fldChar w:fldCharType="begin"/>
      </w:r>
      <w:r w:rsidR="00C05760" w:rsidRPr="005F7F22">
        <w:rPr>
          <w:rFonts w:ascii="Calibri" w:hAnsi="Calibri" w:cs="Calibri"/>
        </w:rPr>
        <w:instrText xml:space="preserve"> ADDIN EN.CITE &lt;EndNote&gt;&lt;Cite&gt;&lt;Author&gt;Skrajna&lt;/Author&gt;&lt;Year&gt;2018&lt;/Year&gt;&lt;RecNum&gt;18021&lt;/RecNum&gt;&lt;DisplayText&gt;&lt;style face="superscript"&gt;15&lt;/style&gt;&lt;/DisplayText&gt;&lt;record&gt;&lt;rec-number&gt;18021&lt;/rec-number&gt;&lt;foreign-keys&gt;&lt;key app="EN" db-id="zxr529x59ddsz6et5fqx9r5re0ftdsssxza5" timestamp="1528910764"&gt;18021&lt;/key&gt;&lt;/foreign-keys&gt;&lt;ref-type name="Journal Article"&gt;17&lt;/ref-type&gt;&lt;contributors&gt;&lt;authors&gt;&lt;author&gt;Skrajna, A.&lt;/author&gt;&lt;author&gt;Yang, X. C.&lt;/author&gt;&lt;author&gt;Dadlez, M.&lt;/author&gt;&lt;author&gt;Marzluff, W. F.&lt;/author&gt;&lt;author&gt;Dominski, Z.&lt;/author&gt;&lt;/authors&gt;&lt;/contributors&gt;&lt;auth-address&gt;Integrative Program for Biological and Genome Sciences, University of North Carolina at Chapel Hill, Chapel Hill, NC 27599, USA.&amp;#xD;Department of Biophysics, Institute of Biochemistry and Biophysics, Polish Academy of Sciences, 02-106 Warsaw, Poland.&amp;#xD;Department of Biochemistry and Biophysics, University of North Carolina at Chapel Hill, Chapel Hill, NC 27599, USA.&lt;/auth-address&gt;&lt;titles&gt;&lt;title&gt;Protein composition of catalytically active U7-dependent processing complexes assembled on histone pre-mRNA containing biotin and a photo-cleavable linker&lt;/title&gt;&lt;secondary-title&gt;Nucleic Acids Res&lt;/secondary-title&gt;&lt;/titles&gt;&lt;periodical&gt;&lt;full-title&gt;Nucleic Acids Research&lt;/full-title&gt;&lt;abbr-1&gt;Nucleic Acids Res.&lt;/abbr-1&gt;&lt;abbr-2&gt;Nucleic Acids Res&lt;/abbr-2&gt;&lt;/periodical&gt;&lt;pages&gt;4752-4770&lt;/pages&gt;&lt;volume&gt;46&lt;/volume&gt;&lt;number&gt;9&lt;/number&gt;&lt;edition&gt;2018/03/13&lt;/edition&gt;&lt;dates&gt;&lt;year&gt;2018&lt;/year&gt;&lt;pub-dates&gt;&lt;date&gt;May 18&lt;/date&gt;&lt;/pub-dates&gt;&lt;/dates&gt;&lt;isbn&gt;1362-4962 (Electronic)&amp;#xD;0305-1048 (Linking)&lt;/isbn&gt;&lt;accession-num&gt;29529248&lt;/accession-num&gt;&lt;urls&gt;&lt;related-urls&gt;&lt;url&gt;https://www.ncbi.nlm.nih.gov/pubmed/29529248&lt;/url&gt;&lt;/related-urls&gt;&lt;/urls&gt;&lt;custom2&gt;PMC5961079&lt;/custom2&gt;&lt;electronic-resource-num&gt;10.1093/nar/gky133&lt;/electronic-resource-num&gt;&lt;/record&gt;&lt;/Cite&gt;&lt;/EndNote&gt;</w:instrText>
      </w:r>
      <w:r w:rsidR="0068254D" w:rsidRPr="005F7F22">
        <w:rPr>
          <w:rFonts w:ascii="Calibri" w:hAnsi="Calibri" w:cs="Calibri"/>
        </w:rPr>
        <w:fldChar w:fldCharType="separate"/>
      </w:r>
      <w:r w:rsidR="00C05760" w:rsidRPr="005F7F22">
        <w:rPr>
          <w:rFonts w:ascii="Calibri" w:hAnsi="Calibri" w:cs="Calibri"/>
          <w:noProof/>
          <w:vertAlign w:val="superscript"/>
        </w:rPr>
        <w:t>15</w:t>
      </w:r>
      <w:r w:rsidR="0068254D" w:rsidRPr="005F7F22">
        <w:rPr>
          <w:rFonts w:ascii="Calibri" w:hAnsi="Calibri" w:cs="Calibri"/>
        </w:rPr>
        <w:fldChar w:fldCharType="end"/>
      </w:r>
      <w:r w:rsidR="00F93C2B" w:rsidRPr="005F7F22">
        <w:rPr>
          <w:rFonts w:ascii="Calibri" w:hAnsi="Calibri" w:cs="Calibri"/>
        </w:rPr>
        <w:t xml:space="preserve">. </w:t>
      </w:r>
      <w:r w:rsidR="00080A63" w:rsidRPr="005F7F22">
        <w:rPr>
          <w:rFonts w:ascii="Calibri" w:hAnsi="Calibri" w:cs="Calibri"/>
        </w:rPr>
        <w:t xml:space="preserve">Following a short incubation </w:t>
      </w:r>
      <w:r w:rsidR="00AA3210" w:rsidRPr="005F7F22">
        <w:rPr>
          <w:rFonts w:ascii="Calibri" w:hAnsi="Calibri" w:cs="Calibri"/>
        </w:rPr>
        <w:t xml:space="preserve">of histone pre-mRNA containing biotin and the photo-cleavable linker </w:t>
      </w:r>
      <w:r w:rsidR="00213606" w:rsidRPr="005F7F22">
        <w:rPr>
          <w:rFonts w:ascii="Calibri" w:hAnsi="Calibri" w:cs="Calibri"/>
        </w:rPr>
        <w:t>with</w:t>
      </w:r>
      <w:r w:rsidR="00080A63" w:rsidRPr="005F7F22">
        <w:rPr>
          <w:rFonts w:ascii="Calibri" w:hAnsi="Calibri" w:cs="Calibri"/>
        </w:rPr>
        <w:t xml:space="preserve"> a</w:t>
      </w:r>
      <w:r w:rsidR="00803BBF" w:rsidRPr="005F7F22">
        <w:rPr>
          <w:rFonts w:ascii="Calibri" w:hAnsi="Calibri" w:cs="Calibri"/>
        </w:rPr>
        <w:t xml:space="preserve"> nuclear </w:t>
      </w:r>
      <w:r w:rsidR="00080A63" w:rsidRPr="005F7F22">
        <w:rPr>
          <w:rFonts w:ascii="Calibri" w:hAnsi="Calibri" w:cs="Calibri"/>
        </w:rPr>
        <w:t xml:space="preserve">extract, </w:t>
      </w:r>
      <w:r w:rsidR="005F103D" w:rsidRPr="005F7F22">
        <w:rPr>
          <w:rFonts w:ascii="Calibri" w:hAnsi="Calibri" w:cs="Calibri"/>
        </w:rPr>
        <w:t xml:space="preserve">the </w:t>
      </w:r>
      <w:r w:rsidR="00803BBF" w:rsidRPr="005F7F22">
        <w:rPr>
          <w:rFonts w:ascii="Calibri" w:hAnsi="Calibri" w:cs="Calibri"/>
        </w:rPr>
        <w:t>assemble</w:t>
      </w:r>
      <w:r w:rsidR="005F103D" w:rsidRPr="005F7F22">
        <w:rPr>
          <w:rFonts w:ascii="Calibri" w:hAnsi="Calibri" w:cs="Calibri"/>
        </w:rPr>
        <w:t>d</w:t>
      </w:r>
      <w:r w:rsidR="00803BBF" w:rsidRPr="005F7F22">
        <w:rPr>
          <w:rFonts w:ascii="Calibri" w:hAnsi="Calibri" w:cs="Calibri"/>
        </w:rPr>
        <w:t xml:space="preserve"> </w:t>
      </w:r>
      <w:r w:rsidR="005F103D" w:rsidRPr="005F7F22">
        <w:rPr>
          <w:rFonts w:ascii="Calibri" w:hAnsi="Calibri" w:cs="Calibri"/>
        </w:rPr>
        <w:t>processing</w:t>
      </w:r>
      <w:r w:rsidR="00803BBF" w:rsidRPr="005F7F22">
        <w:rPr>
          <w:rFonts w:ascii="Calibri" w:hAnsi="Calibri" w:cs="Calibri"/>
        </w:rPr>
        <w:t xml:space="preserve"> complexes </w:t>
      </w:r>
      <w:r w:rsidR="005F103D" w:rsidRPr="005F7F22">
        <w:rPr>
          <w:rFonts w:ascii="Calibri" w:hAnsi="Calibri" w:cs="Calibri"/>
        </w:rPr>
        <w:t xml:space="preserve">are immobilized on streptavidin beads, </w:t>
      </w:r>
      <w:r w:rsidR="00AF4103" w:rsidRPr="005F7F22">
        <w:rPr>
          <w:rFonts w:ascii="Calibri" w:hAnsi="Calibri" w:cs="Calibri"/>
        </w:rPr>
        <w:t>thoroughly</w:t>
      </w:r>
      <w:r w:rsidR="005F103D" w:rsidRPr="005F7F22">
        <w:rPr>
          <w:rFonts w:ascii="Calibri" w:hAnsi="Calibri" w:cs="Calibri"/>
        </w:rPr>
        <w:t xml:space="preserve"> washed and gently released to solution </w:t>
      </w:r>
      <w:r w:rsidR="00C22111" w:rsidRPr="005F7F22">
        <w:rPr>
          <w:rFonts w:ascii="Calibri" w:hAnsi="Calibri" w:cs="Calibri"/>
        </w:rPr>
        <w:t xml:space="preserve">in a native form </w:t>
      </w:r>
      <w:r w:rsidR="005F103D" w:rsidRPr="005F7F22">
        <w:rPr>
          <w:rFonts w:ascii="Calibri" w:hAnsi="Calibri" w:cs="Calibri"/>
        </w:rPr>
        <w:t>by</w:t>
      </w:r>
      <w:r w:rsidR="009A6131" w:rsidRPr="005F7F22">
        <w:rPr>
          <w:rFonts w:ascii="Calibri" w:hAnsi="Calibri" w:cs="Calibri"/>
        </w:rPr>
        <w:t xml:space="preserve"> exposure to</w:t>
      </w:r>
      <w:r w:rsidR="005F103D" w:rsidRPr="005F7F22">
        <w:rPr>
          <w:rFonts w:ascii="Calibri" w:hAnsi="Calibri" w:cs="Calibri"/>
        </w:rPr>
        <w:t xml:space="preserve"> </w:t>
      </w:r>
      <w:r w:rsidR="00AA3210" w:rsidRPr="005F7F22">
        <w:rPr>
          <w:rFonts w:ascii="Calibri" w:hAnsi="Calibri" w:cs="Calibri"/>
        </w:rPr>
        <w:t>~</w:t>
      </w:r>
      <w:r w:rsidR="004073CB" w:rsidRPr="005F7F22">
        <w:rPr>
          <w:rFonts w:ascii="Calibri" w:hAnsi="Calibri" w:cs="Calibri"/>
        </w:rPr>
        <w:t>360 nm</w:t>
      </w:r>
      <w:r w:rsidR="005F103D" w:rsidRPr="005F7F22">
        <w:rPr>
          <w:rFonts w:ascii="Calibri" w:hAnsi="Calibri" w:cs="Calibri"/>
        </w:rPr>
        <w:t xml:space="preserve"> UV light. </w:t>
      </w:r>
      <w:r w:rsidR="009F0477" w:rsidRPr="005F7F22">
        <w:rPr>
          <w:rFonts w:ascii="Calibri" w:hAnsi="Calibri" w:cs="Calibri"/>
        </w:rPr>
        <w:t xml:space="preserve">The UV-elution method is </w:t>
      </w:r>
      <w:r w:rsidR="00C950DA" w:rsidRPr="005F7F22">
        <w:rPr>
          <w:rFonts w:ascii="Calibri" w:hAnsi="Calibri" w:cs="Calibri"/>
        </w:rPr>
        <w:t>very</w:t>
      </w:r>
      <w:r w:rsidR="009F0477" w:rsidRPr="005F7F22">
        <w:rPr>
          <w:rFonts w:ascii="Calibri" w:hAnsi="Calibri" w:cs="Calibri"/>
        </w:rPr>
        <w:t xml:space="preserve"> </w:t>
      </w:r>
      <w:r w:rsidR="00C950DA" w:rsidRPr="005F7F22">
        <w:rPr>
          <w:rFonts w:ascii="Calibri" w:hAnsi="Calibri" w:cs="Calibri"/>
        </w:rPr>
        <w:t xml:space="preserve">efficient, fast and </w:t>
      </w:r>
      <w:r w:rsidR="00662783" w:rsidRPr="005F7F22">
        <w:rPr>
          <w:rFonts w:ascii="Calibri" w:hAnsi="Calibri" w:cs="Calibri"/>
        </w:rPr>
        <w:t>straightforward,</w:t>
      </w:r>
      <w:r w:rsidR="009F0477" w:rsidRPr="005F7F22">
        <w:rPr>
          <w:rFonts w:ascii="Calibri" w:hAnsi="Calibri" w:cs="Calibri"/>
        </w:rPr>
        <w:t xml:space="preserve"> </w:t>
      </w:r>
      <w:r w:rsidR="00662783" w:rsidRPr="005F7F22">
        <w:rPr>
          <w:rFonts w:ascii="Calibri" w:hAnsi="Calibri" w:cs="Calibri"/>
        </w:rPr>
        <w:t>yielding</w:t>
      </w:r>
      <w:r w:rsidR="00C950DA" w:rsidRPr="005F7F22">
        <w:rPr>
          <w:rFonts w:ascii="Calibri" w:hAnsi="Calibri" w:cs="Calibri"/>
        </w:rPr>
        <w:t xml:space="preserve"> </w:t>
      </w:r>
      <w:r w:rsidR="00662783" w:rsidRPr="005F7F22">
        <w:rPr>
          <w:rFonts w:ascii="Calibri" w:hAnsi="Calibri" w:cs="Calibri"/>
        </w:rPr>
        <w:t xml:space="preserve">sufficient amounts of </w:t>
      </w:r>
      <w:r w:rsidR="00213606" w:rsidRPr="005F7F22">
        <w:rPr>
          <w:rFonts w:ascii="Calibri" w:hAnsi="Calibri" w:cs="Calibri"/>
        </w:rPr>
        <w:t xml:space="preserve">the </w:t>
      </w:r>
      <w:r w:rsidR="00662783" w:rsidRPr="005F7F22">
        <w:rPr>
          <w:rFonts w:ascii="Calibri" w:hAnsi="Calibri" w:cs="Calibri"/>
        </w:rPr>
        <w:t xml:space="preserve">U7 snRNP to visualize its components by sliver staining </w:t>
      </w:r>
      <w:r w:rsidR="00CE1FC5" w:rsidRPr="005F7F22">
        <w:rPr>
          <w:rFonts w:ascii="Calibri" w:hAnsi="Calibri" w:cs="Calibri"/>
        </w:rPr>
        <w:t>with</w:t>
      </w:r>
      <w:r w:rsidR="00662783" w:rsidRPr="005F7F22">
        <w:rPr>
          <w:rFonts w:ascii="Calibri" w:hAnsi="Calibri" w:cs="Calibri"/>
        </w:rPr>
        <w:t xml:space="preserve"> as little as 100</w:t>
      </w:r>
      <w:r w:rsidR="009F0477" w:rsidRPr="005F7F22">
        <w:rPr>
          <w:rFonts w:ascii="Calibri" w:hAnsi="Calibri" w:cs="Calibri"/>
        </w:rPr>
        <w:t xml:space="preserve"> </w:t>
      </w:r>
      <w:r w:rsidR="00662783" w:rsidRPr="005F7F22">
        <w:rPr>
          <w:rFonts w:ascii="Calibri" w:hAnsi="Calibri" w:cs="Calibri"/>
        </w:rPr>
        <w:t>µ</w:t>
      </w:r>
      <w:r w:rsidR="00CE1FC5" w:rsidRPr="005F7F22">
        <w:rPr>
          <w:rFonts w:ascii="Calibri" w:hAnsi="Calibri" w:cs="Calibri"/>
        </w:rPr>
        <w:t>L</w:t>
      </w:r>
      <w:r w:rsidR="00662783" w:rsidRPr="005F7F22">
        <w:rPr>
          <w:rFonts w:ascii="Calibri" w:hAnsi="Calibri" w:cs="Calibri"/>
        </w:rPr>
        <w:t xml:space="preserve"> of the extract</w:t>
      </w:r>
      <w:r w:rsidR="0068254D" w:rsidRPr="005F7F22">
        <w:rPr>
          <w:rFonts w:ascii="Calibri" w:hAnsi="Calibri" w:cs="Calibri"/>
        </w:rPr>
        <w:fldChar w:fldCharType="begin"/>
      </w:r>
      <w:r w:rsidR="00C05760" w:rsidRPr="005F7F22">
        <w:rPr>
          <w:rFonts w:ascii="Calibri" w:hAnsi="Calibri" w:cs="Calibri"/>
        </w:rPr>
        <w:instrText xml:space="preserve"> ADDIN EN.CITE &lt;EndNote&gt;&lt;Cite&gt;&lt;Author&gt;Skrajna&lt;/Author&gt;&lt;Year&gt;2018&lt;/Year&gt;&lt;RecNum&gt;18021&lt;/RecNum&gt;&lt;DisplayText&gt;&lt;style face="superscript"&gt;15&lt;/style&gt;&lt;/DisplayText&gt;&lt;record&gt;&lt;rec-number&gt;18021&lt;/rec-number&gt;&lt;foreign-keys&gt;&lt;key app="EN" db-id="zxr529x59ddsz6et5fqx9r5re0ftdsssxza5" timestamp="1528910764"&gt;18021&lt;/key&gt;&lt;/foreign-keys&gt;&lt;ref-type name="Journal Article"&gt;17&lt;/ref-type&gt;&lt;contributors&gt;&lt;authors&gt;&lt;author&gt;Skrajna, A.&lt;/author&gt;&lt;author&gt;Yang, X. C.&lt;/author&gt;&lt;author&gt;Dadlez, M.&lt;/author&gt;&lt;author&gt;Marzluff, W. F.&lt;/author&gt;&lt;author&gt;Dominski, Z.&lt;/author&gt;&lt;/authors&gt;&lt;/contributors&gt;&lt;auth-address&gt;Integrative Program for Biological and Genome Sciences, University of North Carolina at Chapel Hill, Chapel Hill, NC 27599, USA.&amp;#xD;Department of Biophysics, Institute of Biochemistry and Biophysics, Polish Academy of Sciences, 02-106 Warsaw, Poland.&amp;#xD;Department of Biochemistry and Biophysics, University of North Carolina at Chapel Hill, Chapel Hill, NC 27599, USA.&lt;/auth-address&gt;&lt;titles&gt;&lt;title&gt;Protein composition of catalytically active U7-dependent processing complexes assembled on histone pre-mRNA containing biotin and a photo-cleavable linker&lt;/title&gt;&lt;secondary-title&gt;Nucleic Acids Res&lt;/secondary-title&gt;&lt;/titles&gt;&lt;periodical&gt;&lt;full-title&gt;Nucleic Acids Research&lt;/full-title&gt;&lt;abbr-1&gt;Nucleic Acids Res.&lt;/abbr-1&gt;&lt;abbr-2&gt;Nucleic Acids Res&lt;/abbr-2&gt;&lt;/periodical&gt;&lt;pages&gt;4752-4770&lt;/pages&gt;&lt;volume&gt;46&lt;/volume&gt;&lt;number&gt;9&lt;/number&gt;&lt;edition&gt;2018/03/13&lt;/edition&gt;&lt;dates&gt;&lt;year&gt;2018&lt;/year&gt;&lt;pub-dates&gt;&lt;date&gt;May 18&lt;/date&gt;&lt;/pub-dates&gt;&lt;/dates&gt;&lt;isbn&gt;1362-4962 (Electronic)&amp;#xD;0305-1048 (Linking)&lt;/isbn&gt;&lt;accession-num&gt;29529248&lt;/accession-num&gt;&lt;urls&gt;&lt;related-urls&gt;&lt;url&gt;https://www.ncbi.nlm.nih.gov/pubmed/29529248&lt;/url&gt;&lt;/related-urls&gt;&lt;/urls&gt;&lt;custom2&gt;PMC5961079&lt;/custom2&gt;&lt;electronic-resource-num&gt;10.1093/nar/gky133&lt;/electronic-resource-num&gt;&lt;/record&gt;&lt;/Cite&gt;&lt;/EndNote&gt;</w:instrText>
      </w:r>
      <w:r w:rsidR="0068254D" w:rsidRPr="005F7F22">
        <w:rPr>
          <w:rFonts w:ascii="Calibri" w:hAnsi="Calibri" w:cs="Calibri"/>
        </w:rPr>
        <w:fldChar w:fldCharType="separate"/>
      </w:r>
      <w:r w:rsidR="00C05760" w:rsidRPr="005F7F22">
        <w:rPr>
          <w:rFonts w:ascii="Calibri" w:hAnsi="Calibri" w:cs="Calibri"/>
          <w:noProof/>
          <w:vertAlign w:val="superscript"/>
        </w:rPr>
        <w:t>15</w:t>
      </w:r>
      <w:r w:rsidR="0068254D" w:rsidRPr="005F7F22">
        <w:rPr>
          <w:rFonts w:ascii="Calibri" w:hAnsi="Calibri" w:cs="Calibri"/>
        </w:rPr>
        <w:fldChar w:fldCharType="end"/>
      </w:r>
      <w:r w:rsidR="00662783" w:rsidRPr="005F7F22">
        <w:rPr>
          <w:rFonts w:ascii="Calibri" w:hAnsi="Calibri" w:cs="Calibri"/>
        </w:rPr>
        <w:t xml:space="preserve">. </w:t>
      </w:r>
      <w:r w:rsidR="005F103D" w:rsidRPr="005F7F22">
        <w:rPr>
          <w:rFonts w:ascii="Calibri" w:hAnsi="Calibri" w:cs="Calibri"/>
        </w:rPr>
        <w:t>The UV-</w:t>
      </w:r>
      <w:r w:rsidR="009A6131" w:rsidRPr="005F7F22">
        <w:rPr>
          <w:rFonts w:ascii="Calibri" w:hAnsi="Calibri" w:cs="Calibri"/>
        </w:rPr>
        <w:t>eluted</w:t>
      </w:r>
      <w:r w:rsidR="005F103D" w:rsidRPr="005F7F22">
        <w:rPr>
          <w:rFonts w:ascii="Calibri" w:hAnsi="Calibri" w:cs="Calibri"/>
        </w:rPr>
        <w:t xml:space="preserve"> material is free of background proteins and </w:t>
      </w:r>
      <w:r w:rsidR="00662783" w:rsidRPr="005F7F22">
        <w:rPr>
          <w:rFonts w:ascii="Calibri" w:hAnsi="Calibri" w:cs="Calibri"/>
        </w:rPr>
        <w:t>suitable for direct</w:t>
      </w:r>
      <w:r w:rsidR="005F103D" w:rsidRPr="005F7F22">
        <w:rPr>
          <w:rFonts w:ascii="Calibri" w:hAnsi="Calibri" w:cs="Calibri"/>
        </w:rPr>
        <w:t xml:space="preserve"> </w:t>
      </w:r>
      <w:r w:rsidR="009A6131" w:rsidRPr="005F7F22">
        <w:rPr>
          <w:rFonts w:ascii="Calibri" w:hAnsi="Calibri" w:cs="Calibri"/>
        </w:rPr>
        <w:t>mass spectrometry</w:t>
      </w:r>
      <w:r w:rsidR="003032EB" w:rsidRPr="005F7F22">
        <w:rPr>
          <w:rFonts w:ascii="Calibri" w:hAnsi="Calibri" w:cs="Calibri"/>
        </w:rPr>
        <w:t xml:space="preserve"> </w:t>
      </w:r>
      <w:r w:rsidR="00662783" w:rsidRPr="005F7F22">
        <w:rPr>
          <w:rFonts w:ascii="Calibri" w:hAnsi="Calibri" w:cs="Calibri"/>
        </w:rPr>
        <w:t xml:space="preserve">analysis, </w:t>
      </w:r>
      <w:r w:rsidR="003032EB" w:rsidRPr="005F7F22">
        <w:rPr>
          <w:rFonts w:ascii="Calibri" w:hAnsi="Calibri" w:cs="Calibri"/>
        </w:rPr>
        <w:t>additional purification steps</w:t>
      </w:r>
      <w:r w:rsidR="009506AE" w:rsidRPr="005F7F22">
        <w:rPr>
          <w:rFonts w:ascii="Calibri" w:hAnsi="Calibri" w:cs="Calibri"/>
        </w:rPr>
        <w:t xml:space="preserve"> </w:t>
      </w:r>
      <w:r w:rsidR="000D7189" w:rsidRPr="005F7F22">
        <w:rPr>
          <w:rFonts w:ascii="Calibri" w:hAnsi="Calibri" w:cs="Calibri"/>
        </w:rPr>
        <w:t>and</w:t>
      </w:r>
      <w:r w:rsidR="00BA18AD" w:rsidRPr="005F7F22">
        <w:rPr>
          <w:rFonts w:ascii="Calibri" w:hAnsi="Calibri" w:cs="Calibri"/>
        </w:rPr>
        <w:t xml:space="preserve"> </w:t>
      </w:r>
      <w:r w:rsidR="009506AE" w:rsidRPr="005F7F22">
        <w:rPr>
          <w:rFonts w:ascii="Calibri" w:hAnsi="Calibri" w:cs="Calibri"/>
        </w:rPr>
        <w:t>enzymatic assays</w:t>
      </w:r>
      <w:r w:rsidR="003032EB" w:rsidRPr="005F7F22">
        <w:rPr>
          <w:rFonts w:ascii="Calibri" w:hAnsi="Calibri" w:cs="Calibri"/>
        </w:rPr>
        <w:t xml:space="preserve">. </w:t>
      </w:r>
      <w:r w:rsidR="00213606" w:rsidRPr="005F7F22">
        <w:rPr>
          <w:rFonts w:ascii="Calibri" w:hAnsi="Calibri" w:cs="Calibri"/>
        </w:rPr>
        <w:t xml:space="preserve">The same method </w:t>
      </w:r>
      <w:r w:rsidR="00720904" w:rsidRPr="005F7F22">
        <w:rPr>
          <w:rFonts w:ascii="Calibri" w:hAnsi="Calibri" w:cs="Calibri"/>
        </w:rPr>
        <w:t xml:space="preserve">may be adopted for </w:t>
      </w:r>
      <w:r w:rsidR="00CE1FC5" w:rsidRPr="005F7F22">
        <w:rPr>
          <w:rFonts w:ascii="Calibri" w:hAnsi="Calibri" w:cs="Calibri"/>
        </w:rPr>
        <w:t xml:space="preserve">the </w:t>
      </w:r>
      <w:r w:rsidR="00720904" w:rsidRPr="005F7F22">
        <w:rPr>
          <w:rFonts w:ascii="Calibri" w:hAnsi="Calibri" w:cs="Calibri"/>
        </w:rPr>
        <w:t>purification of</w:t>
      </w:r>
      <w:r w:rsidR="00213606" w:rsidRPr="005F7F22">
        <w:rPr>
          <w:rFonts w:ascii="Calibri" w:hAnsi="Calibri" w:cs="Calibri"/>
        </w:rPr>
        <w:t xml:space="preserve"> other </w:t>
      </w:r>
      <w:r w:rsidR="00946558" w:rsidRPr="005F7F22">
        <w:rPr>
          <w:rFonts w:ascii="Calibri" w:hAnsi="Calibri" w:cs="Calibri"/>
        </w:rPr>
        <w:t>RNA/</w:t>
      </w:r>
      <w:r w:rsidR="00213606" w:rsidRPr="005F7F22">
        <w:rPr>
          <w:rFonts w:ascii="Calibri" w:hAnsi="Calibri" w:cs="Calibri"/>
        </w:rPr>
        <w:t xml:space="preserve">protein complexes that require </w:t>
      </w:r>
      <w:r w:rsidR="00946558" w:rsidRPr="005F7F22">
        <w:rPr>
          <w:rFonts w:ascii="Calibri" w:hAnsi="Calibri" w:cs="Calibri"/>
        </w:rPr>
        <w:t>relatively short RNA binding sites.</w:t>
      </w:r>
      <w:r w:rsidR="00213606" w:rsidRPr="005F7F22">
        <w:rPr>
          <w:rFonts w:ascii="Calibri" w:hAnsi="Calibri" w:cs="Calibri"/>
        </w:rPr>
        <w:t xml:space="preserve"> </w:t>
      </w:r>
      <w:r w:rsidR="00946558" w:rsidRPr="005F7F22">
        <w:rPr>
          <w:rFonts w:ascii="Calibri" w:hAnsi="Calibri" w:cs="Calibri"/>
        </w:rPr>
        <w:t xml:space="preserve">Biotin and the photo-cleavable linker can also be covalently attached to single- and double-stranded DNA, potentially extending the UV-elution method </w:t>
      </w:r>
      <w:r w:rsidR="00801F7B" w:rsidRPr="005F7F22">
        <w:rPr>
          <w:rFonts w:ascii="Calibri" w:hAnsi="Calibri" w:cs="Calibri"/>
        </w:rPr>
        <w:t>for the</w:t>
      </w:r>
      <w:r w:rsidR="00946558" w:rsidRPr="005F7F22">
        <w:rPr>
          <w:rFonts w:ascii="Calibri" w:hAnsi="Calibri" w:cs="Calibri"/>
        </w:rPr>
        <w:t xml:space="preserve"> purification of various DNA/protein complexes.</w:t>
      </w:r>
    </w:p>
    <w:p w:rsidR="00AC1429" w:rsidRPr="005F7F22" w:rsidRDefault="00AC1429" w:rsidP="00AC1429">
      <w:pPr>
        <w:jc w:val="both"/>
        <w:rPr>
          <w:rFonts w:ascii="Calibri" w:hAnsi="Calibri" w:cs="Calibri"/>
        </w:rPr>
      </w:pPr>
    </w:p>
    <w:p w:rsidR="00946558" w:rsidRPr="005F7F22" w:rsidRDefault="00946558" w:rsidP="00C20D27">
      <w:pPr>
        <w:jc w:val="both"/>
        <w:rPr>
          <w:rFonts w:ascii="Calibri" w:hAnsi="Calibri" w:cs="Calibri"/>
        </w:rPr>
      </w:pPr>
      <w:r w:rsidRPr="005F7F22">
        <w:rPr>
          <w:rFonts w:ascii="Calibri" w:hAnsi="Calibri" w:cs="Calibri"/>
        </w:rPr>
        <w:t xml:space="preserve">Chemical synthesis of </w:t>
      </w:r>
      <w:r w:rsidR="00C34175" w:rsidRPr="005F7F22">
        <w:rPr>
          <w:rFonts w:ascii="Calibri" w:hAnsi="Calibri" w:cs="Calibri"/>
        </w:rPr>
        <w:t>RNA</w:t>
      </w:r>
      <w:r w:rsidRPr="005F7F22">
        <w:rPr>
          <w:rFonts w:ascii="Calibri" w:hAnsi="Calibri" w:cs="Calibri"/>
        </w:rPr>
        <w:t xml:space="preserve"> substrates containing covalently attached biotin and the photo-cleavable li</w:t>
      </w:r>
      <w:r w:rsidR="00586792" w:rsidRPr="005F7F22">
        <w:rPr>
          <w:rFonts w:ascii="Calibri" w:hAnsi="Calibri" w:cs="Calibri"/>
        </w:rPr>
        <w:t>n</w:t>
      </w:r>
      <w:r w:rsidRPr="005F7F22">
        <w:rPr>
          <w:rFonts w:ascii="Calibri" w:hAnsi="Calibri" w:cs="Calibri"/>
        </w:rPr>
        <w:t xml:space="preserve">ker is </w:t>
      </w:r>
      <w:r w:rsidR="00C34175" w:rsidRPr="005F7F22">
        <w:rPr>
          <w:rFonts w:ascii="Calibri" w:hAnsi="Calibri" w:cs="Calibri"/>
        </w:rPr>
        <w:t xml:space="preserve">practical only with </w:t>
      </w:r>
      <w:r w:rsidR="00801F7B" w:rsidRPr="005F7F22">
        <w:rPr>
          <w:rFonts w:ascii="Calibri" w:hAnsi="Calibri" w:cs="Calibri"/>
        </w:rPr>
        <w:t xml:space="preserve">the </w:t>
      </w:r>
      <w:r w:rsidR="00C34175" w:rsidRPr="005F7F22">
        <w:rPr>
          <w:rFonts w:ascii="Calibri" w:hAnsi="Calibri" w:cs="Calibri"/>
        </w:rPr>
        <w:t>sequences that do not exceed ~65 nucleotides</w:t>
      </w:r>
      <w:r w:rsidR="00586792" w:rsidRPr="005F7F22">
        <w:rPr>
          <w:rFonts w:ascii="Calibri" w:hAnsi="Calibri" w:cs="Calibri"/>
        </w:rPr>
        <w:t xml:space="preserve">, becoming </w:t>
      </w:r>
      <w:r w:rsidRPr="005F7F22">
        <w:rPr>
          <w:rFonts w:ascii="Calibri" w:hAnsi="Calibri" w:cs="Calibri"/>
        </w:rPr>
        <w:t>expensive and inefficient</w:t>
      </w:r>
      <w:r w:rsidR="00C34175" w:rsidRPr="005F7F22">
        <w:rPr>
          <w:rFonts w:ascii="Calibri" w:hAnsi="Calibri" w:cs="Calibri"/>
        </w:rPr>
        <w:t xml:space="preserve"> for significantly longer </w:t>
      </w:r>
      <w:r w:rsidR="00586792" w:rsidRPr="005F7F22">
        <w:rPr>
          <w:rFonts w:ascii="Calibri" w:hAnsi="Calibri" w:cs="Calibri"/>
        </w:rPr>
        <w:t>sequences</w:t>
      </w:r>
      <w:r w:rsidRPr="005F7F22">
        <w:rPr>
          <w:rFonts w:ascii="Calibri" w:hAnsi="Calibri" w:cs="Calibri"/>
        </w:rPr>
        <w:t>. To address this problem, we also</w:t>
      </w:r>
      <w:r w:rsidR="00662783" w:rsidRPr="005F7F22">
        <w:rPr>
          <w:rFonts w:ascii="Calibri" w:hAnsi="Calibri" w:cs="Calibri"/>
        </w:rPr>
        <w:t xml:space="preserve"> developed </w:t>
      </w:r>
      <w:r w:rsidR="009B12C0" w:rsidRPr="005F7F22">
        <w:rPr>
          <w:rFonts w:ascii="Calibri" w:hAnsi="Calibri" w:cs="Calibri"/>
        </w:rPr>
        <w:t xml:space="preserve">an alternative </w:t>
      </w:r>
      <w:r w:rsidR="00D26745" w:rsidRPr="005F7F22">
        <w:rPr>
          <w:rFonts w:ascii="Calibri" w:hAnsi="Calibri" w:cs="Calibri"/>
        </w:rPr>
        <w:t>approach</w:t>
      </w:r>
      <w:r w:rsidR="00C22111" w:rsidRPr="005F7F22">
        <w:rPr>
          <w:rFonts w:ascii="Calibri" w:hAnsi="Calibri" w:cs="Calibri"/>
        </w:rPr>
        <w:t xml:space="preserve"> </w:t>
      </w:r>
      <w:r w:rsidR="00AF7B1F" w:rsidRPr="005F7F22">
        <w:rPr>
          <w:rFonts w:ascii="Calibri" w:hAnsi="Calibri" w:cs="Calibri"/>
        </w:rPr>
        <w:t>that is suitable for much longer RNA binding targets</w:t>
      </w:r>
      <w:r w:rsidR="00F85F72" w:rsidRPr="005F7F22">
        <w:rPr>
          <w:rFonts w:ascii="Calibri" w:hAnsi="Calibri" w:cs="Calibri"/>
        </w:rPr>
        <w:t xml:space="preserve">. In this approach, </w:t>
      </w:r>
      <w:r w:rsidR="000923A3" w:rsidRPr="005F7F22">
        <w:rPr>
          <w:rFonts w:ascii="Calibri" w:hAnsi="Calibri" w:cs="Calibri"/>
        </w:rPr>
        <w:t>RNA</w:t>
      </w:r>
      <w:r w:rsidR="00384AF9" w:rsidRPr="005F7F22">
        <w:rPr>
          <w:rFonts w:ascii="Calibri" w:hAnsi="Calibri" w:cs="Calibri"/>
        </w:rPr>
        <w:t xml:space="preserve"> </w:t>
      </w:r>
      <w:r w:rsidR="007E219B" w:rsidRPr="005F7F22">
        <w:rPr>
          <w:rFonts w:ascii="Calibri" w:hAnsi="Calibri" w:cs="Calibri"/>
        </w:rPr>
        <w:t xml:space="preserve">of any </w:t>
      </w:r>
      <w:r w:rsidR="00AF7B1F" w:rsidRPr="005F7F22">
        <w:rPr>
          <w:rFonts w:ascii="Calibri" w:hAnsi="Calibri" w:cs="Calibri"/>
        </w:rPr>
        <w:t xml:space="preserve">length and nucleotide sequence is </w:t>
      </w:r>
      <w:r w:rsidR="00E9072C" w:rsidRPr="005F7F22">
        <w:rPr>
          <w:rFonts w:ascii="Calibri" w:hAnsi="Calibri" w:cs="Calibri"/>
        </w:rPr>
        <w:t xml:space="preserve">generated </w:t>
      </w:r>
      <w:r w:rsidR="00AF7B1F" w:rsidRPr="005F7F22">
        <w:rPr>
          <w:rFonts w:ascii="Calibri" w:hAnsi="Calibri" w:cs="Calibri"/>
          <w:i/>
          <w:iCs/>
        </w:rPr>
        <w:t>in vitro</w:t>
      </w:r>
      <w:r w:rsidR="00AF7B1F" w:rsidRPr="005F7F22">
        <w:rPr>
          <w:rFonts w:ascii="Calibri" w:hAnsi="Calibri" w:cs="Calibri"/>
        </w:rPr>
        <w:t xml:space="preserve"> </w:t>
      </w:r>
      <w:r w:rsidR="00E9072C" w:rsidRPr="005F7F22">
        <w:rPr>
          <w:rFonts w:ascii="Calibri" w:hAnsi="Calibri" w:cs="Calibri"/>
        </w:rPr>
        <w:t>by T7</w:t>
      </w:r>
      <w:r w:rsidR="00AF7B1F" w:rsidRPr="005F7F22">
        <w:rPr>
          <w:rFonts w:ascii="Calibri" w:hAnsi="Calibri" w:cs="Calibri"/>
        </w:rPr>
        <w:t xml:space="preserve"> or SP6</w:t>
      </w:r>
      <w:r w:rsidR="00E9072C" w:rsidRPr="005F7F22">
        <w:rPr>
          <w:rFonts w:ascii="Calibri" w:hAnsi="Calibri" w:cs="Calibri"/>
        </w:rPr>
        <w:t xml:space="preserve"> transcription</w:t>
      </w:r>
      <w:r w:rsidR="00AF7B1F" w:rsidRPr="005F7F22">
        <w:rPr>
          <w:rFonts w:ascii="Calibri" w:hAnsi="Calibri" w:cs="Calibri"/>
        </w:rPr>
        <w:t xml:space="preserve"> and</w:t>
      </w:r>
      <w:r w:rsidR="00384AF9" w:rsidRPr="005F7F22">
        <w:rPr>
          <w:rFonts w:ascii="Calibri" w:hAnsi="Calibri" w:cs="Calibri"/>
        </w:rPr>
        <w:t xml:space="preserve"> </w:t>
      </w:r>
      <w:r w:rsidR="000D7189" w:rsidRPr="005F7F22">
        <w:rPr>
          <w:rFonts w:ascii="Calibri" w:hAnsi="Calibri" w:cs="Calibri"/>
        </w:rPr>
        <w:t xml:space="preserve">annealed to a short complementary </w:t>
      </w:r>
      <w:r w:rsidR="00AF7B1F" w:rsidRPr="005F7F22">
        <w:rPr>
          <w:rFonts w:ascii="Calibri" w:hAnsi="Calibri" w:cs="Calibri"/>
        </w:rPr>
        <w:t xml:space="preserve">oligonucleotide that </w:t>
      </w:r>
      <w:r w:rsidR="000D7189" w:rsidRPr="005F7F22">
        <w:rPr>
          <w:rFonts w:ascii="Calibri" w:hAnsi="Calibri" w:cs="Calibri"/>
        </w:rPr>
        <w:t xml:space="preserve">contains biotin and </w:t>
      </w:r>
      <w:r w:rsidR="00586792" w:rsidRPr="005F7F22">
        <w:rPr>
          <w:rFonts w:ascii="Calibri" w:hAnsi="Calibri" w:cs="Calibri"/>
        </w:rPr>
        <w:t>the</w:t>
      </w:r>
      <w:r w:rsidR="000D7189" w:rsidRPr="005F7F22">
        <w:rPr>
          <w:rFonts w:ascii="Calibri" w:hAnsi="Calibri" w:cs="Calibri"/>
        </w:rPr>
        <w:t xml:space="preserve"> photo-cleavable linker at the 5’ end</w:t>
      </w:r>
      <w:r w:rsidR="00112041" w:rsidRPr="005F7F22">
        <w:rPr>
          <w:rFonts w:ascii="Calibri" w:hAnsi="Calibri" w:cs="Calibri"/>
        </w:rPr>
        <w:t xml:space="preserve"> (</w:t>
      </w:r>
      <w:r w:rsidR="00112041" w:rsidRPr="005F7F22">
        <w:rPr>
          <w:rFonts w:ascii="Calibri" w:hAnsi="Calibri" w:cs="Calibri"/>
          <w:i/>
          <w:iCs/>
        </w:rPr>
        <w:t>trans</w:t>
      </w:r>
      <w:r w:rsidR="00112041" w:rsidRPr="005F7F22">
        <w:rPr>
          <w:rFonts w:ascii="Calibri" w:hAnsi="Calibri" w:cs="Calibri"/>
        </w:rPr>
        <w:t xml:space="preserve"> configuration)</w:t>
      </w:r>
      <w:r w:rsidR="000D7189" w:rsidRPr="005F7F22">
        <w:rPr>
          <w:rFonts w:ascii="Calibri" w:hAnsi="Calibri" w:cs="Calibri"/>
        </w:rPr>
        <w:t>. T</w:t>
      </w:r>
      <w:r w:rsidR="00C16290" w:rsidRPr="005F7F22">
        <w:rPr>
          <w:rFonts w:ascii="Calibri" w:hAnsi="Calibri" w:cs="Calibri"/>
        </w:rPr>
        <w:t>he</w:t>
      </w:r>
      <w:r w:rsidR="009506AE" w:rsidRPr="005F7F22">
        <w:rPr>
          <w:rFonts w:ascii="Calibri" w:hAnsi="Calibri" w:cs="Calibri"/>
        </w:rPr>
        <w:t xml:space="preserve"> resultant duplex </w:t>
      </w:r>
      <w:r w:rsidR="000923A3" w:rsidRPr="005F7F22">
        <w:rPr>
          <w:rFonts w:ascii="Calibri" w:hAnsi="Calibri" w:cs="Calibri"/>
        </w:rPr>
        <w:t xml:space="preserve">is </w:t>
      </w:r>
      <w:r w:rsidR="00C16290" w:rsidRPr="005F7F22">
        <w:rPr>
          <w:rFonts w:ascii="Calibri" w:hAnsi="Calibri" w:cs="Calibri"/>
        </w:rPr>
        <w:t xml:space="preserve">subsequently used to purify </w:t>
      </w:r>
      <w:r w:rsidR="00C22111" w:rsidRPr="005F7F22">
        <w:rPr>
          <w:rFonts w:ascii="Calibri" w:hAnsi="Calibri" w:cs="Calibri"/>
        </w:rPr>
        <w:t>individual binding proteins or macromolecular</w:t>
      </w:r>
      <w:r w:rsidR="00C16290" w:rsidRPr="005F7F22">
        <w:rPr>
          <w:rFonts w:ascii="Calibri" w:hAnsi="Calibri" w:cs="Calibri"/>
        </w:rPr>
        <w:t xml:space="preserve"> complexes </w:t>
      </w:r>
      <w:r w:rsidR="00384AF9" w:rsidRPr="005F7F22">
        <w:rPr>
          <w:rFonts w:ascii="Calibri" w:hAnsi="Calibri" w:cs="Calibri"/>
        </w:rPr>
        <w:t xml:space="preserve">on streptavidin beads </w:t>
      </w:r>
      <w:r w:rsidR="00814096" w:rsidRPr="005F7F22">
        <w:rPr>
          <w:rFonts w:ascii="Calibri" w:hAnsi="Calibri" w:cs="Calibri"/>
        </w:rPr>
        <w:t xml:space="preserve">following the same protocol </w:t>
      </w:r>
      <w:r w:rsidR="00C20D27" w:rsidRPr="005F7F22">
        <w:rPr>
          <w:rFonts w:ascii="Calibri" w:hAnsi="Calibri" w:cs="Calibri"/>
        </w:rPr>
        <w:t>described for</w:t>
      </w:r>
      <w:r w:rsidR="00C16290" w:rsidRPr="005F7F22">
        <w:rPr>
          <w:rFonts w:ascii="Calibri" w:hAnsi="Calibri" w:cs="Calibri"/>
        </w:rPr>
        <w:t xml:space="preserve"> </w:t>
      </w:r>
      <w:r w:rsidR="00DB25CD" w:rsidRPr="005F7F22">
        <w:rPr>
          <w:rFonts w:ascii="Calibri" w:hAnsi="Calibri" w:cs="Calibri"/>
        </w:rPr>
        <w:t xml:space="preserve">the </w:t>
      </w:r>
      <w:r w:rsidR="00C16290" w:rsidRPr="005F7F22">
        <w:rPr>
          <w:rFonts w:ascii="Calibri" w:hAnsi="Calibri" w:cs="Calibri"/>
        </w:rPr>
        <w:t>RNA substrates containing photo</w:t>
      </w:r>
      <w:r w:rsidR="00F40999" w:rsidRPr="005F7F22">
        <w:rPr>
          <w:rFonts w:ascii="Calibri" w:hAnsi="Calibri" w:cs="Calibri"/>
        </w:rPr>
        <w:t>-</w:t>
      </w:r>
      <w:r w:rsidR="00C16290" w:rsidRPr="005F7F22">
        <w:rPr>
          <w:rFonts w:ascii="Calibri" w:hAnsi="Calibri" w:cs="Calibri"/>
        </w:rPr>
        <w:t xml:space="preserve">cleavable biotin </w:t>
      </w:r>
      <w:r w:rsidR="00DB25CD" w:rsidRPr="005F7F22">
        <w:rPr>
          <w:rFonts w:ascii="Calibri" w:hAnsi="Calibri" w:cs="Calibri"/>
        </w:rPr>
        <w:t xml:space="preserve">attached </w:t>
      </w:r>
      <w:r w:rsidR="00763F38" w:rsidRPr="005F7F22">
        <w:rPr>
          <w:rFonts w:ascii="Calibri" w:hAnsi="Calibri" w:cs="Calibri"/>
        </w:rPr>
        <w:t>covalently</w:t>
      </w:r>
      <w:r w:rsidR="000D7189" w:rsidRPr="005F7F22">
        <w:rPr>
          <w:rFonts w:ascii="Calibri" w:hAnsi="Calibri" w:cs="Calibri"/>
        </w:rPr>
        <w:t xml:space="preserve"> (</w:t>
      </w:r>
      <w:r w:rsidR="000D7189" w:rsidRPr="005F7F22">
        <w:rPr>
          <w:rFonts w:ascii="Calibri" w:hAnsi="Calibri" w:cs="Calibri"/>
          <w:i/>
          <w:iCs/>
        </w:rPr>
        <w:t>cis</w:t>
      </w:r>
      <w:r w:rsidR="000D7189" w:rsidRPr="005F7F22">
        <w:rPr>
          <w:rFonts w:ascii="Calibri" w:hAnsi="Calibri" w:cs="Calibri"/>
        </w:rPr>
        <w:t xml:space="preserve"> configuration)</w:t>
      </w:r>
      <w:r w:rsidR="00C16290" w:rsidRPr="005F7F22">
        <w:rPr>
          <w:rFonts w:ascii="Calibri" w:hAnsi="Calibri" w:cs="Calibri"/>
        </w:rPr>
        <w:t xml:space="preserve">. </w:t>
      </w:r>
      <w:r w:rsidR="00D027D5" w:rsidRPr="005F7F22">
        <w:rPr>
          <w:rFonts w:ascii="Calibri" w:hAnsi="Calibri" w:cs="Calibri"/>
        </w:rPr>
        <w:t xml:space="preserve">With this modification, </w:t>
      </w:r>
      <w:r w:rsidR="00F85F72" w:rsidRPr="005F7F22">
        <w:rPr>
          <w:rFonts w:ascii="Calibri" w:hAnsi="Calibri" w:cs="Calibri"/>
        </w:rPr>
        <w:t xml:space="preserve">the </w:t>
      </w:r>
      <w:r w:rsidR="00D027D5" w:rsidRPr="005F7F22">
        <w:rPr>
          <w:rFonts w:ascii="Calibri" w:hAnsi="Calibri" w:cs="Calibri"/>
        </w:rPr>
        <w:t>photo</w:t>
      </w:r>
      <w:r w:rsidR="00F40999" w:rsidRPr="005F7F22">
        <w:rPr>
          <w:rFonts w:ascii="Calibri" w:hAnsi="Calibri" w:cs="Calibri"/>
        </w:rPr>
        <w:t>-</w:t>
      </w:r>
      <w:r w:rsidR="00D027D5" w:rsidRPr="005F7F22">
        <w:rPr>
          <w:rFonts w:ascii="Calibri" w:hAnsi="Calibri" w:cs="Calibri"/>
        </w:rPr>
        <w:t xml:space="preserve">cleavable biotin </w:t>
      </w:r>
      <w:r w:rsidR="00AF7B1F" w:rsidRPr="005F7F22">
        <w:rPr>
          <w:rFonts w:ascii="Calibri" w:hAnsi="Calibri" w:cs="Calibri"/>
        </w:rPr>
        <w:t xml:space="preserve">can be used in conjunction with </w:t>
      </w:r>
      <w:r w:rsidR="00AF7B1F" w:rsidRPr="005F7F22">
        <w:rPr>
          <w:rFonts w:ascii="Calibri" w:hAnsi="Calibri" w:cs="Calibri"/>
          <w:i/>
          <w:iCs/>
        </w:rPr>
        <w:t>in vitro</w:t>
      </w:r>
      <w:r w:rsidR="00AF7B1F" w:rsidRPr="005F7F22">
        <w:rPr>
          <w:rFonts w:ascii="Calibri" w:hAnsi="Calibri" w:cs="Calibri"/>
        </w:rPr>
        <w:t xml:space="preserve"> </w:t>
      </w:r>
      <w:r w:rsidR="00D027D5" w:rsidRPr="005F7F22">
        <w:rPr>
          <w:rFonts w:ascii="Calibri" w:hAnsi="Calibri" w:cs="Calibri"/>
        </w:rPr>
        <w:t xml:space="preserve">generated </w:t>
      </w:r>
      <w:r w:rsidR="00AF7B1F" w:rsidRPr="005F7F22">
        <w:rPr>
          <w:rFonts w:ascii="Calibri" w:hAnsi="Calibri" w:cs="Calibri"/>
        </w:rPr>
        <w:t>transcripts</w:t>
      </w:r>
      <w:r w:rsidR="00D027D5" w:rsidRPr="005F7F22">
        <w:rPr>
          <w:rFonts w:ascii="Calibri" w:hAnsi="Calibri" w:cs="Calibri"/>
        </w:rPr>
        <w:t xml:space="preserve"> </w:t>
      </w:r>
      <w:r w:rsidR="000D7189" w:rsidRPr="005F7F22">
        <w:rPr>
          <w:rFonts w:ascii="Calibri" w:hAnsi="Calibri" w:cs="Calibri"/>
        </w:rPr>
        <w:t>containing hundreds of nucleotides</w:t>
      </w:r>
      <w:r w:rsidR="00D027D5" w:rsidRPr="005F7F22">
        <w:rPr>
          <w:rFonts w:ascii="Calibri" w:hAnsi="Calibri" w:cs="Calibri"/>
        </w:rPr>
        <w:t xml:space="preserve">, </w:t>
      </w:r>
      <w:r w:rsidRPr="005F7F22">
        <w:rPr>
          <w:rFonts w:ascii="Calibri" w:hAnsi="Calibri" w:cs="Calibri"/>
        </w:rPr>
        <w:t>extending</w:t>
      </w:r>
      <w:r w:rsidR="00C16290" w:rsidRPr="005F7F22">
        <w:rPr>
          <w:rFonts w:ascii="Calibri" w:hAnsi="Calibri" w:cs="Calibri"/>
        </w:rPr>
        <w:t xml:space="preserve"> the </w:t>
      </w:r>
      <w:r w:rsidR="00F40999" w:rsidRPr="005F7F22">
        <w:rPr>
          <w:rFonts w:ascii="Calibri" w:hAnsi="Calibri" w:cs="Calibri"/>
        </w:rPr>
        <w:t>UV</w:t>
      </w:r>
      <w:r w:rsidR="00DB25CD" w:rsidRPr="005F7F22">
        <w:rPr>
          <w:rFonts w:ascii="Calibri" w:hAnsi="Calibri" w:cs="Calibri"/>
        </w:rPr>
        <w:t xml:space="preserve">-elution </w:t>
      </w:r>
      <w:r w:rsidR="00C16290" w:rsidRPr="005F7F22">
        <w:rPr>
          <w:rFonts w:ascii="Calibri" w:hAnsi="Calibri" w:cs="Calibri"/>
        </w:rPr>
        <w:t>meth</w:t>
      </w:r>
      <w:r w:rsidR="00763F38" w:rsidRPr="005F7F22">
        <w:rPr>
          <w:rFonts w:ascii="Calibri" w:hAnsi="Calibri" w:cs="Calibri"/>
        </w:rPr>
        <w:t xml:space="preserve">od </w:t>
      </w:r>
      <w:r w:rsidR="00801F7B" w:rsidRPr="005F7F22">
        <w:rPr>
          <w:rFonts w:ascii="Calibri" w:hAnsi="Calibri" w:cs="Calibri"/>
        </w:rPr>
        <w:t>for the</w:t>
      </w:r>
      <w:r w:rsidR="00763F38" w:rsidRPr="005F7F22">
        <w:rPr>
          <w:rFonts w:ascii="Calibri" w:hAnsi="Calibri" w:cs="Calibri"/>
        </w:rPr>
        <w:t xml:space="preserve"> purification of </w:t>
      </w:r>
      <w:r w:rsidR="00C22111" w:rsidRPr="005F7F22">
        <w:rPr>
          <w:rFonts w:ascii="Calibri" w:hAnsi="Calibri" w:cs="Calibri"/>
        </w:rPr>
        <w:t>a broad range of</w:t>
      </w:r>
      <w:r w:rsidR="00763F38" w:rsidRPr="005F7F22">
        <w:rPr>
          <w:rFonts w:ascii="Calibri" w:hAnsi="Calibri" w:cs="Calibri"/>
        </w:rPr>
        <w:t xml:space="preserve"> </w:t>
      </w:r>
      <w:r w:rsidR="00356925" w:rsidRPr="005F7F22">
        <w:rPr>
          <w:rFonts w:ascii="Calibri" w:hAnsi="Calibri" w:cs="Calibri"/>
        </w:rPr>
        <w:t>RNA/protein</w:t>
      </w:r>
      <w:r w:rsidR="00213606" w:rsidRPr="005F7F22">
        <w:rPr>
          <w:rFonts w:ascii="Calibri" w:hAnsi="Calibri" w:cs="Calibri"/>
        </w:rPr>
        <w:t>.</w:t>
      </w:r>
      <w:r w:rsidR="00763F38" w:rsidRPr="005F7F22">
        <w:rPr>
          <w:rFonts w:ascii="Calibri" w:hAnsi="Calibri" w:cs="Calibri"/>
        </w:rPr>
        <w:t xml:space="preserve"> </w:t>
      </w:r>
    </w:p>
    <w:p w:rsidR="00AC1429" w:rsidRPr="005F7F22" w:rsidRDefault="00AC1429" w:rsidP="00AC1429">
      <w:pPr>
        <w:jc w:val="both"/>
        <w:rPr>
          <w:rFonts w:ascii="Calibri" w:hAnsi="Calibri" w:cs="Calibri"/>
        </w:rPr>
      </w:pPr>
    </w:p>
    <w:p w:rsidR="00B0253A" w:rsidRPr="005F7F22" w:rsidRDefault="00B0253A" w:rsidP="00B0253A">
      <w:pPr>
        <w:tabs>
          <w:tab w:val="left" w:pos="900"/>
        </w:tabs>
        <w:jc w:val="both"/>
        <w:rPr>
          <w:rFonts w:ascii="Calibri" w:hAnsi="Calibri" w:cs="Calibri"/>
          <w:b/>
          <w:bCs/>
          <w:color w:val="000000" w:themeColor="text1"/>
        </w:rPr>
      </w:pPr>
      <w:r w:rsidRPr="005F7F22">
        <w:rPr>
          <w:rFonts w:ascii="Calibri" w:hAnsi="Calibri" w:cs="Calibri"/>
          <w:b/>
          <w:bCs/>
          <w:color w:val="000000" w:themeColor="text1"/>
        </w:rPr>
        <w:t>PROTOCOL</w:t>
      </w:r>
    </w:p>
    <w:p w:rsidR="00B0253A" w:rsidRPr="005F7F22" w:rsidRDefault="00B0253A" w:rsidP="00B0253A">
      <w:pPr>
        <w:tabs>
          <w:tab w:val="left" w:pos="900"/>
        </w:tabs>
        <w:jc w:val="both"/>
        <w:rPr>
          <w:rFonts w:ascii="Calibri" w:hAnsi="Calibri" w:cs="Calibri"/>
          <w:b/>
          <w:bCs/>
          <w:color w:val="000000" w:themeColor="text1"/>
        </w:rPr>
      </w:pPr>
    </w:p>
    <w:p w:rsidR="00B0253A" w:rsidRPr="005F7F22" w:rsidRDefault="00B0253A" w:rsidP="00801F7B">
      <w:pPr>
        <w:pStyle w:val="ad"/>
        <w:numPr>
          <w:ilvl w:val="0"/>
          <w:numId w:val="21"/>
        </w:numPr>
        <w:rPr>
          <w:rFonts w:ascii="Calibri" w:hAnsi="Calibri" w:cs="Calibri"/>
          <w:b/>
          <w:highlight w:val="yellow"/>
        </w:rPr>
      </w:pPr>
      <w:bookmarkStart w:id="0" w:name="_Hlk524469613"/>
      <w:r w:rsidRPr="005F7F22">
        <w:rPr>
          <w:rFonts w:ascii="Calibri" w:hAnsi="Calibri" w:cs="Calibri"/>
          <w:b/>
          <w:highlight w:val="yellow"/>
        </w:rPr>
        <w:t xml:space="preserve">Substrate </w:t>
      </w:r>
      <w:r w:rsidR="006333AA" w:rsidRPr="005F7F22">
        <w:rPr>
          <w:rFonts w:ascii="Calibri" w:hAnsi="Calibri" w:cs="Calibri"/>
          <w:b/>
          <w:highlight w:val="yellow"/>
        </w:rPr>
        <w:t>P</w:t>
      </w:r>
      <w:r w:rsidRPr="005F7F22">
        <w:rPr>
          <w:rFonts w:ascii="Calibri" w:hAnsi="Calibri" w:cs="Calibri"/>
          <w:b/>
          <w:highlight w:val="yellow"/>
        </w:rPr>
        <w:t>reparation</w:t>
      </w:r>
    </w:p>
    <w:p w:rsidR="00B0253A" w:rsidRPr="005F7F22" w:rsidRDefault="00B0253A" w:rsidP="00B0253A">
      <w:pPr>
        <w:tabs>
          <w:tab w:val="left" w:pos="900"/>
        </w:tabs>
        <w:rPr>
          <w:rFonts w:ascii="Calibri" w:hAnsi="Calibri" w:cs="Calibri"/>
        </w:rPr>
      </w:pPr>
    </w:p>
    <w:p w:rsidR="00B0253A" w:rsidRPr="005F7F22" w:rsidRDefault="00801F7B" w:rsidP="00C20D27">
      <w:pPr>
        <w:shd w:val="clear" w:color="auto" w:fill="FFFFFF" w:themeFill="background1"/>
        <w:tabs>
          <w:tab w:val="left" w:pos="900"/>
        </w:tabs>
        <w:jc w:val="both"/>
        <w:rPr>
          <w:rFonts w:ascii="Calibri" w:hAnsi="Calibri" w:cs="Calibri"/>
        </w:rPr>
      </w:pPr>
      <w:r w:rsidRPr="005F7F22">
        <w:rPr>
          <w:rFonts w:ascii="Calibri" w:hAnsi="Calibri" w:cs="Calibri"/>
        </w:rPr>
        <w:t xml:space="preserve">Note: </w:t>
      </w:r>
      <w:r w:rsidR="00B0253A" w:rsidRPr="005F7F22">
        <w:rPr>
          <w:rFonts w:ascii="Calibri" w:hAnsi="Calibri" w:cs="Calibri"/>
        </w:rPr>
        <w:t>RNA substrates shorter than ~65 nucleotides can be synthesized chemically with biotin (B) and the photo-cleavable (pc) linker (together refer</w:t>
      </w:r>
      <w:r w:rsidRPr="005F7F22">
        <w:rPr>
          <w:rFonts w:ascii="Calibri" w:hAnsi="Calibri" w:cs="Calibri"/>
        </w:rPr>
        <w:t>red</w:t>
      </w:r>
      <w:r w:rsidR="00B0253A" w:rsidRPr="005F7F22">
        <w:rPr>
          <w:rFonts w:ascii="Calibri" w:hAnsi="Calibri" w:cs="Calibri"/>
        </w:rPr>
        <w:t xml:space="preserve"> to as photo-cleavable biotin or </w:t>
      </w:r>
      <w:proofErr w:type="spellStart"/>
      <w:r w:rsidR="00B0253A" w:rsidRPr="005F7F22">
        <w:rPr>
          <w:rFonts w:ascii="Calibri" w:hAnsi="Calibri" w:cs="Calibri"/>
        </w:rPr>
        <w:t>pcB</w:t>
      </w:r>
      <w:proofErr w:type="spellEnd"/>
      <w:r w:rsidR="00B0253A" w:rsidRPr="005F7F22">
        <w:rPr>
          <w:rFonts w:ascii="Calibri" w:hAnsi="Calibri" w:cs="Calibri"/>
        </w:rPr>
        <w:t>) covalently attached to the RNA 5’ end (</w:t>
      </w:r>
      <w:r w:rsidR="00B0253A" w:rsidRPr="005F7F22">
        <w:rPr>
          <w:rFonts w:ascii="Calibri" w:hAnsi="Calibri" w:cs="Calibri"/>
          <w:i/>
          <w:iCs/>
        </w:rPr>
        <w:t>cis</w:t>
      </w:r>
      <w:r w:rsidR="00B0253A" w:rsidRPr="005F7F22">
        <w:rPr>
          <w:rFonts w:ascii="Calibri" w:hAnsi="Calibri" w:cs="Calibri"/>
        </w:rPr>
        <w:t xml:space="preserve"> configuration)</w:t>
      </w:r>
      <w:r w:rsidR="00B0253A" w:rsidRPr="005F7F22">
        <w:rPr>
          <w:rFonts w:ascii="Calibri" w:hAnsi="Calibri" w:cs="Calibri"/>
          <w:color w:val="000000" w:themeColor="text1"/>
        </w:rPr>
        <w:t xml:space="preserve">. </w:t>
      </w:r>
      <w:r w:rsidR="00B0253A" w:rsidRPr="005F7F22">
        <w:rPr>
          <w:rFonts w:ascii="Calibri" w:hAnsi="Calibri" w:cs="Calibri"/>
        </w:rPr>
        <w:t xml:space="preserve">RNA substrates containing significantly longer binding sites need to be generated </w:t>
      </w:r>
      <w:r w:rsidR="00B0253A" w:rsidRPr="005F7F22">
        <w:rPr>
          <w:rFonts w:ascii="Calibri" w:hAnsi="Calibri" w:cs="Calibri"/>
          <w:i/>
          <w:iCs/>
        </w:rPr>
        <w:t>in vitro</w:t>
      </w:r>
      <w:r w:rsidR="00B0253A" w:rsidRPr="005F7F22">
        <w:rPr>
          <w:rFonts w:ascii="Calibri" w:hAnsi="Calibri" w:cs="Calibri"/>
        </w:rPr>
        <w:t xml:space="preserve"> by T7 (or SP6) transcription and subsequently annealed to a short complementary adaptor oligonucleotide containing </w:t>
      </w:r>
      <w:proofErr w:type="spellStart"/>
      <w:r w:rsidR="00B0253A" w:rsidRPr="005F7F22">
        <w:rPr>
          <w:rFonts w:ascii="Calibri" w:hAnsi="Calibri" w:cs="Calibri"/>
        </w:rPr>
        <w:t>pcB</w:t>
      </w:r>
      <w:proofErr w:type="spellEnd"/>
      <w:r w:rsidR="00B0253A" w:rsidRPr="005F7F22">
        <w:rPr>
          <w:rFonts w:ascii="Calibri" w:hAnsi="Calibri" w:cs="Calibri"/>
        </w:rPr>
        <w:t xml:space="preserve"> moiety at the 5’ end (</w:t>
      </w:r>
      <w:r w:rsidR="00B0253A" w:rsidRPr="005F7F22">
        <w:rPr>
          <w:rFonts w:ascii="Calibri" w:hAnsi="Calibri" w:cs="Calibri"/>
          <w:i/>
          <w:iCs/>
        </w:rPr>
        <w:t>trans</w:t>
      </w:r>
      <w:r w:rsidR="00B0253A" w:rsidRPr="005F7F22">
        <w:rPr>
          <w:rFonts w:ascii="Calibri" w:hAnsi="Calibri" w:cs="Calibri"/>
        </w:rPr>
        <w:t xml:space="preserve"> configuration) (</w:t>
      </w:r>
      <w:r w:rsidR="00B0253A" w:rsidRPr="005F7F22">
        <w:rPr>
          <w:rFonts w:ascii="Calibri" w:hAnsi="Calibri" w:cs="Calibri"/>
          <w:b/>
        </w:rPr>
        <w:t>Fig</w:t>
      </w:r>
      <w:r w:rsidRPr="005F7F22">
        <w:rPr>
          <w:rFonts w:ascii="Calibri" w:hAnsi="Calibri" w:cs="Calibri"/>
          <w:b/>
        </w:rPr>
        <w:t>ure</w:t>
      </w:r>
      <w:r w:rsidR="00B0253A" w:rsidRPr="005F7F22">
        <w:rPr>
          <w:rFonts w:ascii="Calibri" w:hAnsi="Calibri" w:cs="Calibri"/>
          <w:b/>
        </w:rPr>
        <w:t xml:space="preserve"> 1</w:t>
      </w:r>
      <w:r w:rsidR="00B0253A" w:rsidRPr="005F7F22">
        <w:rPr>
          <w:rFonts w:ascii="Calibri" w:hAnsi="Calibri" w:cs="Calibri"/>
        </w:rPr>
        <w:t>).</w:t>
      </w:r>
    </w:p>
    <w:p w:rsidR="00B0253A" w:rsidRPr="005F7F22" w:rsidRDefault="00B0253A" w:rsidP="00B0253A">
      <w:pPr>
        <w:tabs>
          <w:tab w:val="left" w:pos="900"/>
        </w:tabs>
        <w:rPr>
          <w:rFonts w:ascii="Calibri" w:hAnsi="Calibri" w:cs="Calibri"/>
        </w:rPr>
      </w:pPr>
    </w:p>
    <w:p w:rsidR="00B0253A" w:rsidRPr="005F7F22" w:rsidRDefault="00B0253A" w:rsidP="00C20D27">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rPr>
        <w:t>For binding sites consisting of fewer than ~65 nucleotides, use a commercial manufacturer</w:t>
      </w:r>
      <w:r w:rsidRPr="005F7F22">
        <w:rPr>
          <w:rFonts w:ascii="Calibri" w:hAnsi="Calibri" w:cs="Calibri"/>
          <w:color w:val="000000" w:themeColor="text1"/>
        </w:rPr>
        <w:t xml:space="preserve"> (</w:t>
      </w:r>
      <w:r w:rsidRPr="005F7F22">
        <w:rPr>
          <w:rFonts w:ascii="Calibri" w:hAnsi="Calibri" w:cs="Calibri"/>
          <w:b/>
          <w:color w:val="000000" w:themeColor="text1"/>
        </w:rPr>
        <w:t>Table of Materials</w:t>
      </w:r>
      <w:r w:rsidRPr="005F7F22">
        <w:rPr>
          <w:rFonts w:ascii="Calibri" w:hAnsi="Calibri" w:cs="Calibri"/>
          <w:color w:val="000000" w:themeColor="text1"/>
        </w:rPr>
        <w:t>) to</w:t>
      </w:r>
      <w:r w:rsidRPr="005F7F22">
        <w:rPr>
          <w:rFonts w:ascii="Calibri" w:hAnsi="Calibri" w:cs="Calibri"/>
        </w:rPr>
        <w:t xml:space="preserve"> chemically synthesize RNA of interest with </w:t>
      </w:r>
      <w:proofErr w:type="spellStart"/>
      <w:r w:rsidRPr="005F7F22">
        <w:rPr>
          <w:rFonts w:ascii="Calibri" w:hAnsi="Calibri" w:cs="Calibri"/>
        </w:rPr>
        <w:t>pcB</w:t>
      </w:r>
      <w:proofErr w:type="spellEnd"/>
      <w:r w:rsidRPr="005F7F22">
        <w:rPr>
          <w:rFonts w:ascii="Calibri" w:hAnsi="Calibri" w:cs="Calibri"/>
        </w:rPr>
        <w:t xml:space="preserve"> covalently attached to the RNA 5’ end (</w:t>
      </w:r>
      <w:r w:rsidRPr="005F7F22">
        <w:rPr>
          <w:rFonts w:ascii="Calibri" w:hAnsi="Calibri" w:cs="Calibri"/>
          <w:b/>
        </w:rPr>
        <w:t>Fig</w:t>
      </w:r>
      <w:r w:rsidR="006333AA" w:rsidRPr="005F7F22">
        <w:rPr>
          <w:rFonts w:ascii="Calibri" w:hAnsi="Calibri" w:cs="Calibri"/>
          <w:b/>
        </w:rPr>
        <w:t>ure</w:t>
      </w:r>
      <w:r w:rsidRPr="005F7F22">
        <w:rPr>
          <w:rFonts w:ascii="Calibri" w:hAnsi="Calibri" w:cs="Calibri"/>
          <w:b/>
        </w:rPr>
        <w:t xml:space="preserve"> 1A</w:t>
      </w:r>
      <w:r w:rsidRPr="005F7F22">
        <w:rPr>
          <w:rFonts w:ascii="Calibri" w:hAnsi="Calibri" w:cs="Calibri"/>
        </w:rPr>
        <w:t xml:space="preserve"> and </w:t>
      </w:r>
      <w:r w:rsidR="006333AA" w:rsidRPr="005F7F22">
        <w:rPr>
          <w:rFonts w:ascii="Calibri" w:hAnsi="Calibri" w:cs="Calibri"/>
          <w:b/>
        </w:rPr>
        <w:t>Figure</w:t>
      </w:r>
      <w:r w:rsidR="006333AA" w:rsidRPr="005F7F22">
        <w:rPr>
          <w:rFonts w:ascii="Calibri" w:hAnsi="Calibri" w:cs="Calibri"/>
        </w:rPr>
        <w:t xml:space="preserve"> </w:t>
      </w:r>
      <w:r w:rsidRPr="005F7F22">
        <w:rPr>
          <w:rFonts w:ascii="Calibri" w:hAnsi="Calibri" w:cs="Calibri"/>
          <w:b/>
        </w:rPr>
        <w:t>2A</w:t>
      </w:r>
      <w:r w:rsidRPr="005F7F22">
        <w:rPr>
          <w:rFonts w:ascii="Calibri" w:hAnsi="Calibri" w:cs="Calibri"/>
        </w:rPr>
        <w:t>)</w:t>
      </w:r>
      <w:r w:rsidRPr="005F7F22">
        <w:rPr>
          <w:rFonts w:ascii="Calibri" w:hAnsi="Calibri" w:cs="Calibri"/>
          <w:color w:val="000000" w:themeColor="text1"/>
        </w:rPr>
        <w:t xml:space="preserve">. Dissolve in sterile water to achieve desired concentration and </w:t>
      </w:r>
      <w:r w:rsidRPr="005F7F22">
        <w:rPr>
          <w:rFonts w:ascii="Calibri" w:hAnsi="Calibri" w:cs="Calibri"/>
        </w:rPr>
        <w:t>store in small aliquots at -80 °C.</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rPr>
        <w:t xml:space="preserve">For binding sites significantly longer than ~65 nucleotides, form a partial duplex of an </w:t>
      </w:r>
      <w:r w:rsidRPr="005F7F22">
        <w:rPr>
          <w:rFonts w:ascii="Calibri" w:hAnsi="Calibri" w:cs="Calibri"/>
          <w:i/>
          <w:iCs/>
        </w:rPr>
        <w:t>in vitro</w:t>
      </w:r>
      <w:r w:rsidRPr="005F7F22">
        <w:rPr>
          <w:rFonts w:ascii="Calibri" w:hAnsi="Calibri" w:cs="Calibri"/>
        </w:rPr>
        <w:t xml:space="preserve"> generated RNA of interest and </w:t>
      </w:r>
      <w:r w:rsidRPr="005F7F22">
        <w:rPr>
          <w:rFonts w:ascii="Calibri" w:hAnsi="Calibri" w:cs="Calibri"/>
          <w:color w:val="000000" w:themeColor="text1"/>
        </w:rPr>
        <w:t xml:space="preserve">a complementary adaptor oligonucleotide containing the </w:t>
      </w: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 xml:space="preserve"> moiety at the 5’ end (</w:t>
      </w:r>
      <w:r w:rsidRPr="005F7F22">
        <w:rPr>
          <w:rFonts w:ascii="Calibri" w:hAnsi="Calibri" w:cs="Calibri"/>
          <w:b/>
          <w:color w:val="000000" w:themeColor="text1"/>
        </w:rPr>
        <w:t>Fig</w:t>
      </w:r>
      <w:r w:rsidR="006333AA" w:rsidRPr="005F7F22">
        <w:rPr>
          <w:rFonts w:ascii="Calibri" w:hAnsi="Calibri" w:cs="Calibri"/>
          <w:b/>
          <w:color w:val="000000" w:themeColor="text1"/>
        </w:rPr>
        <w:t>ure</w:t>
      </w:r>
      <w:r w:rsidRPr="005F7F22">
        <w:rPr>
          <w:rFonts w:ascii="Calibri" w:hAnsi="Calibri" w:cs="Calibri"/>
          <w:b/>
          <w:color w:val="000000" w:themeColor="text1"/>
        </w:rPr>
        <w:t xml:space="preserve"> 3A</w:t>
      </w:r>
      <w:r w:rsidRPr="005F7F22">
        <w:rPr>
          <w:rFonts w:ascii="Calibri" w:hAnsi="Calibri" w:cs="Calibri"/>
          <w:color w:val="000000" w:themeColor="text1"/>
        </w:rPr>
        <w:t>).</w:t>
      </w:r>
    </w:p>
    <w:p w:rsidR="00B0253A" w:rsidRPr="005F7F22" w:rsidRDefault="00B0253A" w:rsidP="00B0253A">
      <w:pPr>
        <w:tabs>
          <w:tab w:val="left" w:pos="900"/>
        </w:tabs>
        <w:rPr>
          <w:rFonts w:ascii="Calibri" w:hAnsi="Calibri" w:cs="Calibri"/>
        </w:rPr>
      </w:pPr>
    </w:p>
    <w:p w:rsidR="00B0253A" w:rsidRPr="005F7F22" w:rsidRDefault="00C20D27" w:rsidP="00B0253A">
      <w:pPr>
        <w:pStyle w:val="ad"/>
        <w:numPr>
          <w:ilvl w:val="2"/>
          <w:numId w:val="20"/>
        </w:numPr>
        <w:shd w:val="clear" w:color="auto" w:fill="FFFF00"/>
        <w:tabs>
          <w:tab w:val="left" w:pos="900"/>
        </w:tabs>
        <w:jc w:val="both"/>
        <w:rPr>
          <w:rFonts w:ascii="Calibri" w:hAnsi="Calibri" w:cs="Calibri"/>
          <w:color w:val="000000" w:themeColor="text1"/>
        </w:rPr>
      </w:pPr>
      <w:r w:rsidRPr="005F7F22">
        <w:rPr>
          <w:rFonts w:ascii="Calibri" w:hAnsi="Calibri" w:cs="Calibri"/>
        </w:rPr>
        <w:t>Perform</w:t>
      </w:r>
      <w:r w:rsidR="00B0253A" w:rsidRPr="005F7F22">
        <w:rPr>
          <w:rFonts w:ascii="Calibri" w:hAnsi="Calibri" w:cs="Calibri"/>
        </w:rPr>
        <w:t xml:space="preserve"> T7 transcription on either a linearized plasmid DNA or an appropriate PCR template to generate RNA with the binding site of interest </w:t>
      </w:r>
      <w:r w:rsidR="00B0253A" w:rsidRPr="005F7F22">
        <w:rPr>
          <w:rFonts w:ascii="Calibri" w:hAnsi="Calibri" w:cs="Calibri"/>
          <w:color w:val="000000" w:themeColor="text1"/>
        </w:rPr>
        <w:t>extended at the 3’ end by a ~20-nucleotide arbitrary sequence.</w:t>
      </w:r>
    </w:p>
    <w:p w:rsidR="00B0253A" w:rsidRPr="005F7F22" w:rsidRDefault="00B0253A" w:rsidP="00B0253A">
      <w:pPr>
        <w:tabs>
          <w:tab w:val="left" w:pos="900"/>
        </w:tabs>
        <w:rPr>
          <w:rFonts w:ascii="Calibri" w:hAnsi="Calibri" w:cs="Calibri"/>
        </w:rPr>
      </w:pPr>
    </w:p>
    <w:p w:rsidR="00B0253A" w:rsidRPr="005F7F22" w:rsidRDefault="00B0253A" w:rsidP="00C20D27">
      <w:pPr>
        <w:pStyle w:val="ad"/>
        <w:numPr>
          <w:ilvl w:val="2"/>
          <w:numId w:val="20"/>
        </w:numPr>
        <w:shd w:val="clear" w:color="auto" w:fill="FFFF00"/>
        <w:tabs>
          <w:tab w:val="left" w:pos="900"/>
        </w:tabs>
        <w:jc w:val="both"/>
        <w:rPr>
          <w:rFonts w:ascii="Calibri" w:hAnsi="Calibri" w:cs="Calibri"/>
          <w:color w:val="000000" w:themeColor="text1"/>
        </w:rPr>
      </w:pPr>
      <w:r w:rsidRPr="005F7F22">
        <w:rPr>
          <w:rFonts w:ascii="Calibri" w:hAnsi="Calibri" w:cs="Calibri"/>
        </w:rPr>
        <w:t>Use a commercial manufacturer</w:t>
      </w:r>
      <w:r w:rsidRPr="005F7F22">
        <w:rPr>
          <w:rFonts w:ascii="Calibri" w:hAnsi="Calibri" w:cs="Calibri"/>
          <w:color w:val="000000" w:themeColor="text1"/>
        </w:rPr>
        <w:t xml:space="preserve"> (</w:t>
      </w:r>
      <w:r w:rsidRPr="005F7F22">
        <w:rPr>
          <w:rFonts w:ascii="Calibri" w:hAnsi="Calibri" w:cs="Calibri"/>
          <w:b/>
          <w:bCs/>
          <w:color w:val="000000" w:themeColor="text1"/>
        </w:rPr>
        <w:t>Table of Materials</w:t>
      </w:r>
      <w:r w:rsidRPr="005F7F22">
        <w:rPr>
          <w:rFonts w:ascii="Calibri" w:hAnsi="Calibri" w:cs="Calibri"/>
          <w:color w:val="000000" w:themeColor="text1"/>
        </w:rPr>
        <w:t>) to</w:t>
      </w:r>
      <w:r w:rsidRPr="005F7F22">
        <w:rPr>
          <w:rFonts w:ascii="Calibri" w:hAnsi="Calibri" w:cs="Calibri"/>
        </w:rPr>
        <w:t xml:space="preserve"> chemically synthesize </w:t>
      </w:r>
      <w:r w:rsidRPr="005F7F22">
        <w:rPr>
          <w:rFonts w:ascii="Calibri" w:hAnsi="Calibri" w:cs="Calibri"/>
          <w:color w:val="000000" w:themeColor="text1"/>
        </w:rPr>
        <w:t xml:space="preserve">an adaptor oligonucleotide that is complementary to the 3’ extension in the T7-generated RNA and contains </w:t>
      </w: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 xml:space="preserve"> at the 5’ end (</w:t>
      </w:r>
      <w:r w:rsidRPr="005F7F22">
        <w:rPr>
          <w:rFonts w:ascii="Calibri" w:hAnsi="Calibri" w:cs="Calibri"/>
          <w:b/>
          <w:color w:val="000000" w:themeColor="text1"/>
        </w:rPr>
        <w:t>Fig</w:t>
      </w:r>
      <w:r w:rsidR="006333AA" w:rsidRPr="005F7F22">
        <w:rPr>
          <w:rFonts w:ascii="Calibri" w:hAnsi="Calibri" w:cs="Calibri"/>
          <w:b/>
          <w:color w:val="000000" w:themeColor="text1"/>
        </w:rPr>
        <w:t>ure</w:t>
      </w:r>
      <w:r w:rsidRPr="005F7F22">
        <w:rPr>
          <w:rFonts w:ascii="Calibri" w:hAnsi="Calibri" w:cs="Calibri"/>
          <w:b/>
          <w:color w:val="000000" w:themeColor="text1"/>
        </w:rPr>
        <w:t xml:space="preserve"> 3A</w:t>
      </w:r>
      <w:r w:rsidRPr="005F7F22">
        <w:rPr>
          <w:rFonts w:ascii="Calibri" w:hAnsi="Calibri" w:cs="Calibri"/>
          <w:color w:val="000000" w:themeColor="text1"/>
        </w:rPr>
        <w:t>).</w:t>
      </w:r>
    </w:p>
    <w:p w:rsidR="00B0253A" w:rsidRPr="005F7F22" w:rsidRDefault="00B0253A" w:rsidP="00B0253A">
      <w:pPr>
        <w:pStyle w:val="ad"/>
        <w:tabs>
          <w:tab w:val="left" w:pos="900"/>
        </w:tabs>
        <w:rPr>
          <w:rFonts w:ascii="Calibri" w:hAnsi="Calibri" w:cs="Calibri"/>
          <w:color w:val="000000" w:themeColor="text1"/>
        </w:rPr>
      </w:pPr>
    </w:p>
    <w:p w:rsidR="00B0253A" w:rsidRPr="005F7F22" w:rsidRDefault="00801F7B" w:rsidP="00B0253A">
      <w:pPr>
        <w:pStyle w:val="ad"/>
        <w:shd w:val="clear" w:color="auto" w:fill="FFFFFF" w:themeFill="background1"/>
        <w:tabs>
          <w:tab w:val="left" w:pos="900"/>
        </w:tabs>
        <w:ind w:left="0"/>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color w:val="000000" w:themeColor="text1"/>
        </w:rPr>
        <w:t>Two 18-atom spacers and 2-3 non-complementary nucleotides can be placed at the 5’ end of the oligonucleotide to reduce potential steric hindrance between the bound complex and streptavidin beads. It is also desirable that the oligonucleotide is uniformly modified with a 2’O-methyl group to enhance the strength of the duplex and to provide resistance against various nucleases.</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2"/>
          <w:numId w:val="20"/>
        </w:numPr>
        <w:tabs>
          <w:tab w:val="left" w:pos="900"/>
        </w:tabs>
        <w:rPr>
          <w:rFonts w:ascii="Calibri" w:hAnsi="Calibri" w:cs="Calibri"/>
          <w:highlight w:val="yellow"/>
        </w:rPr>
      </w:pPr>
      <w:r w:rsidRPr="005F7F22">
        <w:rPr>
          <w:rFonts w:ascii="Calibri" w:hAnsi="Calibri" w:cs="Calibri"/>
          <w:highlight w:val="yellow"/>
        </w:rPr>
        <w:t xml:space="preserve">Anneal the T7-generated RNA to the </w:t>
      </w:r>
      <w:proofErr w:type="spellStart"/>
      <w:r w:rsidRPr="005F7F22">
        <w:rPr>
          <w:rFonts w:ascii="Calibri" w:hAnsi="Calibri" w:cs="Calibri"/>
          <w:highlight w:val="yellow"/>
        </w:rPr>
        <w:t>pcB</w:t>
      </w:r>
      <w:proofErr w:type="spellEnd"/>
      <w:r w:rsidRPr="005F7F22">
        <w:rPr>
          <w:rFonts w:ascii="Calibri" w:hAnsi="Calibri" w:cs="Calibri"/>
          <w:highlight w:val="yellow"/>
        </w:rPr>
        <w:t xml:space="preserve"> adaptor oligonucleotide.</w:t>
      </w:r>
    </w:p>
    <w:p w:rsidR="00B0253A" w:rsidRPr="005F7F22" w:rsidRDefault="00B0253A" w:rsidP="00B0253A">
      <w:pPr>
        <w:tabs>
          <w:tab w:val="left" w:pos="900"/>
        </w:tabs>
        <w:rPr>
          <w:rFonts w:ascii="Calibri" w:hAnsi="Calibri" w:cs="Calibri"/>
          <w:highlight w:val="yellow"/>
        </w:rPr>
      </w:pPr>
    </w:p>
    <w:p w:rsidR="00B0253A" w:rsidRPr="005F7F22" w:rsidRDefault="00B0253A" w:rsidP="00801F7B">
      <w:pPr>
        <w:pStyle w:val="ad"/>
        <w:numPr>
          <w:ilvl w:val="3"/>
          <w:numId w:val="20"/>
        </w:numPr>
        <w:tabs>
          <w:tab w:val="left" w:pos="900"/>
        </w:tabs>
        <w:jc w:val="both"/>
        <w:rPr>
          <w:rFonts w:ascii="Calibri" w:hAnsi="Calibri" w:cs="Calibri"/>
          <w:highlight w:val="yellow"/>
        </w:rPr>
      </w:pPr>
      <w:r w:rsidRPr="005F7F22">
        <w:rPr>
          <w:rFonts w:ascii="Calibri" w:hAnsi="Calibri" w:cs="Calibri"/>
          <w:highlight w:val="yellow"/>
        </w:rPr>
        <w:t xml:space="preserve">Mix 20 </w:t>
      </w:r>
      <w:proofErr w:type="spellStart"/>
      <w:r w:rsidRPr="005F7F22">
        <w:rPr>
          <w:rFonts w:ascii="Calibri" w:hAnsi="Calibri" w:cs="Calibri"/>
          <w:highlight w:val="yellow"/>
        </w:rPr>
        <w:t>pmol</w:t>
      </w:r>
      <w:proofErr w:type="spellEnd"/>
      <w:r w:rsidRPr="005F7F22">
        <w:rPr>
          <w:rFonts w:ascii="Calibri" w:hAnsi="Calibri" w:cs="Calibri"/>
          <w:highlight w:val="yellow"/>
        </w:rPr>
        <w:t xml:space="preserve"> of the RNA and 100 </w:t>
      </w:r>
      <w:proofErr w:type="spellStart"/>
      <w:r w:rsidRPr="005F7F22">
        <w:rPr>
          <w:rFonts w:ascii="Calibri" w:hAnsi="Calibri" w:cs="Calibri"/>
          <w:highlight w:val="yellow"/>
        </w:rPr>
        <w:t>pmol</w:t>
      </w:r>
      <w:proofErr w:type="spellEnd"/>
      <w:r w:rsidRPr="005F7F22">
        <w:rPr>
          <w:rFonts w:ascii="Calibri" w:hAnsi="Calibri" w:cs="Calibri"/>
          <w:highlight w:val="yellow"/>
        </w:rPr>
        <w:t xml:space="preserve"> of the adaptor </w:t>
      </w:r>
      <w:proofErr w:type="spellStart"/>
      <w:r w:rsidRPr="005F7F22">
        <w:rPr>
          <w:rFonts w:ascii="Calibri" w:hAnsi="Calibri" w:cs="Calibri"/>
          <w:highlight w:val="yellow"/>
        </w:rPr>
        <w:t>pcB</w:t>
      </w:r>
      <w:proofErr w:type="spellEnd"/>
      <w:r w:rsidRPr="005F7F22">
        <w:rPr>
          <w:rFonts w:ascii="Calibri" w:hAnsi="Calibri" w:cs="Calibri"/>
          <w:highlight w:val="yellow"/>
        </w:rPr>
        <w:t xml:space="preserve"> oligonucleotide (</w:t>
      </w:r>
      <w:r w:rsidRPr="005F7F22">
        <w:rPr>
          <w:rFonts w:ascii="Calibri" w:hAnsi="Calibri" w:cs="Calibri"/>
          <w:color w:val="000000" w:themeColor="text1"/>
          <w:highlight w:val="yellow"/>
        </w:rPr>
        <w:t>1:5 molar ratio)</w:t>
      </w:r>
      <w:r w:rsidRPr="005F7F22">
        <w:rPr>
          <w:rFonts w:ascii="Calibri" w:hAnsi="Calibri" w:cs="Calibri"/>
          <w:highlight w:val="yellow"/>
        </w:rPr>
        <w:t xml:space="preserve"> in </w:t>
      </w:r>
      <w:r w:rsidR="00801F7B" w:rsidRPr="005F7F22">
        <w:rPr>
          <w:rFonts w:ascii="Calibri" w:hAnsi="Calibri" w:cs="Calibri"/>
          <w:highlight w:val="yellow"/>
        </w:rPr>
        <w:t xml:space="preserve">a </w:t>
      </w:r>
      <w:r w:rsidRPr="005F7F22">
        <w:rPr>
          <w:rFonts w:ascii="Calibri" w:hAnsi="Calibri" w:cs="Calibri"/>
          <w:highlight w:val="yellow"/>
        </w:rPr>
        <w:t>1.5 mL tube containing 100 µL of binding buffer with the following composition: 75</w:t>
      </w:r>
      <w:r w:rsidR="00F15E44" w:rsidRPr="005F7F22">
        <w:rPr>
          <w:rFonts w:ascii="Calibri" w:hAnsi="Calibri" w:cs="Calibri"/>
          <w:highlight w:val="yellow"/>
        </w:rPr>
        <w:t xml:space="preserve"> </w:t>
      </w:r>
      <w:r w:rsidRPr="005F7F22">
        <w:rPr>
          <w:rFonts w:ascii="Calibri" w:hAnsi="Calibri" w:cs="Calibri"/>
          <w:highlight w:val="yellow"/>
        </w:rPr>
        <w:t xml:space="preserve">mM </w:t>
      </w:r>
      <w:proofErr w:type="spellStart"/>
      <w:r w:rsidRPr="005F7F22">
        <w:rPr>
          <w:rFonts w:ascii="Calibri" w:hAnsi="Calibri" w:cs="Calibri"/>
          <w:highlight w:val="yellow"/>
        </w:rPr>
        <w:t>KCl</w:t>
      </w:r>
      <w:proofErr w:type="spellEnd"/>
      <w:r w:rsidRPr="005F7F22">
        <w:rPr>
          <w:rFonts w:ascii="Calibri" w:hAnsi="Calibri" w:cs="Calibri"/>
          <w:highlight w:val="yellow"/>
        </w:rPr>
        <w:t xml:space="preserve">, 15 mM HEPES pH 7.9, 15% glycerol, 10 mM </w:t>
      </w:r>
      <w:r w:rsidR="00F15E44" w:rsidRPr="005F7F22">
        <w:rPr>
          <w:rFonts w:ascii="Calibri" w:hAnsi="Calibri" w:cs="Calibri"/>
          <w:highlight w:val="yellow"/>
        </w:rPr>
        <w:t>e</w:t>
      </w:r>
      <w:r w:rsidR="00801F7B" w:rsidRPr="005F7F22">
        <w:rPr>
          <w:rFonts w:ascii="Calibri" w:hAnsi="Calibri" w:cs="Calibri"/>
          <w:highlight w:val="yellow"/>
        </w:rPr>
        <w:t xml:space="preserve">thylenediaminetetraacetic acid </w:t>
      </w:r>
      <w:r w:rsidR="00F15E44" w:rsidRPr="005F7F22">
        <w:rPr>
          <w:rFonts w:ascii="Calibri" w:hAnsi="Calibri" w:cs="Calibri"/>
          <w:highlight w:val="yellow"/>
        </w:rPr>
        <w:t>(</w:t>
      </w:r>
      <w:r w:rsidRPr="005F7F22">
        <w:rPr>
          <w:rFonts w:ascii="Calibri" w:hAnsi="Calibri" w:cs="Calibri"/>
          <w:highlight w:val="yellow"/>
        </w:rPr>
        <w:t>EDTA</w:t>
      </w:r>
      <w:r w:rsidR="00F15E44" w:rsidRPr="005F7F22">
        <w:rPr>
          <w:rFonts w:ascii="Calibri" w:hAnsi="Calibri" w:cs="Calibri"/>
          <w:highlight w:val="yellow"/>
        </w:rPr>
        <w:t>)</w:t>
      </w:r>
      <w:r w:rsidRPr="005F7F22">
        <w:rPr>
          <w:rFonts w:ascii="Calibri" w:hAnsi="Calibri" w:cs="Calibri"/>
          <w:highlight w:val="yellow"/>
        </w:rPr>
        <w:t>.</w:t>
      </w:r>
    </w:p>
    <w:p w:rsidR="00B0253A" w:rsidRPr="005F7F22" w:rsidRDefault="00B0253A" w:rsidP="00B0253A">
      <w:pPr>
        <w:pStyle w:val="ad"/>
        <w:tabs>
          <w:tab w:val="left" w:pos="900"/>
        </w:tabs>
        <w:ind w:left="0"/>
        <w:jc w:val="both"/>
        <w:rPr>
          <w:rFonts w:ascii="Calibri" w:hAnsi="Calibri" w:cs="Calibri"/>
        </w:rPr>
      </w:pPr>
    </w:p>
    <w:p w:rsidR="00B0253A" w:rsidRPr="005F7F22" w:rsidRDefault="00801F7B" w:rsidP="00B0253A">
      <w:pPr>
        <w:pStyle w:val="ad"/>
        <w:shd w:val="clear" w:color="auto" w:fill="FFFFFF" w:themeFill="background1"/>
        <w:tabs>
          <w:tab w:val="left" w:pos="900"/>
        </w:tabs>
        <w:ind w:left="0"/>
        <w:jc w:val="both"/>
        <w:rPr>
          <w:rFonts w:ascii="Calibri" w:hAnsi="Calibri" w:cs="Calibri"/>
        </w:rPr>
      </w:pPr>
      <w:r w:rsidRPr="005F7F22">
        <w:rPr>
          <w:rFonts w:ascii="Calibri" w:hAnsi="Calibri" w:cs="Calibri"/>
        </w:rPr>
        <w:t xml:space="preserve">Note: </w:t>
      </w:r>
      <w:r w:rsidR="00B0253A" w:rsidRPr="005F7F22">
        <w:rPr>
          <w:rFonts w:ascii="Calibri" w:hAnsi="Calibri" w:cs="Calibri"/>
        </w:rPr>
        <w:t xml:space="preserve">It is important to use a minimal amount of the adaptor oligonucleotide that is </w:t>
      </w:r>
      <w:proofErr w:type="gramStart"/>
      <w:r w:rsidR="00B0253A" w:rsidRPr="005F7F22">
        <w:rPr>
          <w:rFonts w:ascii="Calibri" w:hAnsi="Calibri" w:cs="Calibri"/>
        </w:rPr>
        <w:t>sufficient</w:t>
      </w:r>
      <w:proofErr w:type="gramEnd"/>
      <w:r w:rsidR="00B0253A" w:rsidRPr="005F7F22">
        <w:rPr>
          <w:rFonts w:ascii="Calibri" w:hAnsi="Calibri" w:cs="Calibri"/>
        </w:rPr>
        <w:t xml:space="preserve"> to form a duplex with most (if not all) pre-mRNA substrate used in the annealing reaction. This could be conveniently determined by labeling RNA substrate at the 5’ end with </w:t>
      </w:r>
      <w:r w:rsidR="00B0253A" w:rsidRPr="005F7F22">
        <w:rPr>
          <w:rFonts w:ascii="Calibri" w:hAnsi="Calibri" w:cs="Calibri"/>
          <w:vertAlign w:val="superscript"/>
        </w:rPr>
        <w:t>32</w:t>
      </w:r>
      <w:r w:rsidR="00B0253A" w:rsidRPr="005F7F22">
        <w:rPr>
          <w:rFonts w:ascii="Calibri" w:hAnsi="Calibri" w:cs="Calibri"/>
        </w:rPr>
        <w:t xml:space="preserve">P, annealing the labeled substrate with increasing amounts of the adaptor oligonucleotide using various buffer conditions and monitoring the retention of the radioactive signal on streptavidin beads after several washes of the beads with the binding buffer. </w:t>
      </w:r>
    </w:p>
    <w:p w:rsidR="00B0253A" w:rsidRPr="005F7F22" w:rsidRDefault="00B0253A" w:rsidP="00B0253A">
      <w:pPr>
        <w:pStyle w:val="ad"/>
        <w:tabs>
          <w:tab w:val="left" w:pos="900"/>
        </w:tabs>
        <w:ind w:left="0"/>
        <w:jc w:val="both"/>
        <w:rPr>
          <w:rFonts w:ascii="Calibri" w:hAnsi="Calibri" w:cs="Calibri"/>
        </w:rPr>
      </w:pPr>
    </w:p>
    <w:p w:rsidR="00B0253A" w:rsidRPr="005F7F22" w:rsidRDefault="00B0253A" w:rsidP="00B0253A">
      <w:pPr>
        <w:pStyle w:val="ad"/>
        <w:numPr>
          <w:ilvl w:val="3"/>
          <w:numId w:val="20"/>
        </w:numPr>
        <w:tabs>
          <w:tab w:val="left" w:pos="900"/>
        </w:tabs>
        <w:rPr>
          <w:rFonts w:ascii="Calibri" w:hAnsi="Calibri" w:cs="Calibri"/>
          <w:highlight w:val="yellow"/>
        </w:rPr>
      </w:pPr>
      <w:r w:rsidRPr="005F7F22">
        <w:rPr>
          <w:rFonts w:ascii="Calibri" w:hAnsi="Calibri" w:cs="Calibri"/>
          <w:highlight w:val="yellow"/>
        </w:rPr>
        <w:t>Place the tube in boiling water for 5 min.</w:t>
      </w:r>
    </w:p>
    <w:p w:rsidR="00B0253A" w:rsidRPr="005F7F22" w:rsidRDefault="00B0253A" w:rsidP="00B0253A">
      <w:pPr>
        <w:pStyle w:val="ad"/>
        <w:tabs>
          <w:tab w:val="left" w:pos="900"/>
        </w:tabs>
        <w:ind w:left="0"/>
        <w:rPr>
          <w:rFonts w:ascii="Calibri" w:hAnsi="Calibri" w:cs="Calibri"/>
          <w:highlight w:val="yellow"/>
        </w:rPr>
      </w:pPr>
    </w:p>
    <w:p w:rsidR="00B0253A" w:rsidRPr="005F7F22" w:rsidRDefault="00B0253A" w:rsidP="00B0253A">
      <w:pPr>
        <w:pStyle w:val="ad"/>
        <w:numPr>
          <w:ilvl w:val="3"/>
          <w:numId w:val="20"/>
        </w:numPr>
        <w:tabs>
          <w:tab w:val="left" w:pos="900"/>
        </w:tabs>
        <w:rPr>
          <w:rFonts w:ascii="Calibri" w:hAnsi="Calibri" w:cs="Calibri"/>
          <w:highlight w:val="yellow"/>
        </w:rPr>
      </w:pPr>
      <w:r w:rsidRPr="005F7F22">
        <w:rPr>
          <w:rFonts w:ascii="Calibri" w:hAnsi="Calibri" w:cs="Calibri"/>
          <w:highlight w:val="yellow"/>
        </w:rPr>
        <w:t xml:space="preserve">Allow </w:t>
      </w:r>
      <w:r w:rsidR="00801F7B" w:rsidRPr="005F7F22">
        <w:rPr>
          <w:rFonts w:ascii="Calibri" w:hAnsi="Calibri" w:cs="Calibri"/>
          <w:highlight w:val="yellow"/>
        </w:rPr>
        <w:t xml:space="preserve">the </w:t>
      </w:r>
      <w:r w:rsidRPr="005F7F22">
        <w:rPr>
          <w:rFonts w:ascii="Calibri" w:hAnsi="Calibri" w:cs="Calibri"/>
          <w:highlight w:val="yellow"/>
        </w:rPr>
        <w:t>water to cool down to room temperature.</w:t>
      </w:r>
    </w:p>
    <w:p w:rsidR="00B0253A" w:rsidRPr="005F7F22" w:rsidRDefault="00B0253A" w:rsidP="00B0253A">
      <w:pPr>
        <w:tabs>
          <w:tab w:val="left" w:pos="900"/>
        </w:tabs>
        <w:rPr>
          <w:rFonts w:ascii="Calibri" w:hAnsi="Calibri" w:cs="Calibri"/>
        </w:rPr>
      </w:pPr>
    </w:p>
    <w:p w:rsidR="00B0253A" w:rsidRPr="005F7F22" w:rsidRDefault="00B0253A" w:rsidP="00801F7B">
      <w:pPr>
        <w:pStyle w:val="ad"/>
        <w:numPr>
          <w:ilvl w:val="0"/>
          <w:numId w:val="20"/>
        </w:numPr>
        <w:rPr>
          <w:rFonts w:ascii="Calibri" w:hAnsi="Calibri" w:cs="Calibri"/>
          <w:b/>
          <w:highlight w:val="yellow"/>
        </w:rPr>
      </w:pPr>
      <w:r w:rsidRPr="005F7F22">
        <w:rPr>
          <w:rFonts w:ascii="Calibri" w:hAnsi="Calibri" w:cs="Calibri"/>
          <w:b/>
          <w:highlight w:val="yellow"/>
        </w:rPr>
        <w:t xml:space="preserve">Complex </w:t>
      </w:r>
      <w:r w:rsidR="00801F7B" w:rsidRPr="005F7F22">
        <w:rPr>
          <w:rFonts w:ascii="Calibri" w:hAnsi="Calibri" w:cs="Calibri"/>
          <w:b/>
          <w:highlight w:val="yellow"/>
        </w:rPr>
        <w:t>A</w:t>
      </w:r>
      <w:r w:rsidRPr="005F7F22">
        <w:rPr>
          <w:rFonts w:ascii="Calibri" w:hAnsi="Calibri" w:cs="Calibri"/>
          <w:b/>
          <w:highlight w:val="yellow"/>
        </w:rPr>
        <w:t>ssembly</w:t>
      </w:r>
    </w:p>
    <w:p w:rsidR="006333AA" w:rsidRPr="005F7F22" w:rsidRDefault="006333AA" w:rsidP="006333AA">
      <w:pPr>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Supplement 1 mL of a mouse nuclear extract (or another extract of choice) with 80 mM EDTA pH 8 to a final concentration of 10 mM to block nonspecific metal-dependent nucleases that are present in the extract.</w:t>
      </w:r>
    </w:p>
    <w:p w:rsidR="00B0253A" w:rsidRPr="005F7F22" w:rsidRDefault="00B0253A" w:rsidP="00B0253A">
      <w:pPr>
        <w:tabs>
          <w:tab w:val="left" w:pos="900"/>
        </w:tabs>
        <w:rPr>
          <w:rFonts w:ascii="Calibri" w:hAnsi="Calibri" w:cs="Calibri"/>
        </w:rPr>
      </w:pPr>
    </w:p>
    <w:p w:rsidR="00B0253A" w:rsidRPr="005F7F22" w:rsidRDefault="00F15E44" w:rsidP="00B0253A">
      <w:pPr>
        <w:shd w:val="clear" w:color="auto" w:fill="FFFFFF" w:themeFill="background1"/>
        <w:tabs>
          <w:tab w:val="left" w:pos="900"/>
        </w:tabs>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color w:val="000000" w:themeColor="text1"/>
        </w:rPr>
        <w:t xml:space="preserve">This will result in adjusting buffer in the extract to the same composition as that in the binding buffer (see </w:t>
      </w:r>
      <w:r w:rsidRPr="005F7F22">
        <w:rPr>
          <w:rFonts w:ascii="Calibri" w:hAnsi="Calibri" w:cs="Calibri"/>
          <w:color w:val="000000" w:themeColor="text1"/>
        </w:rPr>
        <w:t>S</w:t>
      </w:r>
      <w:r w:rsidR="00B0253A" w:rsidRPr="005F7F22">
        <w:rPr>
          <w:rFonts w:ascii="Calibri" w:hAnsi="Calibri" w:cs="Calibri"/>
          <w:color w:val="000000" w:themeColor="text1"/>
        </w:rPr>
        <w:t xml:space="preserve">tep 1.2.3.1). EDTA does not affect </w:t>
      </w:r>
      <w:r w:rsidR="00B0253A" w:rsidRPr="005F7F22">
        <w:rPr>
          <w:rFonts w:ascii="Calibri" w:hAnsi="Calibri" w:cs="Calibri"/>
          <w:i/>
          <w:iCs/>
          <w:color w:val="000000" w:themeColor="text1"/>
        </w:rPr>
        <w:t>in vitro</w:t>
      </w:r>
      <w:r w:rsidR="00B0253A" w:rsidRPr="005F7F22">
        <w:rPr>
          <w:rFonts w:ascii="Calibri" w:hAnsi="Calibri" w:cs="Calibri"/>
          <w:color w:val="000000" w:themeColor="text1"/>
        </w:rPr>
        <w:t xml:space="preserve"> processing of histone pre-mRNAs but may be harmful in purifying proteins or protein complexes that assemble in a magnesium-dependent manner. In these cases, EDTA should be avoided.</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 xml:space="preserve">Add 5-10 </w:t>
      </w:r>
      <w:proofErr w:type="spellStart"/>
      <w:r w:rsidRPr="005F7F22">
        <w:rPr>
          <w:rFonts w:ascii="Calibri" w:hAnsi="Calibri" w:cs="Calibri"/>
          <w:color w:val="000000" w:themeColor="text1"/>
        </w:rPr>
        <w:t>pmol</w:t>
      </w:r>
      <w:proofErr w:type="spellEnd"/>
      <w:r w:rsidRPr="005F7F22">
        <w:rPr>
          <w:rFonts w:ascii="Calibri" w:hAnsi="Calibri" w:cs="Calibri"/>
          <w:color w:val="000000" w:themeColor="text1"/>
        </w:rPr>
        <w:t xml:space="preserve"> of the RNA substrate tagged with the </w:t>
      </w: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 xml:space="preserve"> moiety in </w:t>
      </w:r>
      <w:r w:rsidRPr="005F7F22">
        <w:rPr>
          <w:rFonts w:ascii="Calibri" w:hAnsi="Calibri" w:cs="Calibri"/>
          <w:i/>
          <w:iCs/>
          <w:color w:val="000000" w:themeColor="text1"/>
        </w:rPr>
        <w:t>cis</w:t>
      </w:r>
      <w:r w:rsidRPr="005F7F22">
        <w:rPr>
          <w:rFonts w:ascii="Calibri" w:hAnsi="Calibri" w:cs="Calibri"/>
          <w:color w:val="000000" w:themeColor="text1"/>
        </w:rPr>
        <w:t xml:space="preserve"> (see </w:t>
      </w:r>
      <w:r w:rsidR="00F15E44" w:rsidRPr="005F7F22">
        <w:rPr>
          <w:rFonts w:ascii="Calibri" w:hAnsi="Calibri" w:cs="Calibri"/>
          <w:color w:val="000000" w:themeColor="text1"/>
        </w:rPr>
        <w:t>S</w:t>
      </w:r>
      <w:r w:rsidRPr="005F7F22">
        <w:rPr>
          <w:rFonts w:ascii="Calibri" w:hAnsi="Calibri" w:cs="Calibri"/>
          <w:color w:val="000000" w:themeColor="text1"/>
        </w:rPr>
        <w:t xml:space="preserve">tep 1.1) or </w:t>
      </w:r>
      <w:r w:rsidRPr="005F7F22">
        <w:rPr>
          <w:rFonts w:ascii="Calibri" w:hAnsi="Calibri" w:cs="Calibri"/>
          <w:i/>
          <w:iCs/>
          <w:color w:val="000000" w:themeColor="text1"/>
        </w:rPr>
        <w:t>trans</w:t>
      </w:r>
      <w:r w:rsidRPr="005F7F22">
        <w:rPr>
          <w:rFonts w:ascii="Calibri" w:hAnsi="Calibri" w:cs="Calibri"/>
          <w:color w:val="000000" w:themeColor="text1"/>
        </w:rPr>
        <w:t xml:space="preserve"> (see </w:t>
      </w:r>
      <w:r w:rsidR="00F15E44" w:rsidRPr="005F7F22">
        <w:rPr>
          <w:rFonts w:ascii="Calibri" w:hAnsi="Calibri" w:cs="Calibri"/>
          <w:color w:val="000000" w:themeColor="text1"/>
        </w:rPr>
        <w:t>S</w:t>
      </w:r>
      <w:r w:rsidRPr="005F7F22">
        <w:rPr>
          <w:rFonts w:ascii="Calibri" w:hAnsi="Calibri" w:cs="Calibri"/>
          <w:color w:val="000000" w:themeColor="text1"/>
        </w:rPr>
        <w:t xml:space="preserve">tep 1.2.3.3) to 1 mL of the extract containing 10 mM EDTA. </w:t>
      </w:r>
    </w:p>
    <w:p w:rsidR="00B0253A" w:rsidRPr="005F7F22" w:rsidRDefault="00B0253A" w:rsidP="00B0253A">
      <w:pPr>
        <w:tabs>
          <w:tab w:val="left" w:pos="900"/>
        </w:tabs>
        <w:rPr>
          <w:rFonts w:ascii="Calibri" w:hAnsi="Calibri" w:cs="Calibri"/>
        </w:rPr>
      </w:pPr>
    </w:p>
    <w:p w:rsidR="00B0253A" w:rsidRPr="005F7F22" w:rsidRDefault="00F15E44" w:rsidP="00B0253A">
      <w:pPr>
        <w:shd w:val="clear" w:color="auto" w:fill="FFFFFF" w:themeFill="background1"/>
        <w:tabs>
          <w:tab w:val="left" w:pos="900"/>
        </w:tabs>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color w:val="000000" w:themeColor="text1"/>
        </w:rPr>
        <w:t xml:space="preserve">The amount of RNA needs to be carefully evaluated in a series of trial experiments. Using too much RNA substrate for </w:t>
      </w:r>
      <w:r w:rsidRPr="005F7F22">
        <w:rPr>
          <w:rFonts w:ascii="Calibri" w:hAnsi="Calibri" w:cs="Calibri"/>
          <w:color w:val="000000" w:themeColor="text1"/>
        </w:rPr>
        <w:t xml:space="preserve">the </w:t>
      </w:r>
      <w:r w:rsidR="00B0253A" w:rsidRPr="005F7F22">
        <w:rPr>
          <w:rFonts w:ascii="Calibri" w:hAnsi="Calibri" w:cs="Calibri"/>
          <w:color w:val="000000" w:themeColor="text1"/>
        </w:rPr>
        <w:t>purification of a limiting complex maybe counterproductive, significantly increasing the background of nonspecific RNA binding proteins without having any effect on the yield of specific proteins.</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 xml:space="preserve">Incubate the RNA substrate with the extract for 5 min at 4 </w:t>
      </w:r>
      <w:r w:rsidRPr="005F7F22">
        <w:rPr>
          <w:rFonts w:ascii="Calibri" w:hAnsi="Calibri" w:cs="Calibri"/>
        </w:rPr>
        <w:t>°C</w:t>
      </w:r>
      <w:r w:rsidRPr="005F7F22">
        <w:rPr>
          <w:rFonts w:ascii="Calibri" w:hAnsi="Calibri" w:cs="Calibri"/>
          <w:color w:val="000000" w:themeColor="text1"/>
        </w:rPr>
        <w:t xml:space="preserve">, occasionally mixing the sample. </w:t>
      </w:r>
    </w:p>
    <w:p w:rsidR="00B0253A" w:rsidRPr="005F7F22" w:rsidRDefault="00B0253A" w:rsidP="00B0253A">
      <w:pPr>
        <w:tabs>
          <w:tab w:val="left" w:pos="900"/>
        </w:tabs>
        <w:rPr>
          <w:rFonts w:ascii="Calibri" w:hAnsi="Calibri" w:cs="Calibri"/>
        </w:rPr>
      </w:pPr>
    </w:p>
    <w:p w:rsidR="00B0253A" w:rsidRPr="005F7F22" w:rsidRDefault="00F15E44" w:rsidP="00B0253A">
      <w:pPr>
        <w:shd w:val="clear" w:color="auto" w:fill="FFFFFF" w:themeFill="background1"/>
        <w:tabs>
          <w:tab w:val="left" w:pos="900"/>
        </w:tabs>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color w:val="000000" w:themeColor="text1"/>
        </w:rPr>
        <w:t xml:space="preserve">Both the time and temperature of </w:t>
      </w:r>
      <w:r w:rsidRPr="005F7F22">
        <w:rPr>
          <w:rFonts w:ascii="Calibri" w:hAnsi="Calibri" w:cs="Calibri"/>
          <w:color w:val="000000" w:themeColor="text1"/>
        </w:rPr>
        <w:t xml:space="preserve">the </w:t>
      </w:r>
      <w:r w:rsidR="00B0253A" w:rsidRPr="005F7F22">
        <w:rPr>
          <w:rFonts w:ascii="Calibri" w:hAnsi="Calibri" w:cs="Calibri"/>
          <w:color w:val="000000" w:themeColor="text1"/>
        </w:rPr>
        <w:t xml:space="preserve">incubation need to be established empirically and may vary significantly, depending on the specific nature of the RNA/protein complex.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Spin the incubation mixture in a pre-cooled microcentrifuge for 10 min at 10,000 x g to remove any potential precipitates and carefully collect the supernatant avoiding transferring the pellet.</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0"/>
          <w:numId w:val="20"/>
        </w:numPr>
        <w:shd w:val="clear" w:color="auto" w:fill="FFFF00"/>
        <w:tabs>
          <w:tab w:val="left" w:pos="900"/>
        </w:tabs>
        <w:jc w:val="both"/>
        <w:rPr>
          <w:rFonts w:ascii="Calibri" w:hAnsi="Calibri" w:cs="Calibri"/>
          <w:b/>
          <w:bCs/>
          <w:color w:val="000000" w:themeColor="text1"/>
        </w:rPr>
      </w:pPr>
      <w:r w:rsidRPr="005F7F22">
        <w:rPr>
          <w:rFonts w:ascii="Calibri" w:hAnsi="Calibri" w:cs="Calibri"/>
          <w:b/>
          <w:bCs/>
          <w:color w:val="000000" w:themeColor="text1"/>
        </w:rPr>
        <w:t xml:space="preserve">Immobilization of the RNA/protein </w:t>
      </w:r>
      <w:r w:rsidR="00F15E44" w:rsidRPr="005F7F22">
        <w:rPr>
          <w:rFonts w:ascii="Calibri" w:hAnsi="Calibri" w:cs="Calibri"/>
          <w:b/>
          <w:bCs/>
          <w:color w:val="000000" w:themeColor="text1"/>
        </w:rPr>
        <w:t>C</w:t>
      </w:r>
      <w:r w:rsidRPr="005F7F22">
        <w:rPr>
          <w:rFonts w:ascii="Calibri" w:hAnsi="Calibri" w:cs="Calibri"/>
          <w:b/>
          <w:bCs/>
          <w:color w:val="000000" w:themeColor="text1"/>
        </w:rPr>
        <w:t>omplex</w:t>
      </w:r>
      <w:r w:rsidR="00627585" w:rsidRPr="005F7F22">
        <w:rPr>
          <w:rFonts w:ascii="Calibri" w:hAnsi="Calibri" w:cs="Calibri"/>
          <w:b/>
          <w:bCs/>
          <w:color w:val="000000" w:themeColor="text1"/>
        </w:rPr>
        <w:t>es</w:t>
      </w:r>
      <w:r w:rsidRPr="005F7F22">
        <w:rPr>
          <w:rFonts w:ascii="Calibri" w:hAnsi="Calibri" w:cs="Calibri"/>
          <w:b/>
          <w:bCs/>
          <w:color w:val="000000" w:themeColor="text1"/>
        </w:rPr>
        <w:t xml:space="preserve"> on </w:t>
      </w:r>
      <w:r w:rsidR="00F15E44" w:rsidRPr="005F7F22">
        <w:rPr>
          <w:rFonts w:ascii="Calibri" w:hAnsi="Calibri" w:cs="Calibri"/>
          <w:b/>
          <w:bCs/>
          <w:color w:val="000000" w:themeColor="text1"/>
        </w:rPr>
        <w:t>Streptavidin Beads</w:t>
      </w:r>
      <w:r w:rsidRPr="005F7F22">
        <w:rPr>
          <w:rFonts w:ascii="Calibri" w:hAnsi="Calibri" w:cs="Calibri"/>
          <w:b/>
          <w:bCs/>
          <w:color w:val="000000" w:themeColor="text1"/>
        </w:rPr>
        <w:t xml:space="preserve">.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Transfer ~100 µL of streptavidin agarose bead suspension from a commercial supplier (</w:t>
      </w:r>
      <w:r w:rsidRPr="005F7F22">
        <w:rPr>
          <w:rFonts w:ascii="Calibri" w:hAnsi="Calibri" w:cs="Calibri"/>
          <w:b/>
          <w:color w:val="000000" w:themeColor="text1"/>
        </w:rPr>
        <w:t>Table of Materials</w:t>
      </w:r>
      <w:r w:rsidRPr="005F7F22">
        <w:rPr>
          <w:rFonts w:ascii="Calibri" w:hAnsi="Calibri" w:cs="Calibri"/>
          <w:color w:val="000000" w:themeColor="text1"/>
        </w:rPr>
        <w:t xml:space="preserve">) to </w:t>
      </w:r>
      <w:r w:rsidR="00F15E44" w:rsidRPr="005F7F22">
        <w:rPr>
          <w:rFonts w:ascii="Calibri" w:hAnsi="Calibri" w:cs="Calibri"/>
          <w:color w:val="000000" w:themeColor="text1"/>
        </w:rPr>
        <w:t xml:space="preserve">a </w:t>
      </w:r>
      <w:r w:rsidRPr="005F7F22">
        <w:rPr>
          <w:rFonts w:ascii="Calibri" w:hAnsi="Calibri" w:cs="Calibri"/>
          <w:color w:val="000000" w:themeColor="text1"/>
        </w:rPr>
        <w:t>1.5 mL tube and increase the volume with the binding buffer (</w:t>
      </w:r>
      <w:r w:rsidRPr="005F7F22">
        <w:rPr>
          <w:rFonts w:ascii="Calibri" w:hAnsi="Calibri" w:cs="Calibri"/>
        </w:rPr>
        <w:t>75</w:t>
      </w:r>
      <w:r w:rsidR="00F15E44" w:rsidRPr="005F7F22">
        <w:rPr>
          <w:rFonts w:ascii="Calibri" w:hAnsi="Calibri" w:cs="Calibri"/>
        </w:rPr>
        <w:t xml:space="preserve"> </w:t>
      </w:r>
      <w:r w:rsidRPr="005F7F22">
        <w:rPr>
          <w:rFonts w:ascii="Calibri" w:hAnsi="Calibri" w:cs="Calibri"/>
        </w:rPr>
        <w:t xml:space="preserve">mM </w:t>
      </w:r>
      <w:proofErr w:type="spellStart"/>
      <w:r w:rsidRPr="005F7F22">
        <w:rPr>
          <w:rFonts w:ascii="Calibri" w:hAnsi="Calibri" w:cs="Calibri"/>
        </w:rPr>
        <w:t>KCl</w:t>
      </w:r>
      <w:proofErr w:type="spellEnd"/>
      <w:r w:rsidRPr="005F7F22">
        <w:rPr>
          <w:rFonts w:ascii="Calibri" w:hAnsi="Calibri" w:cs="Calibri"/>
        </w:rPr>
        <w:t>, 15 mM HEPES pH 7.9, 15% glycerol, 10 mM EDTA).</w:t>
      </w:r>
    </w:p>
    <w:p w:rsidR="00B0253A" w:rsidRPr="005F7F22" w:rsidRDefault="00B0253A" w:rsidP="00B0253A">
      <w:pPr>
        <w:tabs>
          <w:tab w:val="left" w:pos="900"/>
        </w:tabs>
        <w:rPr>
          <w:rFonts w:ascii="Calibri" w:hAnsi="Calibri" w:cs="Calibri"/>
        </w:rPr>
      </w:pPr>
    </w:p>
    <w:p w:rsidR="00B0253A" w:rsidRPr="005F7F22" w:rsidRDefault="00F15E44" w:rsidP="00B0253A">
      <w:pPr>
        <w:shd w:val="clear" w:color="auto" w:fill="FFFFFF" w:themeFill="background1"/>
        <w:tabs>
          <w:tab w:val="left" w:pos="900"/>
        </w:tabs>
        <w:jc w:val="both"/>
        <w:rPr>
          <w:rFonts w:ascii="Calibri" w:hAnsi="Calibri" w:cs="Calibri"/>
        </w:rPr>
      </w:pPr>
      <w:r w:rsidRPr="005F7F22">
        <w:rPr>
          <w:rFonts w:ascii="Calibri" w:hAnsi="Calibri" w:cs="Calibri"/>
        </w:rPr>
        <w:t xml:space="preserve">Note: </w:t>
      </w:r>
      <w:r w:rsidR="00B0253A" w:rsidRPr="005F7F22">
        <w:rPr>
          <w:rFonts w:ascii="Calibri" w:hAnsi="Calibri" w:cs="Calibri"/>
        </w:rPr>
        <w:t>This buffer should have the same composition as that in the annealing mixture and in the extract used for complex assembly (</w:t>
      </w:r>
      <w:r w:rsidRPr="005F7F22">
        <w:rPr>
          <w:rFonts w:ascii="Calibri" w:hAnsi="Calibri" w:cs="Calibri"/>
        </w:rPr>
        <w:t>S</w:t>
      </w:r>
      <w:r w:rsidR="00B0253A" w:rsidRPr="005F7F22">
        <w:rPr>
          <w:rFonts w:ascii="Calibri" w:hAnsi="Calibri" w:cs="Calibri"/>
        </w:rPr>
        <w:t>tep 2.1).</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 xml:space="preserve">Collect the beads at the bottom of the tube by spinning </w:t>
      </w:r>
      <w:r w:rsidR="00F15E44" w:rsidRPr="005F7F22">
        <w:rPr>
          <w:rFonts w:ascii="Calibri" w:hAnsi="Calibri" w:cs="Calibri"/>
          <w:color w:val="000000" w:themeColor="text1"/>
        </w:rPr>
        <w:t xml:space="preserve">for </w:t>
      </w:r>
      <w:r w:rsidRPr="005F7F22">
        <w:rPr>
          <w:rFonts w:ascii="Calibri" w:hAnsi="Calibri" w:cs="Calibri"/>
          <w:color w:val="000000" w:themeColor="text1"/>
        </w:rPr>
        <w:t>2-3 min at 25 x g and aspirate the supernatant.</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Repeat the same washing/spinning procedure 2-3 times to equilibrate the beads with the binding buffer.</w:t>
      </w:r>
    </w:p>
    <w:p w:rsidR="00B0253A" w:rsidRPr="005F7F22" w:rsidRDefault="00B0253A" w:rsidP="00B0253A">
      <w:pPr>
        <w:pStyle w:val="ad"/>
        <w:tabs>
          <w:tab w:val="left" w:pos="900"/>
        </w:tabs>
        <w:rPr>
          <w:rFonts w:ascii="Calibri" w:hAnsi="Calibri" w:cs="Calibri"/>
          <w:color w:val="000000" w:themeColor="text1"/>
        </w:rPr>
      </w:pPr>
    </w:p>
    <w:p w:rsidR="00B0253A" w:rsidRPr="005F7F22" w:rsidRDefault="00F15E44" w:rsidP="00B0253A">
      <w:pPr>
        <w:shd w:val="clear" w:color="auto" w:fill="FFFFFF" w:themeFill="background1"/>
        <w:tabs>
          <w:tab w:val="left" w:pos="900"/>
        </w:tabs>
        <w:jc w:val="both"/>
        <w:rPr>
          <w:rFonts w:ascii="Calibri" w:hAnsi="Calibri" w:cs="Calibri"/>
          <w:color w:val="000000" w:themeColor="text1"/>
        </w:rPr>
      </w:pPr>
      <w:r w:rsidRPr="005F7F22">
        <w:rPr>
          <w:rFonts w:ascii="Calibri" w:hAnsi="Calibri" w:cs="Calibri"/>
          <w:color w:val="000000" w:themeColor="text1"/>
        </w:rPr>
        <w:t>Note</w:t>
      </w:r>
      <w:r w:rsidR="00B0253A" w:rsidRPr="005F7F22">
        <w:rPr>
          <w:rFonts w:ascii="Calibri" w:hAnsi="Calibri" w:cs="Calibri"/>
          <w:color w:val="000000" w:themeColor="text1"/>
        </w:rPr>
        <w:t>: At the end of this step, the pellet of the beads should have a volume of ~ 30 µL.</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Load the supernatant containing the assembled complex (</w:t>
      </w:r>
      <w:r w:rsidR="00F15E44" w:rsidRPr="005F7F22">
        <w:rPr>
          <w:rFonts w:ascii="Calibri" w:hAnsi="Calibri" w:cs="Calibri"/>
          <w:color w:val="000000" w:themeColor="text1"/>
        </w:rPr>
        <w:t>S</w:t>
      </w:r>
      <w:r w:rsidRPr="005F7F22">
        <w:rPr>
          <w:rFonts w:ascii="Calibri" w:hAnsi="Calibri" w:cs="Calibri"/>
          <w:color w:val="000000" w:themeColor="text1"/>
        </w:rPr>
        <w:t xml:space="preserve">tep 2.4) over the equilibrated streptavidin agarose beads.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 xml:space="preserve">Rotate 1 h at 4 </w:t>
      </w:r>
      <w:r w:rsidRPr="005F7F22">
        <w:rPr>
          <w:rFonts w:ascii="Calibri" w:hAnsi="Calibri" w:cs="Calibri"/>
        </w:rPr>
        <w:t>°C</w:t>
      </w:r>
      <w:r w:rsidRPr="005F7F22">
        <w:rPr>
          <w:rFonts w:ascii="Calibri" w:hAnsi="Calibri" w:cs="Calibri"/>
          <w:color w:val="000000" w:themeColor="text1"/>
        </w:rPr>
        <w:t xml:space="preserve"> to immobilize RNA and the bound complexes on the beads.</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 xml:space="preserve">Collect the beads at the bottom of the tube by spinning </w:t>
      </w:r>
      <w:r w:rsidR="00F15E44" w:rsidRPr="005F7F22">
        <w:rPr>
          <w:rFonts w:ascii="Calibri" w:hAnsi="Calibri" w:cs="Calibri"/>
          <w:color w:val="000000" w:themeColor="text1"/>
        </w:rPr>
        <w:t xml:space="preserve">for </w:t>
      </w:r>
      <w:r w:rsidRPr="005F7F22">
        <w:rPr>
          <w:rFonts w:ascii="Calibri" w:hAnsi="Calibri" w:cs="Calibri"/>
          <w:color w:val="000000" w:themeColor="text1"/>
        </w:rPr>
        <w:t>2-3 min at 25 x g.</w:t>
      </w:r>
    </w:p>
    <w:p w:rsidR="00B0253A" w:rsidRPr="005F7F22" w:rsidRDefault="00B0253A" w:rsidP="00B0253A">
      <w:pPr>
        <w:tabs>
          <w:tab w:val="left" w:pos="900"/>
        </w:tabs>
        <w:rPr>
          <w:rFonts w:ascii="Calibri" w:hAnsi="Calibri" w:cs="Calibri"/>
        </w:rPr>
      </w:pPr>
    </w:p>
    <w:p w:rsidR="00B0253A" w:rsidRPr="005F7F22" w:rsidRDefault="00F15E44" w:rsidP="00B0253A">
      <w:pPr>
        <w:shd w:val="clear" w:color="auto" w:fill="FFFFFF" w:themeFill="background1"/>
        <w:tabs>
          <w:tab w:val="left" w:pos="900"/>
        </w:tabs>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color w:val="000000" w:themeColor="text1"/>
        </w:rPr>
        <w:t xml:space="preserve">Use a swing out rotor to avoid substantial loss of the beads if they tend to adhere to the side of the tube in angular rotors.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Aspirate the supernatant and rinse the beads twice with 1 mL of the binding buffer, using the same centrifugation conditions.</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 xml:space="preserve">Add 1 mL of the binding buffer and rotate the sample 1 h at 4 </w:t>
      </w:r>
      <w:r w:rsidRPr="005F7F22">
        <w:rPr>
          <w:rFonts w:ascii="Calibri" w:hAnsi="Calibri" w:cs="Calibri"/>
        </w:rPr>
        <w:t>°C</w:t>
      </w:r>
      <w:r w:rsidRPr="005F7F22">
        <w:rPr>
          <w:rFonts w:ascii="Calibri" w:hAnsi="Calibri" w:cs="Calibri"/>
          <w:color w:val="000000" w:themeColor="text1"/>
        </w:rPr>
        <w:t xml:space="preserve">. </w:t>
      </w:r>
    </w:p>
    <w:p w:rsidR="00B0253A" w:rsidRPr="005F7F22" w:rsidRDefault="00B0253A" w:rsidP="00B0253A">
      <w:pPr>
        <w:tabs>
          <w:tab w:val="left" w:pos="900"/>
        </w:tabs>
        <w:rPr>
          <w:rFonts w:ascii="Calibri" w:hAnsi="Calibri" w:cs="Calibri"/>
        </w:rPr>
      </w:pPr>
    </w:p>
    <w:p w:rsidR="00B0253A" w:rsidRPr="005F7F22" w:rsidRDefault="00F15E44" w:rsidP="00B0253A">
      <w:pPr>
        <w:shd w:val="clear" w:color="auto" w:fill="FFFFFF" w:themeFill="background1"/>
        <w:tabs>
          <w:tab w:val="left" w:pos="900"/>
        </w:tabs>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color w:val="000000" w:themeColor="text1"/>
        </w:rPr>
        <w:t xml:space="preserve">This step can be shortened if the complex formed on the substrate tends to dissociate.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 xml:space="preserve">Spin down the beads </w:t>
      </w:r>
      <w:r w:rsidR="00D1432E" w:rsidRPr="005F7F22">
        <w:rPr>
          <w:rFonts w:ascii="Calibri" w:hAnsi="Calibri" w:cs="Calibri"/>
          <w:color w:val="000000" w:themeColor="text1"/>
        </w:rPr>
        <w:t xml:space="preserve">for </w:t>
      </w:r>
      <w:r w:rsidRPr="005F7F22">
        <w:rPr>
          <w:rFonts w:ascii="Calibri" w:hAnsi="Calibri" w:cs="Calibri"/>
          <w:color w:val="000000" w:themeColor="text1"/>
        </w:rPr>
        <w:t xml:space="preserve">2-3 min at 25 x g, add 1 mL of the buffer and transfer the suspension to a new tube.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 xml:space="preserve">Rotate for an additional 1 h or shorter, if the complex is not stable, spin down </w:t>
      </w:r>
      <w:r w:rsidR="00D1432E" w:rsidRPr="005F7F22">
        <w:rPr>
          <w:rFonts w:ascii="Calibri" w:hAnsi="Calibri" w:cs="Calibri"/>
          <w:color w:val="000000" w:themeColor="text1"/>
        </w:rPr>
        <w:t xml:space="preserve">for </w:t>
      </w:r>
      <w:r w:rsidRPr="005F7F22">
        <w:rPr>
          <w:rFonts w:ascii="Calibri" w:hAnsi="Calibri" w:cs="Calibri"/>
          <w:color w:val="000000" w:themeColor="text1"/>
        </w:rPr>
        <w:t xml:space="preserve">2-3 min at 25 x g and transfer the beads to a 500 µL tube in 50-100 µL </w:t>
      </w:r>
      <w:r w:rsidR="00D1432E" w:rsidRPr="005F7F22">
        <w:rPr>
          <w:rFonts w:ascii="Calibri" w:hAnsi="Calibri" w:cs="Calibri"/>
          <w:color w:val="000000" w:themeColor="text1"/>
        </w:rPr>
        <w:t xml:space="preserve">of </w:t>
      </w:r>
      <w:r w:rsidRPr="005F7F22">
        <w:rPr>
          <w:rFonts w:ascii="Calibri" w:hAnsi="Calibri" w:cs="Calibri"/>
          <w:color w:val="000000" w:themeColor="text1"/>
        </w:rPr>
        <w:t>binding buffer.</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0"/>
          <w:numId w:val="20"/>
        </w:numPr>
        <w:shd w:val="clear" w:color="auto" w:fill="FFFF00"/>
        <w:tabs>
          <w:tab w:val="left" w:pos="900"/>
        </w:tabs>
        <w:jc w:val="both"/>
        <w:rPr>
          <w:rFonts w:ascii="Calibri" w:hAnsi="Calibri" w:cs="Calibri"/>
        </w:rPr>
      </w:pPr>
      <w:r w:rsidRPr="005F7F22">
        <w:rPr>
          <w:rFonts w:ascii="Calibri" w:hAnsi="Calibri" w:cs="Calibri"/>
          <w:b/>
          <w:bCs/>
        </w:rPr>
        <w:t>UV-</w:t>
      </w:r>
      <w:r w:rsidR="006333AA" w:rsidRPr="005F7F22">
        <w:rPr>
          <w:rFonts w:ascii="Calibri" w:hAnsi="Calibri" w:cs="Calibri"/>
          <w:b/>
          <w:bCs/>
        </w:rPr>
        <w:t>E</w:t>
      </w:r>
      <w:r w:rsidRPr="005F7F22">
        <w:rPr>
          <w:rFonts w:ascii="Calibri" w:hAnsi="Calibri" w:cs="Calibri"/>
          <w:b/>
          <w:bCs/>
        </w:rPr>
        <w:t>lution.</w:t>
      </w:r>
      <w:r w:rsidRPr="005F7F22">
        <w:rPr>
          <w:rFonts w:ascii="Calibri" w:hAnsi="Calibri" w:cs="Calibri"/>
        </w:rPr>
        <w:t xml:space="preserve">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Style w:val="lrzxr"/>
          <w:rFonts w:ascii="Calibri" w:hAnsi="Calibri" w:cs="Calibri"/>
        </w:rPr>
      </w:pPr>
      <w:r w:rsidRPr="005F7F22">
        <w:rPr>
          <w:rStyle w:val="lrzxr"/>
          <w:rFonts w:ascii="Calibri" w:hAnsi="Calibri" w:cs="Calibri"/>
          <w:color w:val="000000" w:themeColor="text1"/>
        </w:rPr>
        <w:t xml:space="preserve">Turn on a </w:t>
      </w:r>
      <w:r w:rsidRPr="005F7F22">
        <w:rPr>
          <w:rFonts w:ascii="Calibri" w:hAnsi="Calibri" w:cs="Calibri"/>
          <w:color w:val="000000" w:themeColor="text1"/>
        </w:rPr>
        <w:t>high intensity UV lamp emitting 365 nm UV light</w:t>
      </w:r>
      <w:r w:rsidRPr="005F7F22">
        <w:rPr>
          <w:rStyle w:val="lrzxr"/>
          <w:rFonts w:ascii="Calibri" w:hAnsi="Calibri" w:cs="Calibri"/>
          <w:color w:val="000000" w:themeColor="text1"/>
        </w:rPr>
        <w:t xml:space="preserve"> </w:t>
      </w:r>
      <w:r w:rsidR="00D1432E" w:rsidRPr="005F7F22">
        <w:rPr>
          <w:rStyle w:val="lrzxr"/>
          <w:rFonts w:ascii="Calibri" w:hAnsi="Calibri" w:cs="Calibri"/>
          <w:color w:val="000000" w:themeColor="text1"/>
        </w:rPr>
        <w:t xml:space="preserve">for </w:t>
      </w:r>
      <w:r w:rsidRPr="005F7F22">
        <w:rPr>
          <w:rStyle w:val="lrzxr"/>
          <w:rFonts w:ascii="Calibri" w:hAnsi="Calibri" w:cs="Calibri"/>
          <w:color w:val="000000" w:themeColor="text1"/>
        </w:rPr>
        <w:t>5-10 min before reach</w:t>
      </w:r>
      <w:r w:rsidR="00D1432E" w:rsidRPr="005F7F22">
        <w:rPr>
          <w:rStyle w:val="lrzxr"/>
          <w:rFonts w:ascii="Calibri" w:hAnsi="Calibri" w:cs="Calibri"/>
          <w:color w:val="000000" w:themeColor="text1"/>
        </w:rPr>
        <w:t>ing</w:t>
      </w:r>
      <w:r w:rsidRPr="005F7F22">
        <w:rPr>
          <w:rStyle w:val="lrzxr"/>
          <w:rFonts w:ascii="Calibri" w:hAnsi="Calibri" w:cs="Calibri"/>
          <w:color w:val="000000" w:themeColor="text1"/>
        </w:rPr>
        <w:t xml:space="preserve"> full brilliance. </w:t>
      </w:r>
    </w:p>
    <w:p w:rsidR="00B0253A" w:rsidRPr="005F7F22" w:rsidRDefault="00B0253A" w:rsidP="00B0253A">
      <w:pPr>
        <w:tabs>
          <w:tab w:val="left" w:pos="900"/>
        </w:tabs>
        <w:rPr>
          <w:rFonts w:ascii="Calibri" w:hAnsi="Calibri" w:cs="Calibri"/>
        </w:rPr>
      </w:pPr>
    </w:p>
    <w:p w:rsidR="00B0253A" w:rsidRPr="005F7F22" w:rsidRDefault="00D1432E" w:rsidP="00B0253A">
      <w:pPr>
        <w:shd w:val="clear" w:color="auto" w:fill="FFFFFF" w:themeFill="background1"/>
        <w:tabs>
          <w:tab w:val="left" w:pos="900"/>
        </w:tabs>
        <w:jc w:val="both"/>
        <w:rPr>
          <w:rStyle w:val="lrzxr"/>
          <w:rFonts w:ascii="Calibri" w:hAnsi="Calibri" w:cs="Calibri"/>
          <w:color w:val="000000" w:themeColor="text1"/>
        </w:rPr>
      </w:pPr>
      <w:r w:rsidRPr="005F7F22">
        <w:rPr>
          <w:rStyle w:val="lrzxr"/>
          <w:rFonts w:ascii="Calibri" w:hAnsi="Calibri" w:cs="Calibri"/>
          <w:color w:val="000000" w:themeColor="text1"/>
        </w:rPr>
        <w:t xml:space="preserve">Note: </w:t>
      </w:r>
      <w:r w:rsidR="00B0253A" w:rsidRPr="005F7F22">
        <w:rPr>
          <w:rStyle w:val="lrzxr"/>
          <w:rFonts w:ascii="Calibri" w:hAnsi="Calibri" w:cs="Calibri"/>
          <w:color w:val="000000" w:themeColor="text1"/>
        </w:rPr>
        <w:t xml:space="preserve">This is essential to achieve maximum energy of UV emission at the start of irradiation.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color w:val="000000" w:themeColor="text1"/>
        </w:rPr>
        <w:t xml:space="preserve">Fill up the bottom of a Petri dish (100 mm x 15 mm) with tightly packed ice and stack it over the dish’s lid.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color w:val="000000" w:themeColor="text1"/>
        </w:rPr>
        <w:t xml:space="preserve">Briefly vortex the tube containing the immobilized complex, place it horizontally on ice and cover with the pre-warmed lamp, ensuring that the sample is located within the distance of 2-3 cm of the surface of the bulb. </w:t>
      </w:r>
    </w:p>
    <w:p w:rsidR="00B0253A" w:rsidRPr="005F7F22" w:rsidRDefault="00B0253A" w:rsidP="00B0253A">
      <w:pPr>
        <w:tabs>
          <w:tab w:val="left" w:pos="900"/>
        </w:tabs>
        <w:rPr>
          <w:rFonts w:ascii="Calibri" w:hAnsi="Calibri" w:cs="Calibri"/>
        </w:rPr>
      </w:pPr>
    </w:p>
    <w:p w:rsidR="00B0253A" w:rsidRPr="005F7F22" w:rsidRDefault="00D1432E" w:rsidP="00B0253A">
      <w:pPr>
        <w:shd w:val="clear" w:color="auto" w:fill="FFFFFF" w:themeFill="background1"/>
        <w:tabs>
          <w:tab w:val="left" w:pos="900"/>
        </w:tabs>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color w:val="000000" w:themeColor="text1"/>
        </w:rPr>
        <w:t xml:space="preserve">If the distance is too large, use additional Petri dishes or other suitable objects to bring the sample closer to the bulb.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color w:val="000000" w:themeColor="text1"/>
        </w:rPr>
        <w:t xml:space="preserve">Irradiate for a total of </w:t>
      </w:r>
      <w:r w:rsidR="00D1432E" w:rsidRPr="005F7F22">
        <w:rPr>
          <w:rFonts w:ascii="Calibri" w:hAnsi="Calibri" w:cs="Calibri"/>
          <w:color w:val="000000" w:themeColor="text1"/>
        </w:rPr>
        <w:t>30 min</w:t>
      </w:r>
      <w:r w:rsidRPr="005F7F22">
        <w:rPr>
          <w:rFonts w:ascii="Calibri" w:hAnsi="Calibri" w:cs="Calibri"/>
          <w:color w:val="000000" w:themeColor="text1"/>
        </w:rPr>
        <w:t xml:space="preserve">, frequently inverting and </w:t>
      </w:r>
      <w:proofErr w:type="spellStart"/>
      <w:r w:rsidRPr="005F7F22">
        <w:rPr>
          <w:rFonts w:ascii="Calibri" w:hAnsi="Calibri" w:cs="Calibri"/>
          <w:color w:val="000000" w:themeColor="text1"/>
        </w:rPr>
        <w:t>vortexing</w:t>
      </w:r>
      <w:proofErr w:type="spellEnd"/>
      <w:r w:rsidRPr="005F7F22">
        <w:rPr>
          <w:rFonts w:ascii="Calibri" w:hAnsi="Calibri" w:cs="Calibri"/>
          <w:color w:val="000000" w:themeColor="text1"/>
        </w:rPr>
        <w:t xml:space="preserve"> the tube to ensure uniform exposure of the suspension to UV and to prevent overheating. </w:t>
      </w:r>
    </w:p>
    <w:p w:rsidR="00B0253A" w:rsidRPr="005F7F22" w:rsidRDefault="00B0253A" w:rsidP="00B0253A">
      <w:pPr>
        <w:tabs>
          <w:tab w:val="left" w:pos="900"/>
        </w:tabs>
        <w:rPr>
          <w:rFonts w:ascii="Calibri" w:hAnsi="Calibri" w:cs="Calibri"/>
        </w:rPr>
      </w:pPr>
    </w:p>
    <w:p w:rsidR="00B0253A" w:rsidRPr="005F7F22" w:rsidRDefault="00D1432E" w:rsidP="00627585">
      <w:pPr>
        <w:shd w:val="clear" w:color="auto" w:fill="FFFFFF" w:themeFill="background1"/>
        <w:tabs>
          <w:tab w:val="left" w:pos="900"/>
        </w:tabs>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rPr>
        <w:t xml:space="preserve">To provide additional cooling, the UV-elution step can be carried out in a cold room. </w:t>
      </w:r>
      <w:r w:rsidR="00B0253A" w:rsidRPr="005F7F22">
        <w:rPr>
          <w:rFonts w:ascii="Calibri" w:hAnsi="Calibri" w:cs="Calibri"/>
          <w:color w:val="000000" w:themeColor="text1"/>
        </w:rPr>
        <w:t>Switch to a Petri dish with fresh ice in case of excessive ice melting.</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color w:val="000000" w:themeColor="text1"/>
        </w:rPr>
        <w:t xml:space="preserve">Spin down the beads </w:t>
      </w:r>
      <w:r w:rsidR="00D1432E" w:rsidRPr="005F7F22">
        <w:rPr>
          <w:rFonts w:ascii="Calibri" w:hAnsi="Calibri" w:cs="Calibri"/>
          <w:color w:val="000000" w:themeColor="text1"/>
        </w:rPr>
        <w:t xml:space="preserve">for </w:t>
      </w:r>
      <w:r w:rsidRPr="005F7F22">
        <w:rPr>
          <w:rFonts w:ascii="Calibri" w:hAnsi="Calibri" w:cs="Calibri"/>
          <w:color w:val="000000" w:themeColor="text1"/>
        </w:rPr>
        <w:t>2-3 min at 25 x g and collect the supernatant.</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color w:val="000000" w:themeColor="text1"/>
        </w:rPr>
        <w:t>Re-spin the supernatant using the same conditions and collect the supernatant.</w:t>
      </w:r>
    </w:p>
    <w:p w:rsidR="00B0253A" w:rsidRPr="005F7F22" w:rsidRDefault="00B0253A" w:rsidP="00B0253A">
      <w:pPr>
        <w:tabs>
          <w:tab w:val="left" w:pos="900"/>
        </w:tabs>
        <w:rPr>
          <w:rFonts w:ascii="Calibri" w:hAnsi="Calibri" w:cs="Calibri"/>
        </w:rPr>
      </w:pPr>
    </w:p>
    <w:p w:rsidR="00B0253A" w:rsidRPr="005F7F22" w:rsidRDefault="00D1432E" w:rsidP="00B0253A">
      <w:pPr>
        <w:shd w:val="clear" w:color="auto" w:fill="FFFFFF" w:themeFill="background1"/>
        <w:tabs>
          <w:tab w:val="left" w:pos="900"/>
        </w:tabs>
        <w:jc w:val="both"/>
        <w:rPr>
          <w:rFonts w:ascii="Calibri" w:hAnsi="Calibri" w:cs="Calibri"/>
        </w:rPr>
      </w:pPr>
      <w:r w:rsidRPr="005F7F22">
        <w:rPr>
          <w:rFonts w:ascii="Calibri" w:hAnsi="Calibri" w:cs="Calibri"/>
          <w:color w:val="000000" w:themeColor="text1"/>
        </w:rPr>
        <w:t>Note</w:t>
      </w:r>
      <w:r w:rsidR="00B0253A" w:rsidRPr="005F7F22">
        <w:rPr>
          <w:rFonts w:ascii="Calibri" w:hAnsi="Calibri" w:cs="Calibri"/>
          <w:color w:val="000000" w:themeColor="text1"/>
        </w:rPr>
        <w:t>: Leave a small amount of supernatant at the bottom to avoid transferring residual beads.</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0"/>
          <w:numId w:val="20"/>
        </w:numPr>
        <w:shd w:val="clear" w:color="auto" w:fill="FFFF00"/>
        <w:tabs>
          <w:tab w:val="left" w:pos="900"/>
        </w:tabs>
        <w:jc w:val="both"/>
        <w:rPr>
          <w:rFonts w:ascii="Calibri" w:hAnsi="Calibri" w:cs="Calibri"/>
        </w:rPr>
      </w:pPr>
      <w:r w:rsidRPr="005F7F22">
        <w:rPr>
          <w:rFonts w:ascii="Calibri" w:hAnsi="Calibri" w:cs="Calibri"/>
          <w:b/>
          <w:bCs/>
        </w:rPr>
        <w:t xml:space="preserve">Sample </w:t>
      </w:r>
      <w:r w:rsidR="00D1432E" w:rsidRPr="005F7F22">
        <w:rPr>
          <w:rFonts w:ascii="Calibri" w:hAnsi="Calibri" w:cs="Calibri"/>
          <w:b/>
          <w:bCs/>
        </w:rPr>
        <w:t>A</w:t>
      </w:r>
      <w:r w:rsidRPr="005F7F22">
        <w:rPr>
          <w:rFonts w:ascii="Calibri" w:hAnsi="Calibri" w:cs="Calibri"/>
          <w:b/>
          <w:bCs/>
        </w:rPr>
        <w:t xml:space="preserve">nalysis by </w:t>
      </w:r>
      <w:r w:rsidR="00D1432E" w:rsidRPr="005F7F22">
        <w:rPr>
          <w:rFonts w:ascii="Calibri" w:hAnsi="Calibri" w:cs="Calibri"/>
          <w:b/>
          <w:bCs/>
        </w:rPr>
        <w:t>Silver Staining Followed by Mass Spectr</w:t>
      </w:r>
      <w:r w:rsidRPr="005F7F22">
        <w:rPr>
          <w:rFonts w:ascii="Calibri" w:hAnsi="Calibri" w:cs="Calibri"/>
          <w:b/>
          <w:bCs/>
        </w:rPr>
        <w:t>ometry.</w:t>
      </w:r>
      <w:r w:rsidRPr="005F7F22">
        <w:rPr>
          <w:rFonts w:ascii="Calibri" w:hAnsi="Calibri" w:cs="Calibri"/>
        </w:rPr>
        <w:t xml:space="preserve"> </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color w:val="000000" w:themeColor="text1"/>
        </w:rPr>
        <w:t>Use SDS/polyacrylamide gel electrophoresis to separate a fraction of the UV-eluted supernatant and the same fraction of the material left on the beads following UV elution.</w:t>
      </w:r>
    </w:p>
    <w:p w:rsidR="00B0253A" w:rsidRPr="005F7F22" w:rsidRDefault="00B0253A" w:rsidP="00B0253A">
      <w:pPr>
        <w:shd w:val="clear" w:color="auto" w:fill="FFFFFF" w:themeFill="background1"/>
        <w:tabs>
          <w:tab w:val="left" w:pos="900"/>
        </w:tabs>
        <w:rPr>
          <w:rFonts w:ascii="Calibri" w:hAnsi="Calibri" w:cs="Calibri"/>
        </w:rPr>
      </w:pPr>
    </w:p>
    <w:p w:rsidR="00B0253A" w:rsidRPr="005F7F22" w:rsidRDefault="00D1432E" w:rsidP="00B0253A">
      <w:pPr>
        <w:shd w:val="clear" w:color="auto" w:fill="FFFFFF" w:themeFill="background1"/>
        <w:tabs>
          <w:tab w:val="left" w:pos="900"/>
        </w:tabs>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color w:val="000000" w:themeColor="text1"/>
        </w:rPr>
        <w:t>The analysis may also include an aliquot of the beads withdrawn from the sample before UV-elution.</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color w:val="000000" w:themeColor="text1"/>
        </w:rPr>
        <w:t>Stain the gel containing separated proteins using a commercially available silver staining kit.</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color w:val="000000" w:themeColor="text1"/>
        </w:rPr>
        <w:t xml:space="preserve">Evaluate the efficiency of UV-elution by comparing </w:t>
      </w:r>
      <w:r w:rsidR="00D1432E" w:rsidRPr="005F7F22">
        <w:rPr>
          <w:rFonts w:ascii="Calibri" w:hAnsi="Calibri" w:cs="Calibri"/>
          <w:color w:val="000000" w:themeColor="text1"/>
        </w:rPr>
        <w:t xml:space="preserve">the </w:t>
      </w:r>
      <w:r w:rsidRPr="005F7F22">
        <w:rPr>
          <w:rFonts w:ascii="Calibri" w:hAnsi="Calibri" w:cs="Calibri"/>
          <w:color w:val="000000" w:themeColor="text1"/>
        </w:rPr>
        <w:t>intensities of</w:t>
      </w:r>
      <w:r w:rsidRPr="005F7F22">
        <w:rPr>
          <w:rFonts w:ascii="Calibri" w:hAnsi="Calibri" w:cs="Calibri"/>
        </w:rPr>
        <w:t xml:space="preserve"> proteins present in the UV-eluted supernatant and those left on the beads following UV-irradiation.</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rPr>
      </w:pPr>
      <w:r w:rsidRPr="005F7F22">
        <w:rPr>
          <w:rFonts w:ascii="Calibri" w:hAnsi="Calibri" w:cs="Calibri"/>
        </w:rPr>
        <w:t xml:space="preserve">Excise </w:t>
      </w:r>
      <w:r w:rsidR="00D1432E" w:rsidRPr="005F7F22">
        <w:rPr>
          <w:rFonts w:ascii="Calibri" w:hAnsi="Calibri" w:cs="Calibri"/>
        </w:rPr>
        <w:t xml:space="preserve">the </w:t>
      </w:r>
      <w:r w:rsidRPr="005F7F22">
        <w:rPr>
          <w:rFonts w:ascii="Calibri" w:hAnsi="Calibri" w:cs="Calibri"/>
        </w:rPr>
        <w:t>protein bands of interest and determine their identit</w:t>
      </w:r>
      <w:r w:rsidR="00D1432E" w:rsidRPr="005F7F22">
        <w:rPr>
          <w:rFonts w:ascii="Calibri" w:hAnsi="Calibri" w:cs="Calibri"/>
        </w:rPr>
        <w:t>ies</w:t>
      </w:r>
      <w:r w:rsidRPr="005F7F22">
        <w:rPr>
          <w:rFonts w:ascii="Calibri" w:hAnsi="Calibri" w:cs="Calibri"/>
        </w:rPr>
        <w:t xml:space="preserve"> by mass spectrometry using standard protocols</w:t>
      </w:r>
      <w:r w:rsidRPr="005F7F22">
        <w:rPr>
          <w:rFonts w:ascii="Calibri" w:hAnsi="Calibri" w:cs="Calibri"/>
        </w:rPr>
        <w:fldChar w:fldCharType="begin">
          <w:fldData xml:space="preserve">PEVuZE5vdGU+PENpdGU+PEF1dGhvcj5ZYW5nPC9BdXRob3I+PFllYXI+MjAxMzwvWWVhcj48UmVj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</w:fldData>
        </w:fldChar>
      </w:r>
      <w:r w:rsidRPr="005F7F22">
        <w:rPr>
          <w:rFonts w:ascii="Calibri" w:hAnsi="Calibri" w:cs="Calibri"/>
        </w:rPr>
        <w:instrText xml:space="preserve"> ADDIN EN.CITE </w:instrText>
      </w:r>
      <w:r w:rsidRPr="005F7F22">
        <w:rPr>
          <w:rFonts w:ascii="Calibri" w:hAnsi="Calibri" w:cs="Calibri"/>
        </w:rPr>
        <w:fldChar w:fldCharType="begin">
          <w:fldData xml:space="preserve">PEVuZE5vdGU+PENpdGU+PEF1dGhvcj5ZYW5nPC9BdXRob3I+PFllYXI+MjAxMzwvWWVhcj48UmVj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</w:fldData>
        </w:fldChar>
      </w:r>
      <w:r w:rsidRPr="005F7F22">
        <w:rPr>
          <w:rFonts w:ascii="Calibri" w:hAnsi="Calibri" w:cs="Calibri"/>
        </w:rPr>
        <w:instrText xml:space="preserve"> ADDIN EN.CITE.DATA </w:instrText>
      </w:r>
      <w:r w:rsidRPr="005F7F22">
        <w:rPr>
          <w:rFonts w:ascii="Calibri" w:hAnsi="Calibri" w:cs="Calibri"/>
        </w:rPr>
      </w:r>
      <w:r w:rsidRPr="005F7F22">
        <w:rPr>
          <w:rFonts w:ascii="Calibri" w:hAnsi="Calibri" w:cs="Calibri"/>
        </w:rPr>
        <w:fldChar w:fldCharType="end"/>
      </w:r>
      <w:r w:rsidRPr="005F7F22">
        <w:rPr>
          <w:rFonts w:ascii="Calibri" w:hAnsi="Calibri" w:cs="Calibri"/>
        </w:rPr>
      </w:r>
      <w:r w:rsidRPr="005F7F22">
        <w:rPr>
          <w:rFonts w:ascii="Calibri" w:hAnsi="Calibri" w:cs="Calibri"/>
        </w:rPr>
        <w:fldChar w:fldCharType="separate"/>
      </w:r>
      <w:r w:rsidRPr="005F7F22">
        <w:rPr>
          <w:rFonts w:ascii="Calibri" w:hAnsi="Calibri" w:cs="Calibri"/>
          <w:noProof/>
          <w:vertAlign w:val="superscript"/>
        </w:rPr>
        <w:t>10,15</w:t>
      </w:r>
      <w:r w:rsidRPr="005F7F22">
        <w:rPr>
          <w:rFonts w:ascii="Calibri" w:hAnsi="Calibri" w:cs="Calibri"/>
        </w:rPr>
        <w:fldChar w:fldCharType="end"/>
      </w:r>
      <w:r w:rsidRPr="005F7F22">
        <w:rPr>
          <w:rFonts w:ascii="Calibri" w:hAnsi="Calibri" w:cs="Calibri"/>
        </w:rPr>
        <w:t>.</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0"/>
          <w:numId w:val="20"/>
        </w:numPr>
        <w:shd w:val="clear" w:color="auto" w:fill="FFFF00"/>
        <w:tabs>
          <w:tab w:val="left" w:pos="900"/>
        </w:tabs>
        <w:jc w:val="both"/>
        <w:rPr>
          <w:rFonts w:ascii="Calibri" w:hAnsi="Calibri" w:cs="Calibri"/>
        </w:rPr>
      </w:pPr>
      <w:r w:rsidRPr="005F7F22">
        <w:rPr>
          <w:rFonts w:ascii="Calibri" w:hAnsi="Calibri" w:cs="Calibri"/>
          <w:b/>
          <w:bCs/>
        </w:rPr>
        <w:t xml:space="preserve">Global </w:t>
      </w:r>
      <w:r w:rsidR="00D1432E" w:rsidRPr="005F7F22">
        <w:rPr>
          <w:rFonts w:ascii="Calibri" w:hAnsi="Calibri" w:cs="Calibri"/>
          <w:b/>
          <w:bCs/>
        </w:rPr>
        <w:t>A</w:t>
      </w:r>
      <w:r w:rsidRPr="005F7F22">
        <w:rPr>
          <w:rFonts w:ascii="Calibri" w:hAnsi="Calibri" w:cs="Calibri"/>
          <w:b/>
          <w:bCs/>
        </w:rPr>
        <w:t xml:space="preserve">nalysis of UV-eluted </w:t>
      </w:r>
      <w:r w:rsidR="00D1432E" w:rsidRPr="005F7F22">
        <w:rPr>
          <w:rFonts w:ascii="Calibri" w:hAnsi="Calibri" w:cs="Calibri"/>
          <w:b/>
          <w:bCs/>
        </w:rPr>
        <w:t>S</w:t>
      </w:r>
      <w:r w:rsidRPr="005F7F22">
        <w:rPr>
          <w:rFonts w:ascii="Calibri" w:hAnsi="Calibri" w:cs="Calibri"/>
          <w:b/>
          <w:bCs/>
        </w:rPr>
        <w:t xml:space="preserve">ample by </w:t>
      </w:r>
      <w:r w:rsidR="00D1432E" w:rsidRPr="005F7F22">
        <w:rPr>
          <w:rFonts w:ascii="Calibri" w:hAnsi="Calibri" w:cs="Calibri"/>
          <w:b/>
          <w:bCs/>
        </w:rPr>
        <w:t>MASS SPECTROMETRY</w:t>
      </w:r>
      <w:r w:rsidRPr="005F7F22">
        <w:rPr>
          <w:rFonts w:ascii="Calibri" w:hAnsi="Calibri" w:cs="Calibri"/>
          <w:b/>
          <w:bCs/>
        </w:rPr>
        <w:t>.</w:t>
      </w:r>
    </w:p>
    <w:p w:rsidR="00B0253A" w:rsidRPr="005F7F22" w:rsidRDefault="00B0253A" w:rsidP="00B0253A">
      <w:pPr>
        <w:tabs>
          <w:tab w:val="left" w:pos="900"/>
        </w:tabs>
        <w:rPr>
          <w:rFonts w:ascii="Calibri" w:hAnsi="Calibri" w:cs="Calibri"/>
        </w:rPr>
      </w:pPr>
    </w:p>
    <w:p w:rsidR="00B0253A" w:rsidRPr="005F7F22" w:rsidRDefault="00B0253A" w:rsidP="00B0253A">
      <w:pPr>
        <w:pStyle w:val="ad"/>
        <w:numPr>
          <w:ilvl w:val="1"/>
          <w:numId w:val="20"/>
        </w:numPr>
        <w:shd w:val="clear" w:color="auto" w:fill="FFFF00"/>
        <w:tabs>
          <w:tab w:val="left" w:pos="900"/>
        </w:tabs>
        <w:jc w:val="both"/>
        <w:rPr>
          <w:rFonts w:ascii="Calibri" w:hAnsi="Calibri" w:cs="Calibri"/>
          <w:color w:val="000000" w:themeColor="text1"/>
        </w:rPr>
      </w:pPr>
      <w:r w:rsidRPr="005F7F22">
        <w:rPr>
          <w:rFonts w:ascii="Calibri" w:hAnsi="Calibri" w:cs="Calibri"/>
          <w:color w:val="000000" w:themeColor="text1"/>
        </w:rPr>
        <w:t xml:space="preserve">Directly analyze a fraction of the UV-eluted supernatant by mass spectrometry </w:t>
      </w:r>
      <w:r w:rsidRPr="005F7F22">
        <w:rPr>
          <w:rFonts w:ascii="Calibri" w:hAnsi="Calibri" w:cs="Calibri"/>
        </w:rPr>
        <w:t>to determine the entire proteome of the purified material in an unbiased manner.</w:t>
      </w:r>
    </w:p>
    <w:bookmarkEnd w:id="0"/>
    <w:p w:rsidR="00B0253A" w:rsidRPr="005F7F22" w:rsidRDefault="00B0253A" w:rsidP="00B0253A">
      <w:pPr>
        <w:tabs>
          <w:tab w:val="left" w:pos="900"/>
        </w:tabs>
        <w:jc w:val="both"/>
        <w:rPr>
          <w:rFonts w:ascii="Calibri" w:hAnsi="Calibri" w:cs="Calibri"/>
          <w:color w:val="000000" w:themeColor="text1"/>
        </w:rPr>
      </w:pPr>
    </w:p>
    <w:p w:rsidR="00B0253A" w:rsidRPr="005F7F22" w:rsidRDefault="00D1432E" w:rsidP="00B0253A">
      <w:pPr>
        <w:tabs>
          <w:tab w:val="left" w:pos="900"/>
        </w:tabs>
        <w:jc w:val="both"/>
        <w:rPr>
          <w:rFonts w:ascii="Calibri" w:hAnsi="Calibri" w:cs="Calibri"/>
          <w:color w:val="000000" w:themeColor="text1"/>
        </w:rPr>
      </w:pPr>
      <w:r w:rsidRPr="005F7F22">
        <w:rPr>
          <w:rFonts w:ascii="Calibri" w:hAnsi="Calibri" w:cs="Calibri"/>
          <w:color w:val="000000" w:themeColor="text1"/>
        </w:rPr>
        <w:t xml:space="preserve">Note: </w:t>
      </w:r>
      <w:r w:rsidR="00B0253A" w:rsidRPr="005F7F22">
        <w:rPr>
          <w:rFonts w:ascii="Calibri" w:hAnsi="Calibri" w:cs="Calibri"/>
          <w:color w:val="000000" w:themeColor="text1"/>
        </w:rPr>
        <w:t xml:space="preserve">This can be done by in-solution treatment of the purified samples with trypsin followed by </w:t>
      </w:r>
      <w:r w:rsidR="00B0253A" w:rsidRPr="005F7F22">
        <w:rPr>
          <w:rFonts w:ascii="Calibri" w:hAnsi="Calibri" w:cs="Calibri"/>
        </w:rPr>
        <w:t>standard mass spectrometry protocols to determine the identity of the generate peptides</w:t>
      </w:r>
      <w:r w:rsidR="00B0253A" w:rsidRPr="005F7F22">
        <w:rPr>
          <w:rFonts w:ascii="Calibri" w:hAnsi="Calibri" w:cs="Calibri"/>
        </w:rPr>
        <w:fldChar w:fldCharType="begin">
          <w:fldData xml:space="preserve">PEVuZE5vdGU+PENpdGU+PEF1dGhvcj5ZYW5nPC9BdXRob3I+PFllYXI+MjAxMzwvWWVhcj48UmVj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</w:fldData>
        </w:fldChar>
      </w:r>
      <w:r w:rsidR="00B0253A" w:rsidRPr="005F7F22">
        <w:rPr>
          <w:rFonts w:ascii="Calibri" w:hAnsi="Calibri" w:cs="Calibri"/>
        </w:rPr>
        <w:instrText xml:space="preserve"> ADDIN EN.CITE </w:instrText>
      </w:r>
      <w:r w:rsidR="00B0253A" w:rsidRPr="005F7F22">
        <w:rPr>
          <w:rFonts w:ascii="Calibri" w:hAnsi="Calibri" w:cs="Calibri"/>
        </w:rPr>
        <w:fldChar w:fldCharType="begin">
          <w:fldData xml:space="preserve">PEVuZE5vdGU+PENpdGU+PEF1dGhvcj5ZYW5nPC9BdXRob3I+PFllYXI+MjAxMzwvWWVhcj48UmVj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</w:fldData>
        </w:fldChar>
      </w:r>
      <w:r w:rsidR="00B0253A" w:rsidRPr="005F7F22">
        <w:rPr>
          <w:rFonts w:ascii="Calibri" w:hAnsi="Calibri" w:cs="Calibri"/>
        </w:rPr>
        <w:instrText xml:space="preserve"> ADDIN EN.CITE.DATA </w:instrText>
      </w:r>
      <w:r w:rsidR="00B0253A" w:rsidRPr="005F7F22">
        <w:rPr>
          <w:rFonts w:ascii="Calibri" w:hAnsi="Calibri" w:cs="Calibri"/>
        </w:rPr>
      </w:r>
      <w:r w:rsidR="00B0253A" w:rsidRPr="005F7F22">
        <w:rPr>
          <w:rFonts w:ascii="Calibri" w:hAnsi="Calibri" w:cs="Calibri"/>
        </w:rPr>
        <w:fldChar w:fldCharType="end"/>
      </w:r>
      <w:r w:rsidR="00B0253A" w:rsidRPr="005F7F22">
        <w:rPr>
          <w:rFonts w:ascii="Calibri" w:hAnsi="Calibri" w:cs="Calibri"/>
        </w:rPr>
      </w:r>
      <w:r w:rsidR="00B0253A" w:rsidRPr="005F7F22">
        <w:rPr>
          <w:rFonts w:ascii="Calibri" w:hAnsi="Calibri" w:cs="Calibri"/>
        </w:rPr>
        <w:fldChar w:fldCharType="separate"/>
      </w:r>
      <w:r w:rsidR="00B0253A" w:rsidRPr="005F7F22">
        <w:rPr>
          <w:rFonts w:ascii="Calibri" w:hAnsi="Calibri" w:cs="Calibri"/>
          <w:noProof/>
          <w:vertAlign w:val="superscript"/>
        </w:rPr>
        <w:t>10,15</w:t>
      </w:r>
      <w:r w:rsidR="00B0253A" w:rsidRPr="005F7F22">
        <w:rPr>
          <w:rFonts w:ascii="Calibri" w:hAnsi="Calibri" w:cs="Calibri"/>
        </w:rPr>
        <w:fldChar w:fldCharType="end"/>
      </w:r>
      <w:r w:rsidR="00B0253A" w:rsidRPr="005F7F22">
        <w:rPr>
          <w:rFonts w:ascii="Calibri" w:hAnsi="Calibri" w:cs="Calibri"/>
        </w:rPr>
        <w:t>.</w:t>
      </w:r>
    </w:p>
    <w:p w:rsidR="002D1F41" w:rsidRPr="005F7F22" w:rsidRDefault="002D1F41" w:rsidP="00AC1429">
      <w:pPr>
        <w:jc w:val="both"/>
        <w:rPr>
          <w:rFonts w:ascii="Calibri" w:hAnsi="Calibri" w:cs="Calibri"/>
          <w:b/>
          <w:bCs/>
          <w:color w:val="000000" w:themeColor="text1"/>
        </w:rPr>
      </w:pPr>
    </w:p>
    <w:p w:rsidR="0052141B" w:rsidRPr="005F7F22" w:rsidRDefault="0026210A" w:rsidP="00AC1429">
      <w:pPr>
        <w:jc w:val="both"/>
        <w:rPr>
          <w:rFonts w:ascii="Calibri" w:hAnsi="Calibri" w:cs="Calibri"/>
          <w:b/>
          <w:bCs/>
          <w:color w:val="000000" w:themeColor="text1"/>
        </w:rPr>
      </w:pPr>
      <w:r w:rsidRPr="005F7F22">
        <w:rPr>
          <w:rFonts w:ascii="Calibri" w:hAnsi="Calibri" w:cs="Calibri"/>
          <w:b/>
          <w:bCs/>
          <w:color w:val="000000" w:themeColor="text1"/>
        </w:rPr>
        <w:t>REPRESENTATIVE RESULTS</w:t>
      </w:r>
    </w:p>
    <w:p w:rsidR="009268B6" w:rsidRPr="005F7F22" w:rsidRDefault="00BA1EA1" w:rsidP="00AC1429">
      <w:pPr>
        <w:pStyle w:val="ad"/>
        <w:ind w:left="0"/>
        <w:jc w:val="both"/>
        <w:rPr>
          <w:rFonts w:ascii="Calibri" w:hAnsi="Calibri" w:cs="Calibri"/>
          <w:color w:val="000000" w:themeColor="text1"/>
        </w:rPr>
      </w:pPr>
      <w:r w:rsidRPr="005F7F22">
        <w:rPr>
          <w:rFonts w:ascii="Calibri" w:hAnsi="Calibri" w:cs="Calibri"/>
          <w:color w:val="000000" w:themeColor="text1"/>
        </w:rPr>
        <w:t xml:space="preserve">The UV-elution method was tested with two </w:t>
      </w:r>
      <w:r w:rsidR="00BD74BD" w:rsidRPr="005F7F22">
        <w:rPr>
          <w:rStyle w:val="st1"/>
          <w:rFonts w:ascii="Calibri" w:hAnsi="Calibri" w:cs="Calibri"/>
          <w:color w:val="000000" w:themeColor="text1"/>
        </w:rPr>
        <w:t xml:space="preserve">chemically synthesized RNA </w:t>
      </w:r>
      <w:r w:rsidR="00A4680F" w:rsidRPr="005F7F22">
        <w:rPr>
          <w:rStyle w:val="st1"/>
          <w:rFonts w:ascii="Calibri" w:hAnsi="Calibri" w:cs="Calibri"/>
          <w:color w:val="000000" w:themeColor="text1"/>
        </w:rPr>
        <w:t>substrates</w:t>
      </w:r>
      <w:r w:rsidR="009268B6" w:rsidRPr="005F7F22">
        <w:rPr>
          <w:rStyle w:val="st1"/>
          <w:rFonts w:ascii="Calibri" w:hAnsi="Calibri" w:cs="Calibri"/>
          <w:color w:val="000000" w:themeColor="text1"/>
        </w:rPr>
        <w:t xml:space="preserve"> covalently attached </w:t>
      </w:r>
      <w:r w:rsidR="00A4680F" w:rsidRPr="005F7F22">
        <w:rPr>
          <w:rStyle w:val="st1"/>
          <w:rFonts w:ascii="Calibri" w:hAnsi="Calibri" w:cs="Calibri"/>
          <w:color w:val="000000" w:themeColor="text1"/>
        </w:rPr>
        <w:t xml:space="preserve">at the 5’ end to </w:t>
      </w:r>
      <w:r w:rsidR="003F1A98" w:rsidRPr="005F7F22">
        <w:rPr>
          <w:rStyle w:val="st1"/>
          <w:rFonts w:ascii="Calibri" w:hAnsi="Calibri" w:cs="Calibri"/>
          <w:color w:val="000000" w:themeColor="text1"/>
        </w:rPr>
        <w:t>the</w:t>
      </w:r>
      <w:r w:rsidR="00A4680F" w:rsidRPr="005F7F22">
        <w:rPr>
          <w:rStyle w:val="st1"/>
          <w:rFonts w:ascii="Calibri" w:hAnsi="Calibri" w:cs="Calibri"/>
          <w:color w:val="000000" w:themeColor="text1"/>
        </w:rPr>
        <w:t xml:space="preserve"> </w:t>
      </w:r>
      <w:proofErr w:type="spellStart"/>
      <w:r w:rsidR="009268B6" w:rsidRPr="005F7F22">
        <w:rPr>
          <w:rStyle w:val="st1"/>
          <w:rFonts w:ascii="Calibri" w:hAnsi="Calibri" w:cs="Calibri"/>
          <w:color w:val="000000" w:themeColor="text1"/>
        </w:rPr>
        <w:t>pcB</w:t>
      </w:r>
      <w:proofErr w:type="spellEnd"/>
      <w:r w:rsidR="009268B6" w:rsidRPr="005F7F22">
        <w:rPr>
          <w:rStyle w:val="st1"/>
          <w:rFonts w:ascii="Calibri" w:hAnsi="Calibri" w:cs="Calibri"/>
          <w:color w:val="000000" w:themeColor="text1"/>
        </w:rPr>
        <w:t xml:space="preserve"> moiety (</w:t>
      </w:r>
      <w:r w:rsidR="009268B6" w:rsidRPr="005F7F22">
        <w:rPr>
          <w:rStyle w:val="st1"/>
          <w:rFonts w:ascii="Calibri" w:hAnsi="Calibri" w:cs="Calibri"/>
          <w:i/>
          <w:iCs/>
          <w:color w:val="000000" w:themeColor="text1"/>
        </w:rPr>
        <w:t>cis</w:t>
      </w:r>
      <w:r w:rsidR="009268B6" w:rsidRPr="005F7F22">
        <w:rPr>
          <w:rStyle w:val="st1"/>
          <w:rFonts w:ascii="Calibri" w:hAnsi="Calibri" w:cs="Calibri"/>
          <w:color w:val="000000" w:themeColor="text1"/>
        </w:rPr>
        <w:t xml:space="preserve"> configuration)</w:t>
      </w:r>
      <w:r w:rsidR="00C2459A" w:rsidRPr="005F7F22">
        <w:rPr>
          <w:rStyle w:val="st1"/>
          <w:rFonts w:ascii="Calibri" w:hAnsi="Calibri" w:cs="Calibri"/>
          <w:color w:val="000000" w:themeColor="text1"/>
        </w:rPr>
        <w:t xml:space="preserve">: </w:t>
      </w: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SL (</w:t>
      </w:r>
      <w:r w:rsidRPr="005F7F22">
        <w:rPr>
          <w:rFonts w:ascii="Calibri" w:hAnsi="Calibri" w:cs="Calibri"/>
          <w:b/>
          <w:color w:val="000000" w:themeColor="text1"/>
        </w:rPr>
        <w:t>Fig</w:t>
      </w:r>
      <w:r w:rsidR="00D1432E" w:rsidRPr="005F7F22">
        <w:rPr>
          <w:rFonts w:ascii="Calibri" w:hAnsi="Calibri" w:cs="Calibri"/>
          <w:b/>
          <w:color w:val="000000" w:themeColor="text1"/>
        </w:rPr>
        <w:t>ure</w:t>
      </w:r>
      <w:r w:rsidRPr="005F7F22">
        <w:rPr>
          <w:rFonts w:ascii="Calibri" w:hAnsi="Calibri" w:cs="Calibri"/>
          <w:b/>
          <w:color w:val="000000" w:themeColor="text1"/>
        </w:rPr>
        <w:t xml:space="preserve"> 1</w:t>
      </w:r>
      <w:r w:rsidRPr="005F7F22">
        <w:rPr>
          <w:rFonts w:ascii="Calibri" w:hAnsi="Calibri" w:cs="Calibri"/>
          <w:color w:val="000000" w:themeColor="text1"/>
        </w:rPr>
        <w:t>) and pcB-dH3/5m RNAs (</w:t>
      </w:r>
      <w:r w:rsidRPr="005F7F22">
        <w:rPr>
          <w:rFonts w:ascii="Calibri" w:hAnsi="Calibri" w:cs="Calibri"/>
          <w:b/>
          <w:color w:val="000000" w:themeColor="text1"/>
        </w:rPr>
        <w:t>Fig</w:t>
      </w:r>
      <w:r w:rsidR="006333AA" w:rsidRPr="005F7F22">
        <w:rPr>
          <w:rFonts w:ascii="Calibri" w:hAnsi="Calibri" w:cs="Calibri"/>
          <w:b/>
          <w:color w:val="000000" w:themeColor="text1"/>
        </w:rPr>
        <w:t>ure</w:t>
      </w:r>
      <w:r w:rsidRPr="005F7F22">
        <w:rPr>
          <w:rFonts w:ascii="Calibri" w:hAnsi="Calibri" w:cs="Calibri"/>
          <w:b/>
          <w:color w:val="000000" w:themeColor="text1"/>
        </w:rPr>
        <w:t xml:space="preserve"> </w:t>
      </w:r>
      <w:r w:rsidRPr="005F7F22">
        <w:rPr>
          <w:rFonts w:ascii="Calibri" w:hAnsi="Calibri" w:cs="Calibri"/>
          <w:color w:val="000000" w:themeColor="text1"/>
        </w:rPr>
        <w:t xml:space="preserve">2). The 31-nucleotide </w:t>
      </w: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SL RNA contains a stem-loop structure followed by a 5-nucleotide single stranded tail and its sequence is identical to the 3’ end of mature histone mRNA (</w:t>
      </w:r>
      <w:r w:rsidRPr="005F7F22">
        <w:rPr>
          <w:rFonts w:ascii="Calibri" w:hAnsi="Calibri" w:cs="Calibri"/>
          <w:i/>
          <w:color w:val="000000" w:themeColor="text1"/>
        </w:rPr>
        <w:t>i.e</w:t>
      </w:r>
      <w:r w:rsidRPr="005F7F22">
        <w:rPr>
          <w:rFonts w:ascii="Calibri" w:hAnsi="Calibri" w:cs="Calibri"/>
          <w:color w:val="000000" w:themeColor="text1"/>
        </w:rPr>
        <w:t>.</w:t>
      </w:r>
      <w:r w:rsidR="00D1432E" w:rsidRPr="005F7F22">
        <w:rPr>
          <w:rFonts w:ascii="Calibri" w:hAnsi="Calibri" w:cs="Calibri"/>
          <w:color w:val="000000" w:themeColor="text1"/>
        </w:rPr>
        <w:t>,</w:t>
      </w:r>
      <w:r w:rsidRPr="005F7F22">
        <w:rPr>
          <w:rFonts w:ascii="Calibri" w:hAnsi="Calibri" w:cs="Calibri"/>
          <w:color w:val="000000" w:themeColor="text1"/>
        </w:rPr>
        <w:t xml:space="preserve"> after </w:t>
      </w:r>
      <w:r w:rsidR="00D1432E" w:rsidRPr="005F7F22">
        <w:rPr>
          <w:rFonts w:ascii="Calibri" w:hAnsi="Calibri" w:cs="Calibri"/>
          <w:color w:val="000000" w:themeColor="text1"/>
        </w:rPr>
        <w:t xml:space="preserve">the </w:t>
      </w:r>
      <w:r w:rsidRPr="005F7F22">
        <w:rPr>
          <w:rFonts w:ascii="Calibri" w:hAnsi="Calibri" w:cs="Calibri"/>
          <w:color w:val="000000" w:themeColor="text1"/>
        </w:rPr>
        <w:t>cleavage of histone pre-mRNA</w:t>
      </w:r>
      <w:r w:rsidR="006B7096" w:rsidRPr="005F7F22">
        <w:rPr>
          <w:rFonts w:ascii="Calibri" w:hAnsi="Calibri" w:cs="Calibri"/>
          <w:color w:val="000000" w:themeColor="text1"/>
        </w:rPr>
        <w:t xml:space="preserve"> by U7 snRNP</w:t>
      </w:r>
      <w:r w:rsidRPr="005F7F22">
        <w:rPr>
          <w:rFonts w:ascii="Calibri" w:hAnsi="Calibri" w:cs="Calibri"/>
          <w:color w:val="000000" w:themeColor="text1"/>
        </w:rPr>
        <w:t>). This unique sequence is a known binding site for two proteins present in the mammalian cytopl</w:t>
      </w:r>
      <w:r w:rsidR="006E65BF" w:rsidRPr="005F7F22">
        <w:rPr>
          <w:rFonts w:ascii="Calibri" w:hAnsi="Calibri" w:cs="Calibri"/>
          <w:color w:val="000000" w:themeColor="text1"/>
        </w:rPr>
        <w:t>asmic fraction: SLBP and 3’hExo</w:t>
      </w:r>
      <w:r w:rsidR="0068254D" w:rsidRPr="005F7F22">
        <w:rPr>
          <w:rFonts w:ascii="Calibri" w:hAnsi="Calibri" w:cs="Calibri"/>
          <w:color w:val="000000" w:themeColor="text1"/>
        </w:rPr>
        <w:fldChar w:fldCharType="begin">
          <w:fldData xml:space="preserve">PEVuZE5vdGU+PENpdGU+PEF1dGhvcj5Eb21pbnNraTwvQXV0aG9yPjxZZWFyPjIwMDM8L1llYXI+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</w:fldData>
        </w:fldChar>
      </w:r>
      <w:r w:rsidR="00C05760" w:rsidRPr="005F7F22">
        <w:rPr>
          <w:rFonts w:ascii="Calibri" w:hAnsi="Calibri" w:cs="Calibri"/>
          <w:color w:val="000000" w:themeColor="text1"/>
        </w:rPr>
        <w:instrText xml:space="preserve"> ADDIN EN.CITE </w:instrText>
      </w:r>
      <w:r w:rsidR="0068254D" w:rsidRPr="005F7F22">
        <w:rPr>
          <w:rFonts w:ascii="Calibri" w:hAnsi="Calibri" w:cs="Calibri"/>
          <w:color w:val="000000" w:themeColor="text1"/>
        </w:rPr>
        <w:fldChar w:fldCharType="begin">
          <w:fldData xml:space="preserve">PEVuZE5vdGU+PENpdGU+PEF1dGhvcj5Eb21pbnNraTwvQXV0aG9yPjxZZWFyPjIwMDM8L1llYXI+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</w:fldData>
        </w:fldChar>
      </w:r>
      <w:r w:rsidR="00C05760" w:rsidRPr="005F7F22">
        <w:rPr>
          <w:rFonts w:ascii="Calibri" w:hAnsi="Calibri" w:cs="Calibri"/>
          <w:color w:val="000000" w:themeColor="text1"/>
        </w:rPr>
        <w:instrText xml:space="preserve"> ADDIN EN.CITE.DATA </w:instrText>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end"/>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separate"/>
      </w:r>
      <w:r w:rsidR="00C05760" w:rsidRPr="005F7F22">
        <w:rPr>
          <w:rFonts w:ascii="Calibri" w:hAnsi="Calibri" w:cs="Calibri"/>
          <w:noProof/>
          <w:color w:val="000000" w:themeColor="text1"/>
          <w:vertAlign w:val="superscript"/>
        </w:rPr>
        <w:t>16-18</w:t>
      </w:r>
      <w:r w:rsidR="0068254D" w:rsidRPr="005F7F22">
        <w:rPr>
          <w:rFonts w:ascii="Calibri" w:hAnsi="Calibri" w:cs="Calibri"/>
          <w:color w:val="000000" w:themeColor="text1"/>
        </w:rPr>
        <w:fldChar w:fldCharType="end"/>
      </w:r>
      <w:r w:rsidRPr="005F7F22">
        <w:rPr>
          <w:rFonts w:ascii="Calibri" w:hAnsi="Calibri" w:cs="Calibri"/>
          <w:color w:val="000000" w:themeColor="text1"/>
        </w:rPr>
        <w:t xml:space="preserve">. pcB-dH3/5m is a 63-nucleotide fragment of </w:t>
      </w:r>
      <w:r w:rsidRPr="005F7F22">
        <w:rPr>
          <w:rFonts w:ascii="Calibri" w:hAnsi="Calibri" w:cs="Calibri"/>
          <w:i/>
          <w:iCs/>
          <w:color w:val="000000" w:themeColor="text1"/>
        </w:rPr>
        <w:t>Drosophila</w:t>
      </w:r>
      <w:r w:rsidRPr="005F7F22">
        <w:rPr>
          <w:rFonts w:ascii="Calibri" w:hAnsi="Calibri" w:cs="Calibri"/>
          <w:color w:val="000000" w:themeColor="text1"/>
        </w:rPr>
        <w:t xml:space="preserve"> H3 histone pre-mRNA and in addition to the stem-loop contains a sequence that binds </w:t>
      </w:r>
      <w:r w:rsidRPr="005F7F22">
        <w:rPr>
          <w:rFonts w:ascii="Calibri" w:hAnsi="Calibri" w:cs="Calibri"/>
          <w:i/>
          <w:iCs/>
          <w:color w:val="000000" w:themeColor="text1"/>
        </w:rPr>
        <w:t>Drosophila</w:t>
      </w:r>
      <w:r w:rsidRPr="005F7F22">
        <w:rPr>
          <w:rFonts w:ascii="Calibri" w:hAnsi="Calibri" w:cs="Calibri"/>
          <w:color w:val="000000" w:themeColor="text1"/>
        </w:rPr>
        <w:t xml:space="preserve"> U7 snRNP (</w:t>
      </w:r>
      <w:r w:rsidRPr="005F7F22">
        <w:rPr>
          <w:rFonts w:ascii="Calibri" w:hAnsi="Calibri" w:cs="Calibri"/>
          <w:b/>
          <w:color w:val="000000" w:themeColor="text1"/>
        </w:rPr>
        <w:t>Fig</w:t>
      </w:r>
      <w:r w:rsidR="006333AA" w:rsidRPr="005F7F22">
        <w:rPr>
          <w:rFonts w:ascii="Calibri" w:hAnsi="Calibri" w:cs="Calibri"/>
          <w:b/>
          <w:color w:val="000000" w:themeColor="text1"/>
        </w:rPr>
        <w:t>ure</w:t>
      </w:r>
      <w:r w:rsidRPr="005F7F22">
        <w:rPr>
          <w:rFonts w:ascii="Calibri" w:hAnsi="Calibri" w:cs="Calibri"/>
          <w:b/>
          <w:color w:val="000000" w:themeColor="text1"/>
        </w:rPr>
        <w:t xml:space="preserve"> 2</w:t>
      </w:r>
      <w:r w:rsidRPr="005F7F22">
        <w:rPr>
          <w:rFonts w:ascii="Calibri" w:hAnsi="Calibri" w:cs="Calibri"/>
          <w:color w:val="000000" w:themeColor="text1"/>
        </w:rPr>
        <w:t xml:space="preserve">). </w:t>
      </w:r>
    </w:p>
    <w:p w:rsidR="002D1F41" w:rsidRPr="005F7F22" w:rsidRDefault="002D1F41" w:rsidP="002D1F41">
      <w:pPr>
        <w:pStyle w:val="ad"/>
        <w:ind w:left="0"/>
        <w:jc w:val="both"/>
        <w:rPr>
          <w:rFonts w:ascii="Calibri" w:hAnsi="Calibri" w:cs="Calibri"/>
          <w:color w:val="000000" w:themeColor="text1"/>
        </w:rPr>
      </w:pPr>
    </w:p>
    <w:p w:rsidR="009268B6" w:rsidRPr="005F7F22" w:rsidRDefault="009268B6" w:rsidP="002D1F41">
      <w:pPr>
        <w:pStyle w:val="ad"/>
        <w:ind w:left="0"/>
        <w:jc w:val="both"/>
        <w:rPr>
          <w:rFonts w:ascii="Calibri" w:hAnsi="Calibri" w:cs="Calibri"/>
          <w:color w:val="000000" w:themeColor="text1"/>
        </w:rPr>
      </w:pPr>
      <w:r w:rsidRPr="005F7F22">
        <w:rPr>
          <w:rFonts w:ascii="Calibri" w:hAnsi="Calibri" w:cs="Calibri"/>
          <w:color w:val="000000" w:themeColor="text1"/>
        </w:rPr>
        <w:t xml:space="preserve">dH3 Ext </w:t>
      </w:r>
      <w:r w:rsidR="003C0CA5" w:rsidRPr="005F7F22">
        <w:rPr>
          <w:rFonts w:ascii="Calibri" w:hAnsi="Calibri" w:cs="Calibri"/>
          <w:color w:val="000000" w:themeColor="text1"/>
        </w:rPr>
        <w:t xml:space="preserve">(125 nucleotides) </w:t>
      </w:r>
      <w:r w:rsidRPr="005F7F22">
        <w:rPr>
          <w:rFonts w:ascii="Calibri" w:hAnsi="Calibri" w:cs="Calibri"/>
          <w:color w:val="000000" w:themeColor="text1"/>
        </w:rPr>
        <w:t>is an example of longer RNA substrate</w:t>
      </w:r>
      <w:r w:rsidR="003C0CA5" w:rsidRPr="005F7F22">
        <w:rPr>
          <w:rFonts w:ascii="Calibri" w:hAnsi="Calibri" w:cs="Calibri"/>
          <w:color w:val="000000" w:themeColor="text1"/>
        </w:rPr>
        <w:t>s</w:t>
      </w:r>
      <w:r w:rsidR="00A4680F" w:rsidRPr="005F7F22">
        <w:rPr>
          <w:rFonts w:ascii="Calibri" w:hAnsi="Calibri" w:cs="Calibri"/>
          <w:color w:val="000000" w:themeColor="text1"/>
        </w:rPr>
        <w:t xml:space="preserve"> </w:t>
      </w:r>
      <w:r w:rsidRPr="005F7F22">
        <w:rPr>
          <w:rFonts w:ascii="Calibri" w:hAnsi="Calibri" w:cs="Calibri"/>
          <w:color w:val="000000" w:themeColor="text1"/>
        </w:rPr>
        <w:t xml:space="preserve">that </w:t>
      </w:r>
      <w:r w:rsidR="003C0CA5" w:rsidRPr="005F7F22">
        <w:rPr>
          <w:rFonts w:ascii="Calibri" w:hAnsi="Calibri" w:cs="Calibri"/>
          <w:color w:val="000000" w:themeColor="text1"/>
        </w:rPr>
        <w:t xml:space="preserve">can be </w:t>
      </w:r>
      <w:r w:rsidRPr="005F7F22">
        <w:rPr>
          <w:rFonts w:ascii="Calibri" w:hAnsi="Calibri" w:cs="Calibri"/>
          <w:color w:val="000000" w:themeColor="text1"/>
        </w:rPr>
        <w:t>generated by T7 transcription</w:t>
      </w:r>
      <w:r w:rsidRPr="005F7F22">
        <w:rPr>
          <w:rFonts w:ascii="Calibri" w:hAnsi="Calibri" w:cs="Calibri"/>
        </w:rPr>
        <w:t xml:space="preserve"> and provided with biotin and </w:t>
      </w:r>
      <w:r w:rsidR="003C0CA5" w:rsidRPr="005F7F22">
        <w:rPr>
          <w:rFonts w:ascii="Calibri" w:hAnsi="Calibri" w:cs="Calibri"/>
        </w:rPr>
        <w:t>a</w:t>
      </w:r>
      <w:r w:rsidRPr="005F7F22">
        <w:rPr>
          <w:rFonts w:ascii="Calibri" w:hAnsi="Calibri" w:cs="Calibri"/>
        </w:rPr>
        <w:t xml:space="preserve"> photo-cleavable spacer </w:t>
      </w:r>
      <w:r w:rsidR="003C0CA5" w:rsidRPr="005F7F22">
        <w:rPr>
          <w:rFonts w:ascii="Calibri" w:hAnsi="Calibri" w:cs="Calibri"/>
        </w:rPr>
        <w:t xml:space="preserve">in </w:t>
      </w:r>
      <w:r w:rsidR="003C0CA5" w:rsidRPr="005F7F22">
        <w:rPr>
          <w:rFonts w:ascii="Calibri" w:hAnsi="Calibri" w:cs="Calibri"/>
          <w:i/>
          <w:iCs/>
        </w:rPr>
        <w:t>trans</w:t>
      </w:r>
      <w:r w:rsidR="003C0CA5" w:rsidRPr="005F7F22">
        <w:rPr>
          <w:rFonts w:ascii="Calibri" w:hAnsi="Calibri" w:cs="Calibri"/>
        </w:rPr>
        <w:t xml:space="preserve"> </w:t>
      </w:r>
      <w:r w:rsidRPr="005F7F22">
        <w:rPr>
          <w:rFonts w:ascii="Calibri" w:hAnsi="Calibri" w:cs="Calibri"/>
        </w:rPr>
        <w:t xml:space="preserve">by annealing to </w:t>
      </w: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22mer,</w:t>
      </w:r>
      <w:r w:rsidRPr="005F7F22">
        <w:rPr>
          <w:rFonts w:ascii="Calibri" w:hAnsi="Calibri" w:cs="Calibri"/>
        </w:rPr>
        <w:t xml:space="preserve"> a </w:t>
      </w:r>
      <w:r w:rsidR="007D6659" w:rsidRPr="005F7F22">
        <w:rPr>
          <w:rFonts w:ascii="Calibri" w:hAnsi="Calibri" w:cs="Calibri"/>
        </w:rPr>
        <w:t>chemically synthesized</w:t>
      </w:r>
      <w:r w:rsidRPr="005F7F22">
        <w:rPr>
          <w:rFonts w:ascii="Calibri" w:hAnsi="Calibri" w:cs="Calibri"/>
        </w:rPr>
        <w:t xml:space="preserve"> adaptor oligonucleotide</w:t>
      </w:r>
      <w:r w:rsidR="00263642" w:rsidRPr="005F7F22">
        <w:rPr>
          <w:rFonts w:ascii="Calibri" w:hAnsi="Calibri" w:cs="Calibri"/>
        </w:rPr>
        <w:t xml:space="preserve"> </w:t>
      </w:r>
      <w:r w:rsidR="00263642" w:rsidRPr="005F7F22">
        <w:rPr>
          <w:rStyle w:val="st1"/>
          <w:rFonts w:ascii="Calibri" w:hAnsi="Calibri" w:cs="Calibri"/>
          <w:color w:val="000000" w:themeColor="text1"/>
        </w:rPr>
        <w:t>(</w:t>
      </w:r>
      <w:r w:rsidR="00263642" w:rsidRPr="005F7F22">
        <w:rPr>
          <w:rStyle w:val="st1"/>
          <w:rFonts w:ascii="Calibri" w:hAnsi="Calibri" w:cs="Calibri"/>
          <w:i/>
          <w:iCs/>
          <w:color w:val="000000" w:themeColor="text1"/>
        </w:rPr>
        <w:t>trans</w:t>
      </w:r>
      <w:r w:rsidR="00263642" w:rsidRPr="005F7F22">
        <w:rPr>
          <w:rStyle w:val="st1"/>
          <w:rFonts w:ascii="Calibri" w:hAnsi="Calibri" w:cs="Calibri"/>
          <w:color w:val="000000" w:themeColor="text1"/>
        </w:rPr>
        <w:t xml:space="preserve"> configuration)</w:t>
      </w:r>
      <w:r w:rsidRPr="005F7F22">
        <w:rPr>
          <w:rFonts w:ascii="Calibri" w:hAnsi="Calibri" w:cs="Calibri"/>
        </w:rPr>
        <w:t xml:space="preserve">. </w:t>
      </w: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22mer</w:t>
      </w:r>
      <w:r w:rsidRPr="005F7F22">
        <w:rPr>
          <w:rFonts w:ascii="Calibri" w:hAnsi="Calibri" w:cs="Calibri"/>
        </w:rPr>
        <w:t xml:space="preserve"> contain</w:t>
      </w:r>
      <w:r w:rsidR="00263642" w:rsidRPr="005F7F22">
        <w:rPr>
          <w:rFonts w:ascii="Calibri" w:hAnsi="Calibri" w:cs="Calibri"/>
        </w:rPr>
        <w:t>s</w:t>
      </w:r>
      <w:r w:rsidRPr="005F7F22">
        <w:rPr>
          <w:rFonts w:ascii="Calibri" w:hAnsi="Calibri" w:cs="Calibri"/>
        </w:rPr>
        <w:t xml:space="preserve"> </w:t>
      </w:r>
      <w:r w:rsidR="00263642" w:rsidRPr="005F7F22">
        <w:rPr>
          <w:rFonts w:ascii="Calibri" w:hAnsi="Calibri" w:cs="Calibri"/>
        </w:rPr>
        <w:t>the two groups</w:t>
      </w:r>
      <w:r w:rsidRPr="005F7F22">
        <w:rPr>
          <w:rFonts w:ascii="Calibri" w:hAnsi="Calibri" w:cs="Calibri"/>
        </w:rPr>
        <w:t xml:space="preserve"> at the 5’ end </w:t>
      </w:r>
      <w:r w:rsidR="00263642" w:rsidRPr="005F7F22">
        <w:rPr>
          <w:rFonts w:ascii="Calibri" w:hAnsi="Calibri" w:cs="Calibri"/>
          <w:color w:val="000000" w:themeColor="text1"/>
        </w:rPr>
        <w:t xml:space="preserve">and </w:t>
      </w:r>
      <w:r w:rsidRPr="005F7F22">
        <w:rPr>
          <w:rFonts w:ascii="Calibri" w:hAnsi="Calibri" w:cs="Calibri"/>
          <w:color w:val="000000" w:themeColor="text1"/>
        </w:rPr>
        <w:t xml:space="preserve">consists of </w:t>
      </w:r>
      <w:r w:rsidR="00D1432E" w:rsidRPr="005F7F22">
        <w:rPr>
          <w:rFonts w:ascii="Calibri" w:hAnsi="Calibri" w:cs="Calibri"/>
          <w:color w:val="000000" w:themeColor="text1"/>
        </w:rPr>
        <w:t>22</w:t>
      </w:r>
      <w:r w:rsidR="00263642" w:rsidRPr="005F7F22">
        <w:rPr>
          <w:rFonts w:ascii="Calibri" w:hAnsi="Calibri" w:cs="Calibri"/>
          <w:color w:val="000000" w:themeColor="text1"/>
        </w:rPr>
        <w:t xml:space="preserve"> </w:t>
      </w:r>
      <w:r w:rsidRPr="005F7F22">
        <w:rPr>
          <w:rFonts w:ascii="Calibri" w:hAnsi="Calibri" w:cs="Calibri"/>
          <w:color w:val="000000" w:themeColor="text1"/>
        </w:rPr>
        <w:t>2’O-methyl</w:t>
      </w:r>
      <w:r w:rsidR="00263642" w:rsidRPr="005F7F22">
        <w:rPr>
          <w:rFonts w:ascii="Calibri" w:hAnsi="Calibri" w:cs="Calibri"/>
          <w:color w:val="000000" w:themeColor="text1"/>
        </w:rPr>
        <w:t>-modifed nucleotides (</w:t>
      </w:r>
      <w:r w:rsidR="00263642" w:rsidRPr="005F7F22">
        <w:rPr>
          <w:rFonts w:ascii="Calibri" w:hAnsi="Calibri" w:cs="Calibri"/>
          <w:b/>
          <w:color w:val="000000" w:themeColor="text1"/>
        </w:rPr>
        <w:t>Fig</w:t>
      </w:r>
      <w:r w:rsidR="006333AA" w:rsidRPr="005F7F22">
        <w:rPr>
          <w:rFonts w:ascii="Calibri" w:hAnsi="Calibri" w:cs="Calibri"/>
          <w:b/>
          <w:color w:val="000000" w:themeColor="text1"/>
        </w:rPr>
        <w:t>ure</w:t>
      </w:r>
      <w:r w:rsidR="00263642" w:rsidRPr="005F7F22">
        <w:rPr>
          <w:rFonts w:ascii="Calibri" w:hAnsi="Calibri" w:cs="Calibri"/>
          <w:b/>
          <w:color w:val="000000" w:themeColor="text1"/>
        </w:rPr>
        <w:t xml:space="preserve"> 3</w:t>
      </w:r>
      <w:r w:rsidR="003F1A98" w:rsidRPr="005F7F22">
        <w:rPr>
          <w:rFonts w:ascii="Calibri" w:hAnsi="Calibri" w:cs="Calibri"/>
          <w:b/>
          <w:color w:val="000000" w:themeColor="text1"/>
        </w:rPr>
        <w:t>A</w:t>
      </w:r>
      <w:r w:rsidR="00263642" w:rsidRPr="005F7F22">
        <w:rPr>
          <w:rFonts w:ascii="Calibri" w:hAnsi="Calibri" w:cs="Calibri"/>
          <w:color w:val="000000" w:themeColor="text1"/>
        </w:rPr>
        <w:t xml:space="preserve">). </w:t>
      </w:r>
      <w:r w:rsidR="00D1432E" w:rsidRPr="005F7F22">
        <w:rPr>
          <w:rFonts w:ascii="Calibri" w:hAnsi="Calibri" w:cs="Calibri"/>
          <w:color w:val="000000" w:themeColor="text1"/>
        </w:rPr>
        <w:t>19</w:t>
      </w:r>
      <w:r w:rsidR="00263642" w:rsidRPr="005F7F22">
        <w:rPr>
          <w:rFonts w:ascii="Calibri" w:hAnsi="Calibri" w:cs="Calibri"/>
          <w:color w:val="000000" w:themeColor="text1"/>
        </w:rPr>
        <w:t xml:space="preserve"> nucleotides </w:t>
      </w:r>
      <w:r w:rsidRPr="005F7F22">
        <w:rPr>
          <w:rFonts w:ascii="Calibri" w:hAnsi="Calibri" w:cs="Calibri"/>
          <w:color w:val="000000" w:themeColor="text1"/>
        </w:rPr>
        <w:t>at the 3’ end</w:t>
      </w:r>
      <w:r w:rsidR="00A3493E" w:rsidRPr="005F7F22">
        <w:rPr>
          <w:rFonts w:ascii="Calibri" w:hAnsi="Calibri" w:cs="Calibri"/>
          <w:color w:val="000000" w:themeColor="text1"/>
        </w:rPr>
        <w:t xml:space="preserve"> of </w:t>
      </w:r>
      <w:r w:rsidR="003F1A98" w:rsidRPr="005F7F22">
        <w:rPr>
          <w:rFonts w:ascii="Calibri" w:hAnsi="Calibri" w:cs="Calibri"/>
          <w:color w:val="000000" w:themeColor="text1"/>
        </w:rPr>
        <w:t xml:space="preserve">the </w:t>
      </w:r>
      <w:proofErr w:type="spellStart"/>
      <w:r w:rsidR="00A3493E" w:rsidRPr="005F7F22">
        <w:rPr>
          <w:rFonts w:ascii="Calibri" w:hAnsi="Calibri" w:cs="Calibri"/>
          <w:color w:val="000000" w:themeColor="text1"/>
        </w:rPr>
        <w:t>pcB</w:t>
      </w:r>
      <w:proofErr w:type="spellEnd"/>
      <w:r w:rsidR="00A3493E" w:rsidRPr="005F7F22">
        <w:rPr>
          <w:rFonts w:ascii="Calibri" w:hAnsi="Calibri" w:cs="Calibri"/>
          <w:color w:val="000000" w:themeColor="text1"/>
        </w:rPr>
        <w:t>/22mer</w:t>
      </w:r>
      <w:r w:rsidR="00A3493E" w:rsidRPr="005F7F22">
        <w:rPr>
          <w:rFonts w:ascii="Calibri" w:hAnsi="Calibri" w:cs="Calibri"/>
        </w:rPr>
        <w:t xml:space="preserve"> </w:t>
      </w:r>
      <w:r w:rsidRPr="005F7F22">
        <w:rPr>
          <w:rFonts w:ascii="Calibri" w:hAnsi="Calibri" w:cs="Calibri"/>
          <w:color w:val="000000" w:themeColor="text1"/>
        </w:rPr>
        <w:t>(underlined in the sequence</w:t>
      </w:r>
      <w:r w:rsidR="003F1A98" w:rsidRPr="005F7F22">
        <w:rPr>
          <w:rFonts w:ascii="Calibri" w:hAnsi="Calibri" w:cs="Calibri"/>
          <w:color w:val="000000" w:themeColor="text1"/>
        </w:rPr>
        <w:t xml:space="preserve"> in </w:t>
      </w:r>
      <w:r w:rsidR="003F1A98" w:rsidRPr="005F7F22">
        <w:rPr>
          <w:rFonts w:ascii="Calibri" w:hAnsi="Calibri" w:cs="Calibri"/>
          <w:b/>
          <w:color w:val="000000" w:themeColor="text1"/>
        </w:rPr>
        <w:t>Fig</w:t>
      </w:r>
      <w:r w:rsidR="006333AA" w:rsidRPr="005F7F22">
        <w:rPr>
          <w:rFonts w:ascii="Calibri" w:hAnsi="Calibri" w:cs="Calibri"/>
          <w:b/>
          <w:color w:val="000000" w:themeColor="text1"/>
        </w:rPr>
        <w:t>ure</w:t>
      </w:r>
      <w:r w:rsidR="003F1A98" w:rsidRPr="005F7F22">
        <w:rPr>
          <w:rFonts w:ascii="Calibri" w:hAnsi="Calibri" w:cs="Calibri"/>
          <w:b/>
          <w:color w:val="000000" w:themeColor="text1"/>
        </w:rPr>
        <w:t xml:space="preserve"> 3A</w:t>
      </w:r>
      <w:r w:rsidRPr="005F7F22">
        <w:rPr>
          <w:rFonts w:ascii="Calibri" w:hAnsi="Calibri" w:cs="Calibri"/>
          <w:color w:val="000000" w:themeColor="text1"/>
        </w:rPr>
        <w:t xml:space="preserve">) are complementary to the last 19 nucleotides of </w:t>
      </w:r>
      <w:r w:rsidR="003F1A98" w:rsidRPr="005F7F22">
        <w:rPr>
          <w:rFonts w:ascii="Calibri" w:hAnsi="Calibri" w:cs="Calibri"/>
          <w:color w:val="000000" w:themeColor="text1"/>
        </w:rPr>
        <w:t xml:space="preserve">the </w:t>
      </w:r>
      <w:r w:rsidRPr="005F7F22">
        <w:rPr>
          <w:rFonts w:ascii="Calibri" w:hAnsi="Calibri" w:cs="Calibri"/>
          <w:color w:val="000000" w:themeColor="text1"/>
        </w:rPr>
        <w:t>dH3 Ext</w:t>
      </w:r>
      <w:r w:rsidR="003F1A98" w:rsidRPr="005F7F22">
        <w:rPr>
          <w:rFonts w:ascii="Calibri" w:hAnsi="Calibri" w:cs="Calibri"/>
          <w:color w:val="000000" w:themeColor="text1"/>
        </w:rPr>
        <w:t xml:space="preserve"> pre-mRNA</w:t>
      </w:r>
      <w:r w:rsidRPr="005F7F22">
        <w:rPr>
          <w:rFonts w:ascii="Calibri" w:hAnsi="Calibri" w:cs="Calibri"/>
          <w:color w:val="000000" w:themeColor="text1"/>
        </w:rPr>
        <w:t>.</w:t>
      </w:r>
      <w:r w:rsidR="00263642" w:rsidRPr="005F7F22">
        <w:rPr>
          <w:rFonts w:ascii="Calibri" w:hAnsi="Calibri" w:cs="Calibri"/>
        </w:rPr>
        <w:t xml:space="preserve"> </w:t>
      </w:r>
      <w:r w:rsidR="003F1A98" w:rsidRPr="005F7F22">
        <w:rPr>
          <w:rFonts w:ascii="Calibri" w:hAnsi="Calibri" w:cs="Calibri"/>
        </w:rPr>
        <w:t>This</w:t>
      </w:r>
      <w:r w:rsidR="00262352" w:rsidRPr="005F7F22">
        <w:rPr>
          <w:rFonts w:ascii="Calibri" w:hAnsi="Calibri" w:cs="Calibri"/>
        </w:rPr>
        <w:t xml:space="preserve"> </w:t>
      </w:r>
      <w:r w:rsidR="002A5028" w:rsidRPr="005F7F22">
        <w:rPr>
          <w:rFonts w:ascii="Calibri" w:hAnsi="Calibri" w:cs="Calibri"/>
        </w:rPr>
        <w:t xml:space="preserve">pre-mRNA </w:t>
      </w:r>
      <w:r w:rsidR="00262352" w:rsidRPr="005F7F22">
        <w:rPr>
          <w:rFonts w:ascii="Calibri" w:hAnsi="Calibri" w:cs="Calibri"/>
        </w:rPr>
        <w:t xml:space="preserve">besides being longer does not significantly differ from the synthetic </w:t>
      </w:r>
      <w:r w:rsidR="00262352" w:rsidRPr="005F7F22">
        <w:rPr>
          <w:rFonts w:ascii="Calibri" w:hAnsi="Calibri" w:cs="Calibri"/>
          <w:color w:val="000000" w:themeColor="text1"/>
        </w:rPr>
        <w:t>pcB-dH3/5m</w:t>
      </w:r>
      <w:r w:rsidR="00262352" w:rsidRPr="005F7F22">
        <w:rPr>
          <w:rFonts w:ascii="Calibri" w:hAnsi="Calibri" w:cs="Calibri"/>
        </w:rPr>
        <w:t xml:space="preserve">, containing the same </w:t>
      </w:r>
      <w:r w:rsidR="00A4680F" w:rsidRPr="005F7F22">
        <w:rPr>
          <w:rFonts w:ascii="Calibri" w:hAnsi="Calibri" w:cs="Calibri"/>
        </w:rPr>
        <w:t xml:space="preserve">two key </w:t>
      </w:r>
      <w:r w:rsidR="00262352" w:rsidRPr="005F7F22">
        <w:rPr>
          <w:rFonts w:ascii="Calibri" w:hAnsi="Calibri" w:cs="Calibri"/>
        </w:rPr>
        <w:t>processing signals: stem-loop and U7-</w:t>
      </w:r>
      <w:r w:rsidR="003F1A98" w:rsidRPr="005F7F22">
        <w:rPr>
          <w:rFonts w:ascii="Calibri" w:hAnsi="Calibri" w:cs="Calibri"/>
        </w:rPr>
        <w:t>binding</w:t>
      </w:r>
      <w:r w:rsidR="00262352" w:rsidRPr="005F7F22">
        <w:rPr>
          <w:rFonts w:ascii="Calibri" w:hAnsi="Calibri" w:cs="Calibri"/>
        </w:rPr>
        <w:t xml:space="preserve"> site.</w:t>
      </w:r>
      <w:r w:rsidR="00CE1FC5" w:rsidRPr="005F7F22">
        <w:rPr>
          <w:rFonts w:ascii="Calibri" w:hAnsi="Calibri" w:cs="Calibri"/>
        </w:rPr>
        <w:t xml:space="preserve"> </w:t>
      </w:r>
    </w:p>
    <w:p w:rsidR="002D1F41" w:rsidRPr="005F7F22" w:rsidRDefault="002D1F41" w:rsidP="002D1F41">
      <w:pPr>
        <w:pStyle w:val="ad"/>
        <w:ind w:left="0"/>
        <w:jc w:val="both"/>
        <w:rPr>
          <w:rFonts w:ascii="Calibri" w:hAnsi="Calibri" w:cs="Calibri"/>
          <w:color w:val="000000" w:themeColor="text1"/>
        </w:rPr>
      </w:pPr>
    </w:p>
    <w:p w:rsidR="00A4680F" w:rsidRPr="005F7F22" w:rsidRDefault="004073CB" w:rsidP="00432BA7">
      <w:pPr>
        <w:pStyle w:val="ad"/>
        <w:ind w:left="0"/>
        <w:jc w:val="both"/>
        <w:rPr>
          <w:rFonts w:ascii="Calibri" w:hAnsi="Calibri" w:cs="Calibri"/>
          <w:color w:val="000000" w:themeColor="text1"/>
        </w:rPr>
      </w:pP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 xml:space="preserve">-SL RNA </w:t>
      </w:r>
      <w:r w:rsidR="009C5204" w:rsidRPr="005F7F22">
        <w:rPr>
          <w:rFonts w:ascii="Calibri" w:hAnsi="Calibri" w:cs="Calibri"/>
          <w:color w:val="000000" w:themeColor="text1"/>
        </w:rPr>
        <w:t xml:space="preserve">was incubated </w:t>
      </w:r>
      <w:r w:rsidRPr="005F7F22">
        <w:rPr>
          <w:rFonts w:ascii="Calibri" w:hAnsi="Calibri" w:cs="Calibri"/>
          <w:color w:val="000000" w:themeColor="text1"/>
        </w:rPr>
        <w:t xml:space="preserve">with </w:t>
      </w:r>
      <w:r w:rsidR="003F1A98" w:rsidRPr="005F7F22">
        <w:rPr>
          <w:rFonts w:ascii="Calibri" w:hAnsi="Calibri" w:cs="Calibri"/>
          <w:color w:val="000000" w:themeColor="text1"/>
        </w:rPr>
        <w:t xml:space="preserve">1 mL of </w:t>
      </w:r>
      <w:r w:rsidR="005C25EF" w:rsidRPr="005F7F22">
        <w:rPr>
          <w:rFonts w:ascii="Calibri" w:hAnsi="Calibri" w:cs="Calibri"/>
          <w:color w:val="000000" w:themeColor="text1"/>
        </w:rPr>
        <w:t xml:space="preserve">S100 extract prepared by ultracentrifugation </w:t>
      </w:r>
      <w:r w:rsidR="003F1A98" w:rsidRPr="005F7F22">
        <w:rPr>
          <w:rFonts w:ascii="Calibri" w:hAnsi="Calibri" w:cs="Calibri"/>
          <w:color w:val="000000" w:themeColor="text1"/>
        </w:rPr>
        <w:t>(100,000</w:t>
      </w:r>
      <w:r w:rsidR="003F1A98" w:rsidRPr="005F7F22">
        <w:rPr>
          <w:rFonts w:ascii="Calibri" w:hAnsi="Calibri" w:cs="Calibri"/>
          <w:i/>
          <w:iCs/>
          <w:color w:val="000000" w:themeColor="text1"/>
        </w:rPr>
        <w:t xml:space="preserve"> </w:t>
      </w:r>
      <w:r w:rsidR="003F1A98" w:rsidRPr="005F7F22">
        <w:rPr>
          <w:rFonts w:ascii="Calibri" w:hAnsi="Calibri" w:cs="Calibri"/>
          <w:color w:val="000000" w:themeColor="text1"/>
        </w:rPr>
        <w:t xml:space="preserve">x g for 1 h) </w:t>
      </w:r>
      <w:r w:rsidR="005C25EF" w:rsidRPr="005F7F22">
        <w:rPr>
          <w:rFonts w:ascii="Calibri" w:hAnsi="Calibri" w:cs="Calibri"/>
          <w:color w:val="000000" w:themeColor="text1"/>
        </w:rPr>
        <w:t xml:space="preserve">of a cytoplasmic fraction </w:t>
      </w:r>
      <w:r w:rsidR="003F1A98" w:rsidRPr="005F7F22">
        <w:rPr>
          <w:rFonts w:ascii="Calibri" w:hAnsi="Calibri" w:cs="Calibri"/>
          <w:color w:val="000000" w:themeColor="text1"/>
        </w:rPr>
        <w:t xml:space="preserve">obtained </w:t>
      </w:r>
      <w:r w:rsidR="00976741" w:rsidRPr="005F7F22">
        <w:rPr>
          <w:rFonts w:ascii="Calibri" w:hAnsi="Calibri" w:cs="Calibri"/>
          <w:color w:val="000000" w:themeColor="text1"/>
        </w:rPr>
        <w:t>from</w:t>
      </w:r>
      <w:r w:rsidR="005C25EF" w:rsidRPr="005F7F22">
        <w:rPr>
          <w:rFonts w:ascii="Calibri" w:hAnsi="Calibri" w:cs="Calibri"/>
          <w:color w:val="000000" w:themeColor="text1"/>
        </w:rPr>
        <w:t xml:space="preserve"> </w:t>
      </w:r>
      <w:r w:rsidRPr="005F7F22">
        <w:rPr>
          <w:rFonts w:ascii="Calibri" w:hAnsi="Calibri" w:cs="Calibri"/>
          <w:color w:val="000000" w:themeColor="text1"/>
        </w:rPr>
        <w:t xml:space="preserve">mouse myeloma </w:t>
      </w:r>
      <w:r w:rsidR="005C25EF" w:rsidRPr="005F7F22">
        <w:rPr>
          <w:rFonts w:ascii="Calibri" w:hAnsi="Calibri" w:cs="Calibri"/>
          <w:color w:val="000000" w:themeColor="text1"/>
        </w:rPr>
        <w:t>cells</w:t>
      </w:r>
      <w:r w:rsidR="0068254D" w:rsidRPr="005F7F22">
        <w:rPr>
          <w:rFonts w:ascii="Calibri" w:hAnsi="Calibri" w:cs="Calibri"/>
          <w:color w:val="000000" w:themeColor="text1"/>
        </w:rPr>
        <w:fldChar w:fldCharType="begin"/>
      </w:r>
      <w:r w:rsidR="00C05760" w:rsidRPr="005F7F22">
        <w:rPr>
          <w:rFonts w:ascii="Calibri" w:hAnsi="Calibri" w:cs="Calibri"/>
          <w:color w:val="000000" w:themeColor="text1"/>
        </w:rPr>
        <w:instrText xml:space="preserve"> ADDIN EN.CITE &lt;EndNote&gt;&lt;Cite&gt;&lt;Author&gt;Mayeda&lt;/Author&gt;&lt;Year&gt;1999&lt;/Year&gt;&lt;RecNum&gt;18026&lt;/RecNum&gt;&lt;DisplayText&gt;&lt;style face="superscript"&gt;19&lt;/style&gt;&lt;/DisplayText&gt;&lt;record&gt;&lt;rec-number&gt;18026&lt;/rec-number&gt;&lt;foreign-keys&gt;&lt;key app="EN" db-id="zxr529x59ddsz6et5fqx9r5re0ftdsssxza5" timestamp="1530113671"&gt;18026&lt;/key&gt;&lt;/foreign-keys&gt;&lt;ref-type name="Journal Article"&gt;17&lt;/ref-type&gt;&lt;contributors&gt;&lt;authors&gt;&lt;author&gt;Mayeda, A.&lt;/author&gt;&lt;author&gt;Krainer, A. R.&lt;/author&gt;&lt;/authors&gt;&lt;/contributors&gt;&lt;auth-address&gt;Department of Biochemistry and Molecular Biology, University of Miami School of Medicine, Florida, USA.&lt;/auth-address&gt;&lt;titles&gt;&lt;title&gt;Preparation of HeLa cell nuclear and cytosolic S100 extracts for in vitro splicing&lt;/title&gt;&lt;secondary-title&gt;Methods Mol Biol&lt;/secondary-title&gt;&lt;/titles&gt;&lt;periodical&gt;&lt;full-title&gt;Methods in Molecular Biology&lt;/full-title&gt;&lt;abbr-1&gt;Methods Mol. Biol.&lt;/abbr-1&gt;&lt;abbr-2&gt;Methods Mol Biol&lt;/abbr-2&gt;&lt;/periodical&gt;&lt;pages&gt;309-14&lt;/pages&gt;&lt;volume&gt;118&lt;/volume&gt;&lt;edition&gt;1999/11/05&lt;/edition&gt;&lt;keywords&gt;&lt;keyword&gt;Cell Culture Techniques/methods&lt;/keyword&gt;&lt;keyword&gt;Cell Extracts/*isolation &amp;amp; purification&lt;/keyword&gt;&lt;keyword&gt;Cell Nucleus/chemistry&lt;/keyword&gt;&lt;keyword&gt;Cytosol/chemistry&lt;/keyword&gt;&lt;keyword&gt;HeLa Cells&lt;/keyword&gt;&lt;keyword&gt;Humans&lt;/keyword&gt;&lt;keyword&gt;Nuclear Proteins/isolation &amp;amp; purification&lt;/keyword&gt;&lt;keyword&gt;RNA Precursors/metabolism&lt;/keyword&gt;&lt;keyword&gt;RNA Splicing/*genetics&lt;/keyword&gt;&lt;/keywords&gt;&lt;dates&gt;&lt;year&gt;1999&lt;/year&gt;&lt;/dates&gt;&lt;isbn&gt;1064-3745 (Print)&amp;#xD;1064-3745 (Linking)&lt;/isbn&gt;&lt;accession-num&gt;10549533&lt;/accession-num&gt;&lt;urls&gt;&lt;related-urls&gt;&lt;url&gt;https://www.ncbi.nlm.nih.gov/pubmed/10549533&lt;/url&gt;&lt;/related-urls&gt;&lt;/urls&gt;&lt;electronic-resource-num&gt;10.1385/1-59259-676-2:309&lt;/electronic-resource-num&gt;&lt;/record&gt;&lt;/Cite&gt;&lt;/EndNote&gt;</w:instrText>
      </w:r>
      <w:r w:rsidR="0068254D" w:rsidRPr="005F7F22">
        <w:rPr>
          <w:rFonts w:ascii="Calibri" w:hAnsi="Calibri" w:cs="Calibri"/>
          <w:color w:val="000000" w:themeColor="text1"/>
        </w:rPr>
        <w:fldChar w:fldCharType="separate"/>
      </w:r>
      <w:r w:rsidR="00C05760" w:rsidRPr="005F7F22">
        <w:rPr>
          <w:rFonts w:ascii="Calibri" w:hAnsi="Calibri" w:cs="Calibri"/>
          <w:noProof/>
          <w:color w:val="000000" w:themeColor="text1"/>
          <w:vertAlign w:val="superscript"/>
        </w:rPr>
        <w:t>19</w:t>
      </w:r>
      <w:r w:rsidR="0068254D" w:rsidRPr="005F7F22">
        <w:rPr>
          <w:rFonts w:ascii="Calibri" w:hAnsi="Calibri" w:cs="Calibri"/>
          <w:color w:val="000000" w:themeColor="text1"/>
        </w:rPr>
        <w:fldChar w:fldCharType="end"/>
      </w:r>
      <w:r w:rsidR="009C5204" w:rsidRPr="005F7F22">
        <w:rPr>
          <w:rFonts w:ascii="Calibri" w:hAnsi="Calibri" w:cs="Calibri"/>
          <w:color w:val="000000" w:themeColor="text1"/>
        </w:rPr>
        <w:t xml:space="preserve"> and the </w:t>
      </w:r>
      <w:r w:rsidR="00AE42C7" w:rsidRPr="005F7F22">
        <w:rPr>
          <w:rFonts w:ascii="Calibri" w:hAnsi="Calibri" w:cs="Calibri"/>
          <w:color w:val="000000" w:themeColor="text1"/>
        </w:rPr>
        <w:t xml:space="preserve">effect and efficiency of UV-elution </w:t>
      </w:r>
      <w:r w:rsidR="009C5204" w:rsidRPr="005F7F22">
        <w:rPr>
          <w:rFonts w:ascii="Calibri" w:hAnsi="Calibri" w:cs="Calibri"/>
          <w:color w:val="000000" w:themeColor="text1"/>
        </w:rPr>
        <w:t>w</w:t>
      </w:r>
      <w:r w:rsidR="00AE42C7" w:rsidRPr="005F7F22">
        <w:rPr>
          <w:rFonts w:ascii="Calibri" w:hAnsi="Calibri" w:cs="Calibri"/>
          <w:color w:val="000000" w:themeColor="text1"/>
        </w:rPr>
        <w:t>ere</w:t>
      </w:r>
      <w:r w:rsidR="009C5204" w:rsidRPr="005F7F22">
        <w:rPr>
          <w:rFonts w:ascii="Calibri" w:hAnsi="Calibri" w:cs="Calibri"/>
          <w:color w:val="000000" w:themeColor="text1"/>
        </w:rPr>
        <w:t xml:space="preserve"> </w:t>
      </w:r>
      <w:r w:rsidR="00A4680F" w:rsidRPr="005F7F22">
        <w:rPr>
          <w:rFonts w:ascii="Calibri" w:hAnsi="Calibri" w:cs="Calibri"/>
          <w:color w:val="000000" w:themeColor="text1"/>
        </w:rPr>
        <w:t xml:space="preserve">first </w:t>
      </w:r>
      <w:r w:rsidR="009C5204" w:rsidRPr="005F7F22">
        <w:rPr>
          <w:rFonts w:ascii="Calibri" w:hAnsi="Calibri" w:cs="Calibri"/>
          <w:color w:val="000000" w:themeColor="text1"/>
        </w:rPr>
        <w:t>analyzed by silver staining</w:t>
      </w:r>
      <w:r w:rsidRPr="005F7F22">
        <w:rPr>
          <w:rFonts w:ascii="Calibri" w:hAnsi="Calibri" w:cs="Calibri"/>
          <w:color w:val="000000" w:themeColor="text1"/>
        </w:rPr>
        <w:t xml:space="preserve">. </w:t>
      </w:r>
      <w:proofErr w:type="gramStart"/>
      <w:r w:rsidR="009C5204" w:rsidRPr="005F7F22">
        <w:rPr>
          <w:rFonts w:ascii="Calibri" w:hAnsi="Calibri" w:cs="Calibri"/>
          <w:color w:val="000000" w:themeColor="text1"/>
        </w:rPr>
        <w:t xml:space="preserve">A </w:t>
      </w:r>
      <w:r w:rsidR="001341C6" w:rsidRPr="005F7F22">
        <w:rPr>
          <w:rFonts w:ascii="Calibri" w:hAnsi="Calibri" w:cs="Calibri"/>
          <w:color w:val="000000" w:themeColor="text1"/>
        </w:rPr>
        <w:t>number</w:t>
      </w:r>
      <w:r w:rsidR="009C5204" w:rsidRPr="005F7F22">
        <w:rPr>
          <w:rFonts w:ascii="Calibri" w:hAnsi="Calibri" w:cs="Calibri"/>
          <w:color w:val="000000" w:themeColor="text1"/>
        </w:rPr>
        <w:t xml:space="preserve"> of</w:t>
      </w:r>
      <w:proofErr w:type="gramEnd"/>
      <w:r w:rsidR="009C5204" w:rsidRPr="005F7F22">
        <w:rPr>
          <w:rFonts w:ascii="Calibri" w:hAnsi="Calibri" w:cs="Calibri"/>
          <w:color w:val="000000" w:themeColor="text1"/>
        </w:rPr>
        <w:t xml:space="preserve"> </w:t>
      </w:r>
      <w:r w:rsidR="00432BA7" w:rsidRPr="005F7F22">
        <w:rPr>
          <w:rFonts w:ascii="Calibri" w:hAnsi="Calibri" w:cs="Calibri"/>
          <w:color w:val="000000" w:themeColor="text1"/>
        </w:rPr>
        <w:t>protein</w:t>
      </w:r>
      <w:r w:rsidR="009C5204" w:rsidRPr="005F7F22">
        <w:rPr>
          <w:rFonts w:ascii="Calibri" w:hAnsi="Calibri" w:cs="Calibri"/>
          <w:color w:val="000000" w:themeColor="text1"/>
        </w:rPr>
        <w:t>s w</w:t>
      </w:r>
      <w:r w:rsidR="001341C6" w:rsidRPr="005F7F22">
        <w:rPr>
          <w:rFonts w:ascii="Calibri" w:hAnsi="Calibri" w:cs="Calibri"/>
          <w:color w:val="000000" w:themeColor="text1"/>
        </w:rPr>
        <w:t>ere</w:t>
      </w:r>
      <w:r w:rsidR="009C5204" w:rsidRPr="005F7F22">
        <w:rPr>
          <w:rFonts w:ascii="Calibri" w:hAnsi="Calibri" w:cs="Calibri"/>
          <w:color w:val="000000" w:themeColor="text1"/>
        </w:rPr>
        <w:t xml:space="preserve"> </w:t>
      </w:r>
      <w:r w:rsidR="00FD1BAB" w:rsidRPr="005F7F22">
        <w:rPr>
          <w:rFonts w:ascii="Calibri" w:hAnsi="Calibri" w:cs="Calibri"/>
          <w:color w:val="000000" w:themeColor="text1"/>
        </w:rPr>
        <w:t>detected</w:t>
      </w:r>
      <w:r w:rsidR="009C5204" w:rsidRPr="005F7F22">
        <w:rPr>
          <w:rFonts w:ascii="Calibri" w:hAnsi="Calibri" w:cs="Calibri"/>
          <w:color w:val="000000" w:themeColor="text1"/>
        </w:rPr>
        <w:t xml:space="preserve"> on </w:t>
      </w:r>
      <w:r w:rsidR="00FD1BAB" w:rsidRPr="005F7F22">
        <w:rPr>
          <w:rFonts w:ascii="Calibri" w:hAnsi="Calibri" w:cs="Calibri"/>
          <w:color w:val="000000" w:themeColor="text1"/>
        </w:rPr>
        <w:t>streptavidin</w:t>
      </w:r>
      <w:r w:rsidR="009C5204" w:rsidRPr="005F7F22">
        <w:rPr>
          <w:rFonts w:ascii="Calibri" w:hAnsi="Calibri" w:cs="Calibri"/>
          <w:color w:val="000000" w:themeColor="text1"/>
        </w:rPr>
        <w:t xml:space="preserve"> beads before UV</w:t>
      </w:r>
      <w:r w:rsidR="00FD1BAB" w:rsidRPr="005F7F22">
        <w:rPr>
          <w:rFonts w:ascii="Calibri" w:hAnsi="Calibri" w:cs="Calibri"/>
          <w:color w:val="000000" w:themeColor="text1"/>
        </w:rPr>
        <w:t>-</w:t>
      </w:r>
      <w:r w:rsidR="009C5204" w:rsidRPr="005F7F22">
        <w:rPr>
          <w:rFonts w:ascii="Calibri" w:hAnsi="Calibri" w:cs="Calibri"/>
          <w:color w:val="000000" w:themeColor="text1"/>
        </w:rPr>
        <w:t xml:space="preserve">elution </w:t>
      </w:r>
      <w:r w:rsidR="00FD1BAB" w:rsidRPr="005F7F22">
        <w:rPr>
          <w:rFonts w:ascii="Calibri" w:hAnsi="Calibri" w:cs="Calibri"/>
          <w:color w:val="000000" w:themeColor="text1"/>
        </w:rPr>
        <w:t>(</w:t>
      </w:r>
      <w:r w:rsidR="00FD1BAB" w:rsidRPr="005F7F22">
        <w:rPr>
          <w:rFonts w:ascii="Calibri" w:hAnsi="Calibri" w:cs="Calibri"/>
          <w:b/>
          <w:color w:val="000000" w:themeColor="text1"/>
        </w:rPr>
        <w:t>Fig</w:t>
      </w:r>
      <w:r w:rsidR="006333AA" w:rsidRPr="005F7F22">
        <w:rPr>
          <w:rFonts w:ascii="Calibri" w:hAnsi="Calibri" w:cs="Calibri"/>
          <w:b/>
          <w:color w:val="000000" w:themeColor="text1"/>
        </w:rPr>
        <w:t>ure</w:t>
      </w:r>
      <w:r w:rsidR="00FD1BAB" w:rsidRPr="005F7F22">
        <w:rPr>
          <w:rFonts w:ascii="Calibri" w:hAnsi="Calibri" w:cs="Calibri"/>
          <w:b/>
          <w:color w:val="000000" w:themeColor="text1"/>
        </w:rPr>
        <w:t xml:space="preserve"> 1B</w:t>
      </w:r>
      <w:r w:rsidR="00FD1BAB" w:rsidRPr="005F7F22">
        <w:rPr>
          <w:rFonts w:ascii="Calibri" w:hAnsi="Calibri" w:cs="Calibri"/>
          <w:color w:val="000000" w:themeColor="text1"/>
        </w:rPr>
        <w:t xml:space="preserve">, lane 1). </w:t>
      </w:r>
      <w:r w:rsidR="00262352" w:rsidRPr="005F7F22">
        <w:rPr>
          <w:rFonts w:ascii="Calibri" w:hAnsi="Calibri" w:cs="Calibri"/>
          <w:color w:val="000000" w:themeColor="text1"/>
        </w:rPr>
        <w:t>Irradiation with long</w:t>
      </w:r>
      <w:r w:rsidR="005C25EF" w:rsidRPr="005F7F22">
        <w:rPr>
          <w:rFonts w:ascii="Calibri" w:hAnsi="Calibri" w:cs="Calibri"/>
          <w:color w:val="000000" w:themeColor="text1"/>
        </w:rPr>
        <w:t xml:space="preserve"> wave </w:t>
      </w:r>
      <w:r w:rsidR="00FD1BAB" w:rsidRPr="005F7F22">
        <w:rPr>
          <w:rFonts w:ascii="Calibri" w:hAnsi="Calibri" w:cs="Calibri"/>
          <w:color w:val="000000" w:themeColor="text1"/>
        </w:rPr>
        <w:t xml:space="preserve">UV released only </w:t>
      </w:r>
      <w:r w:rsidR="001341C6" w:rsidRPr="005F7F22">
        <w:rPr>
          <w:rFonts w:ascii="Calibri" w:hAnsi="Calibri" w:cs="Calibri"/>
          <w:color w:val="000000" w:themeColor="text1"/>
        </w:rPr>
        <w:t>some</w:t>
      </w:r>
      <w:r w:rsidR="00FD1BAB" w:rsidRPr="005F7F22">
        <w:rPr>
          <w:rFonts w:ascii="Calibri" w:hAnsi="Calibri" w:cs="Calibri"/>
          <w:color w:val="000000" w:themeColor="text1"/>
        </w:rPr>
        <w:t xml:space="preserve"> of these </w:t>
      </w:r>
      <w:r w:rsidR="00432BA7" w:rsidRPr="005F7F22">
        <w:rPr>
          <w:rFonts w:ascii="Calibri" w:hAnsi="Calibri" w:cs="Calibri"/>
          <w:color w:val="000000" w:themeColor="text1"/>
        </w:rPr>
        <w:t>proteins</w:t>
      </w:r>
      <w:r w:rsidR="00FD1BAB" w:rsidRPr="005F7F22">
        <w:rPr>
          <w:rFonts w:ascii="Calibri" w:hAnsi="Calibri" w:cs="Calibri"/>
          <w:color w:val="000000" w:themeColor="text1"/>
        </w:rPr>
        <w:t xml:space="preserve"> to the supernatant (</w:t>
      </w:r>
      <w:r w:rsidR="00FD1BAB" w:rsidRPr="005F7F22">
        <w:rPr>
          <w:rFonts w:ascii="Calibri" w:hAnsi="Calibri" w:cs="Calibri"/>
          <w:b/>
          <w:color w:val="000000" w:themeColor="text1"/>
        </w:rPr>
        <w:t>Fig</w:t>
      </w:r>
      <w:r w:rsidR="00D1432E" w:rsidRPr="005F7F22">
        <w:rPr>
          <w:rFonts w:ascii="Calibri" w:hAnsi="Calibri" w:cs="Calibri"/>
          <w:b/>
          <w:color w:val="000000" w:themeColor="text1"/>
        </w:rPr>
        <w:t>ure</w:t>
      </w:r>
      <w:r w:rsidR="00FD1BAB" w:rsidRPr="005F7F22">
        <w:rPr>
          <w:rFonts w:ascii="Calibri" w:hAnsi="Calibri" w:cs="Calibri"/>
          <w:b/>
          <w:color w:val="000000" w:themeColor="text1"/>
        </w:rPr>
        <w:t xml:space="preserve"> 1B</w:t>
      </w:r>
      <w:r w:rsidR="00FD1BAB" w:rsidRPr="005F7F22">
        <w:rPr>
          <w:rFonts w:ascii="Calibri" w:hAnsi="Calibri" w:cs="Calibri"/>
          <w:color w:val="000000" w:themeColor="text1"/>
        </w:rPr>
        <w:t xml:space="preserve">, lane 3), leaving </w:t>
      </w:r>
      <w:r w:rsidR="0050080D" w:rsidRPr="005F7F22">
        <w:rPr>
          <w:rFonts w:ascii="Calibri" w:hAnsi="Calibri" w:cs="Calibri"/>
          <w:color w:val="000000" w:themeColor="text1"/>
        </w:rPr>
        <w:t>a</w:t>
      </w:r>
      <w:r w:rsidR="00FD1BAB" w:rsidRPr="005F7F22">
        <w:rPr>
          <w:rFonts w:ascii="Calibri" w:hAnsi="Calibri" w:cs="Calibri"/>
          <w:color w:val="000000" w:themeColor="text1"/>
        </w:rPr>
        <w:t xml:space="preserve"> </w:t>
      </w:r>
      <w:r w:rsidR="00432BA7" w:rsidRPr="005F7F22">
        <w:rPr>
          <w:rFonts w:ascii="Calibri" w:hAnsi="Calibri" w:cs="Calibri"/>
          <w:color w:val="000000" w:themeColor="text1"/>
        </w:rPr>
        <w:t xml:space="preserve">nonspecific </w:t>
      </w:r>
      <w:r w:rsidR="00FD1BAB" w:rsidRPr="005F7F22">
        <w:rPr>
          <w:rFonts w:ascii="Calibri" w:hAnsi="Calibri" w:cs="Calibri"/>
          <w:color w:val="000000" w:themeColor="text1"/>
        </w:rPr>
        <w:t>background on the beads</w:t>
      </w:r>
      <w:r w:rsidR="003F1A98" w:rsidRPr="005F7F22">
        <w:rPr>
          <w:rFonts w:ascii="Calibri" w:hAnsi="Calibri" w:cs="Calibri"/>
          <w:color w:val="000000" w:themeColor="text1"/>
        </w:rPr>
        <w:t xml:space="preserve"> (</w:t>
      </w:r>
      <w:r w:rsidR="003F1A98" w:rsidRPr="005F7F22">
        <w:rPr>
          <w:rFonts w:ascii="Calibri" w:hAnsi="Calibri" w:cs="Calibri"/>
          <w:b/>
          <w:color w:val="000000" w:themeColor="text1"/>
        </w:rPr>
        <w:t>Fig</w:t>
      </w:r>
      <w:r w:rsidR="006333AA" w:rsidRPr="005F7F22">
        <w:rPr>
          <w:rFonts w:ascii="Calibri" w:hAnsi="Calibri" w:cs="Calibri"/>
          <w:b/>
          <w:color w:val="000000" w:themeColor="text1"/>
        </w:rPr>
        <w:t>ure</w:t>
      </w:r>
      <w:r w:rsidR="003F1A98" w:rsidRPr="005F7F22">
        <w:rPr>
          <w:rFonts w:ascii="Calibri" w:hAnsi="Calibri" w:cs="Calibri"/>
          <w:b/>
          <w:color w:val="000000" w:themeColor="text1"/>
        </w:rPr>
        <w:t xml:space="preserve"> 1B</w:t>
      </w:r>
      <w:r w:rsidR="003F1A98" w:rsidRPr="005F7F22">
        <w:rPr>
          <w:rFonts w:ascii="Calibri" w:hAnsi="Calibri" w:cs="Calibri"/>
          <w:color w:val="000000" w:themeColor="text1"/>
        </w:rPr>
        <w:t>, lane 2)</w:t>
      </w:r>
      <w:r w:rsidR="005C25EF" w:rsidRPr="005F7F22">
        <w:rPr>
          <w:rFonts w:ascii="Calibri" w:hAnsi="Calibri" w:cs="Calibri"/>
          <w:color w:val="000000" w:themeColor="text1"/>
        </w:rPr>
        <w:t>, hence emphasizing the importance of the UV-elution step</w:t>
      </w:r>
      <w:r w:rsidR="003F1A98" w:rsidRPr="005F7F22">
        <w:rPr>
          <w:rFonts w:ascii="Calibri" w:hAnsi="Calibri" w:cs="Calibri"/>
          <w:color w:val="000000" w:themeColor="text1"/>
        </w:rPr>
        <w:t>.</w:t>
      </w:r>
      <w:r w:rsidR="00FD1BAB" w:rsidRPr="005F7F22">
        <w:rPr>
          <w:rFonts w:ascii="Calibri" w:hAnsi="Calibri" w:cs="Calibri"/>
          <w:color w:val="000000" w:themeColor="text1"/>
        </w:rPr>
        <w:t xml:space="preserve"> </w:t>
      </w:r>
      <w:r w:rsidR="00AE42C7" w:rsidRPr="005F7F22">
        <w:rPr>
          <w:rFonts w:ascii="Calibri" w:hAnsi="Calibri" w:cs="Calibri"/>
          <w:color w:val="000000" w:themeColor="text1"/>
        </w:rPr>
        <w:t xml:space="preserve">Major UV-eluted proteins were identified by mass spectrometry as </w:t>
      </w:r>
      <w:r w:rsidR="00EF7877" w:rsidRPr="005F7F22">
        <w:rPr>
          <w:rFonts w:ascii="Calibri" w:hAnsi="Calibri" w:cs="Calibri"/>
          <w:color w:val="000000" w:themeColor="text1"/>
        </w:rPr>
        <w:t xml:space="preserve">3’hExo and </w:t>
      </w:r>
      <w:r w:rsidR="0032171A" w:rsidRPr="005F7F22">
        <w:rPr>
          <w:rFonts w:ascii="Calibri" w:hAnsi="Calibri" w:cs="Calibri"/>
          <w:color w:val="000000" w:themeColor="text1"/>
        </w:rPr>
        <w:t xml:space="preserve">SLBP, </w:t>
      </w:r>
      <w:r w:rsidR="00133D37" w:rsidRPr="005F7F22">
        <w:rPr>
          <w:rFonts w:ascii="Calibri" w:hAnsi="Calibri" w:cs="Calibri"/>
          <w:color w:val="000000" w:themeColor="text1"/>
        </w:rPr>
        <w:t>with SLBP being</w:t>
      </w:r>
      <w:r w:rsidR="0032171A" w:rsidRPr="005F7F22">
        <w:rPr>
          <w:rFonts w:ascii="Calibri" w:hAnsi="Calibri" w:cs="Calibri"/>
          <w:color w:val="000000" w:themeColor="text1"/>
        </w:rPr>
        <w:t xml:space="preserve"> represented by </w:t>
      </w:r>
      <w:r w:rsidR="00EF7877" w:rsidRPr="005F7F22">
        <w:rPr>
          <w:rFonts w:ascii="Calibri" w:hAnsi="Calibri" w:cs="Calibri"/>
          <w:color w:val="000000" w:themeColor="text1"/>
        </w:rPr>
        <w:t>full</w:t>
      </w:r>
      <w:r w:rsidR="0032171A" w:rsidRPr="005F7F22">
        <w:rPr>
          <w:rFonts w:ascii="Calibri" w:hAnsi="Calibri" w:cs="Calibri"/>
          <w:color w:val="000000" w:themeColor="text1"/>
        </w:rPr>
        <w:t xml:space="preserve"> length protein (FL) </w:t>
      </w:r>
      <w:r w:rsidR="00EF7877" w:rsidRPr="005F7F22">
        <w:rPr>
          <w:rFonts w:ascii="Calibri" w:hAnsi="Calibri" w:cs="Calibri"/>
          <w:color w:val="000000" w:themeColor="text1"/>
        </w:rPr>
        <w:t>and</w:t>
      </w:r>
      <w:r w:rsidR="0032171A" w:rsidRPr="005F7F22">
        <w:rPr>
          <w:rFonts w:ascii="Calibri" w:hAnsi="Calibri" w:cs="Calibri"/>
          <w:color w:val="000000" w:themeColor="text1"/>
        </w:rPr>
        <w:t xml:space="preserve"> a number of </w:t>
      </w:r>
      <w:r w:rsidR="003F1A98" w:rsidRPr="005F7F22">
        <w:rPr>
          <w:rFonts w:ascii="Calibri" w:hAnsi="Calibri" w:cs="Calibri"/>
          <w:color w:val="000000" w:themeColor="text1"/>
        </w:rPr>
        <w:t>shorter</w:t>
      </w:r>
      <w:r w:rsidR="00CB2FA5" w:rsidRPr="005F7F22">
        <w:rPr>
          <w:rFonts w:ascii="Calibri" w:hAnsi="Calibri" w:cs="Calibri"/>
          <w:color w:val="000000" w:themeColor="text1"/>
        </w:rPr>
        <w:t xml:space="preserve"> degradation </w:t>
      </w:r>
      <w:r w:rsidR="00432A93" w:rsidRPr="005F7F22">
        <w:rPr>
          <w:rFonts w:ascii="Calibri" w:hAnsi="Calibri" w:cs="Calibri"/>
          <w:color w:val="000000" w:themeColor="text1"/>
        </w:rPr>
        <w:t>products</w:t>
      </w:r>
      <w:r w:rsidR="00CB2FA5" w:rsidRPr="005F7F22">
        <w:rPr>
          <w:rFonts w:ascii="Calibri" w:hAnsi="Calibri" w:cs="Calibri"/>
          <w:color w:val="000000" w:themeColor="text1"/>
        </w:rPr>
        <w:t xml:space="preserve"> </w:t>
      </w:r>
      <w:r w:rsidR="00EF7877" w:rsidRPr="005F7F22">
        <w:rPr>
          <w:rFonts w:ascii="Calibri" w:hAnsi="Calibri" w:cs="Calibri"/>
          <w:color w:val="000000" w:themeColor="text1"/>
        </w:rPr>
        <w:t>(</w:t>
      </w:r>
      <w:r w:rsidR="00432A93" w:rsidRPr="005F7F22">
        <w:rPr>
          <w:rFonts w:ascii="Calibri" w:hAnsi="Calibri" w:cs="Calibri"/>
          <w:color w:val="000000" w:themeColor="text1"/>
        </w:rPr>
        <w:t>DP</w:t>
      </w:r>
      <w:r w:rsidR="00EF7877" w:rsidRPr="005F7F22">
        <w:rPr>
          <w:rFonts w:ascii="Calibri" w:hAnsi="Calibri" w:cs="Calibri"/>
          <w:color w:val="000000" w:themeColor="text1"/>
        </w:rPr>
        <w:t>)</w:t>
      </w:r>
      <w:r w:rsidR="0032171A" w:rsidRPr="005F7F22">
        <w:rPr>
          <w:rFonts w:ascii="Calibri" w:hAnsi="Calibri" w:cs="Calibri"/>
          <w:color w:val="000000" w:themeColor="text1"/>
        </w:rPr>
        <w:t xml:space="preserve">. </w:t>
      </w:r>
      <w:r w:rsidR="00AE42C7" w:rsidRPr="005F7F22">
        <w:rPr>
          <w:rFonts w:ascii="Calibri" w:hAnsi="Calibri" w:cs="Calibri"/>
          <w:color w:val="000000" w:themeColor="text1"/>
        </w:rPr>
        <w:t>S</w:t>
      </w:r>
      <w:r w:rsidR="0032171A" w:rsidRPr="005F7F22">
        <w:rPr>
          <w:rFonts w:ascii="Calibri" w:hAnsi="Calibri" w:cs="Calibri"/>
          <w:color w:val="000000" w:themeColor="text1"/>
        </w:rPr>
        <w:t>maller amount</w:t>
      </w:r>
      <w:r w:rsidR="00133D37" w:rsidRPr="005F7F22">
        <w:rPr>
          <w:rFonts w:ascii="Calibri" w:hAnsi="Calibri" w:cs="Calibri"/>
          <w:color w:val="000000" w:themeColor="text1"/>
        </w:rPr>
        <w:t xml:space="preserve">s of other proteins, </w:t>
      </w:r>
      <w:r w:rsidR="00EF7877" w:rsidRPr="005F7F22">
        <w:rPr>
          <w:rFonts w:ascii="Calibri" w:hAnsi="Calibri" w:cs="Calibri"/>
          <w:color w:val="000000" w:themeColor="text1"/>
        </w:rPr>
        <w:t xml:space="preserve">identified as </w:t>
      </w:r>
      <w:r w:rsidR="0032171A" w:rsidRPr="005F7F22">
        <w:rPr>
          <w:rFonts w:ascii="Calibri" w:hAnsi="Calibri" w:cs="Calibri"/>
          <w:color w:val="000000" w:themeColor="text1"/>
        </w:rPr>
        <w:t>various RNA binding</w:t>
      </w:r>
      <w:r w:rsidR="00EF7877" w:rsidRPr="005F7F22">
        <w:rPr>
          <w:rFonts w:ascii="Calibri" w:hAnsi="Calibri" w:cs="Calibri"/>
          <w:color w:val="000000" w:themeColor="text1"/>
        </w:rPr>
        <w:t xml:space="preserve"> proteins</w:t>
      </w:r>
      <w:r w:rsidR="00133D37" w:rsidRPr="005F7F22">
        <w:rPr>
          <w:rFonts w:ascii="Calibri" w:hAnsi="Calibri" w:cs="Calibri"/>
          <w:color w:val="000000" w:themeColor="text1"/>
        </w:rPr>
        <w:t xml:space="preserve"> (RBPs), were also</w:t>
      </w:r>
      <w:r w:rsidR="001341C6" w:rsidRPr="005F7F22">
        <w:rPr>
          <w:rFonts w:ascii="Calibri" w:hAnsi="Calibri" w:cs="Calibri"/>
          <w:color w:val="000000" w:themeColor="text1"/>
        </w:rPr>
        <w:t xml:space="preserve"> selectively</w:t>
      </w:r>
      <w:r w:rsidR="00133D37" w:rsidRPr="005F7F22">
        <w:rPr>
          <w:rFonts w:ascii="Calibri" w:hAnsi="Calibri" w:cs="Calibri"/>
          <w:color w:val="000000" w:themeColor="text1"/>
        </w:rPr>
        <w:t xml:space="preserve"> </w:t>
      </w:r>
      <w:r w:rsidR="00AE42C7" w:rsidRPr="005F7F22">
        <w:rPr>
          <w:rFonts w:ascii="Calibri" w:hAnsi="Calibri" w:cs="Calibri"/>
          <w:color w:val="000000" w:themeColor="text1"/>
        </w:rPr>
        <w:t>released to solution by</w:t>
      </w:r>
      <w:r w:rsidR="00CB77A0" w:rsidRPr="005F7F22">
        <w:rPr>
          <w:rFonts w:ascii="Calibri" w:hAnsi="Calibri" w:cs="Calibri"/>
          <w:color w:val="000000" w:themeColor="text1"/>
        </w:rPr>
        <w:t xml:space="preserve"> UV </w:t>
      </w:r>
      <w:r w:rsidR="00AE42C7" w:rsidRPr="005F7F22">
        <w:rPr>
          <w:rFonts w:ascii="Calibri" w:hAnsi="Calibri" w:cs="Calibri"/>
          <w:color w:val="000000" w:themeColor="text1"/>
        </w:rPr>
        <w:t>irradiation</w:t>
      </w:r>
      <w:r w:rsidR="001341C6" w:rsidRPr="005F7F22">
        <w:rPr>
          <w:rFonts w:ascii="Calibri" w:hAnsi="Calibri" w:cs="Calibri"/>
          <w:color w:val="000000" w:themeColor="text1"/>
        </w:rPr>
        <w:t xml:space="preserve"> (</w:t>
      </w:r>
      <w:r w:rsidR="001341C6" w:rsidRPr="005F7F22">
        <w:rPr>
          <w:rFonts w:ascii="Calibri" w:hAnsi="Calibri" w:cs="Calibri"/>
          <w:b/>
          <w:color w:val="000000" w:themeColor="text1"/>
        </w:rPr>
        <w:t>Fig</w:t>
      </w:r>
      <w:r w:rsidR="006333AA" w:rsidRPr="005F7F22">
        <w:rPr>
          <w:rFonts w:ascii="Calibri" w:hAnsi="Calibri" w:cs="Calibri"/>
          <w:b/>
          <w:color w:val="000000" w:themeColor="text1"/>
        </w:rPr>
        <w:t>ure</w:t>
      </w:r>
      <w:r w:rsidR="001341C6" w:rsidRPr="005F7F22">
        <w:rPr>
          <w:rFonts w:ascii="Calibri" w:hAnsi="Calibri" w:cs="Calibri"/>
          <w:b/>
          <w:color w:val="000000" w:themeColor="text1"/>
        </w:rPr>
        <w:t xml:space="preserve"> 1B</w:t>
      </w:r>
      <w:r w:rsidR="001341C6" w:rsidRPr="005F7F22">
        <w:rPr>
          <w:rFonts w:ascii="Calibri" w:hAnsi="Calibri" w:cs="Calibri"/>
          <w:color w:val="000000" w:themeColor="text1"/>
        </w:rPr>
        <w:t>, lane 3)</w:t>
      </w:r>
      <w:r w:rsidR="00EF7877" w:rsidRPr="005F7F22">
        <w:rPr>
          <w:rFonts w:ascii="Calibri" w:hAnsi="Calibri" w:cs="Calibri"/>
          <w:color w:val="000000" w:themeColor="text1"/>
        </w:rPr>
        <w:t>.</w:t>
      </w:r>
    </w:p>
    <w:p w:rsidR="002D1F41" w:rsidRPr="005F7F22" w:rsidRDefault="002D1F41" w:rsidP="002D1F41">
      <w:pPr>
        <w:pStyle w:val="ad"/>
        <w:ind w:left="0"/>
        <w:jc w:val="both"/>
        <w:rPr>
          <w:rFonts w:ascii="Calibri" w:hAnsi="Calibri" w:cs="Calibri"/>
          <w:color w:val="000000" w:themeColor="text1"/>
        </w:rPr>
      </w:pPr>
    </w:p>
    <w:p w:rsidR="00825BF3" w:rsidRPr="005F7F22" w:rsidRDefault="009C5204" w:rsidP="002D1F41">
      <w:pPr>
        <w:pStyle w:val="ad"/>
        <w:ind w:left="0"/>
        <w:jc w:val="both"/>
        <w:rPr>
          <w:rFonts w:ascii="Calibri" w:hAnsi="Calibri" w:cs="Calibri"/>
          <w:color w:val="000000" w:themeColor="text1"/>
        </w:rPr>
      </w:pPr>
      <w:r w:rsidRPr="005F7F22">
        <w:rPr>
          <w:rFonts w:ascii="Calibri" w:hAnsi="Calibri" w:cs="Calibri"/>
          <w:color w:val="000000" w:themeColor="text1"/>
        </w:rPr>
        <w:t>pcB-mH2a/5m pre-mRNA</w:t>
      </w:r>
      <w:r w:rsidR="00197882" w:rsidRPr="005F7F22">
        <w:rPr>
          <w:rFonts w:ascii="Calibri" w:hAnsi="Calibri" w:cs="Calibri"/>
          <w:color w:val="000000" w:themeColor="text1"/>
        </w:rPr>
        <w:t xml:space="preserve"> (</w:t>
      </w:r>
      <w:r w:rsidR="00197882" w:rsidRPr="005F7F22">
        <w:rPr>
          <w:rFonts w:ascii="Calibri" w:hAnsi="Calibri" w:cs="Calibri"/>
          <w:b/>
          <w:color w:val="000000" w:themeColor="text1"/>
        </w:rPr>
        <w:t>Fig</w:t>
      </w:r>
      <w:r w:rsidR="00D1432E" w:rsidRPr="005F7F22">
        <w:rPr>
          <w:rFonts w:ascii="Calibri" w:hAnsi="Calibri" w:cs="Calibri"/>
          <w:b/>
          <w:color w:val="000000" w:themeColor="text1"/>
        </w:rPr>
        <w:t>ure</w:t>
      </w:r>
      <w:r w:rsidR="00197882" w:rsidRPr="005F7F22">
        <w:rPr>
          <w:rFonts w:ascii="Calibri" w:hAnsi="Calibri" w:cs="Calibri"/>
          <w:b/>
          <w:color w:val="000000" w:themeColor="text1"/>
        </w:rPr>
        <w:t xml:space="preserve"> 2</w:t>
      </w:r>
      <w:r w:rsidR="00197882" w:rsidRPr="005F7F22">
        <w:rPr>
          <w:rFonts w:ascii="Calibri" w:hAnsi="Calibri" w:cs="Calibri"/>
          <w:color w:val="000000" w:themeColor="text1"/>
        </w:rPr>
        <w:t>)</w:t>
      </w:r>
      <w:r w:rsidRPr="005F7F22">
        <w:rPr>
          <w:rFonts w:ascii="Calibri" w:hAnsi="Calibri" w:cs="Calibri"/>
          <w:color w:val="000000" w:themeColor="text1"/>
        </w:rPr>
        <w:t xml:space="preserve"> or dH3 Ext pre-mRNA annealed to </w:t>
      </w: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 xml:space="preserve">/22mer </w:t>
      </w:r>
      <w:r w:rsidR="00197882" w:rsidRPr="005F7F22">
        <w:rPr>
          <w:rFonts w:ascii="Calibri" w:hAnsi="Calibri" w:cs="Calibri"/>
          <w:color w:val="000000" w:themeColor="text1"/>
        </w:rPr>
        <w:t>(</w:t>
      </w:r>
      <w:r w:rsidR="00197882" w:rsidRPr="005F7F22">
        <w:rPr>
          <w:rFonts w:ascii="Calibri" w:hAnsi="Calibri" w:cs="Calibri"/>
          <w:b/>
          <w:color w:val="000000" w:themeColor="text1"/>
        </w:rPr>
        <w:t>Fig</w:t>
      </w:r>
      <w:r w:rsidR="006333AA" w:rsidRPr="005F7F22">
        <w:rPr>
          <w:rFonts w:ascii="Calibri" w:hAnsi="Calibri" w:cs="Calibri"/>
          <w:b/>
          <w:color w:val="000000" w:themeColor="text1"/>
        </w:rPr>
        <w:t>ure</w:t>
      </w:r>
      <w:r w:rsidR="00197882" w:rsidRPr="005F7F22">
        <w:rPr>
          <w:rFonts w:ascii="Calibri" w:hAnsi="Calibri" w:cs="Calibri"/>
          <w:b/>
          <w:color w:val="000000" w:themeColor="text1"/>
        </w:rPr>
        <w:t xml:space="preserve"> 3</w:t>
      </w:r>
      <w:r w:rsidR="00197882" w:rsidRPr="005F7F22">
        <w:rPr>
          <w:rFonts w:ascii="Calibri" w:hAnsi="Calibri" w:cs="Calibri"/>
          <w:color w:val="000000" w:themeColor="text1"/>
        </w:rPr>
        <w:t xml:space="preserve">) </w:t>
      </w:r>
      <w:r w:rsidRPr="005F7F22">
        <w:rPr>
          <w:rFonts w:ascii="Calibri" w:hAnsi="Calibri" w:cs="Calibri"/>
          <w:color w:val="000000" w:themeColor="text1"/>
        </w:rPr>
        <w:t xml:space="preserve">were incubated with 1 mL of a nuclear extract from </w:t>
      </w:r>
      <w:r w:rsidRPr="005F7F22">
        <w:rPr>
          <w:rFonts w:ascii="Calibri" w:hAnsi="Calibri" w:cs="Calibri"/>
          <w:i/>
          <w:iCs/>
          <w:color w:val="000000" w:themeColor="text1"/>
        </w:rPr>
        <w:t>Drosophila</w:t>
      </w:r>
      <w:r w:rsidRPr="005F7F22">
        <w:rPr>
          <w:rFonts w:ascii="Calibri" w:hAnsi="Calibri" w:cs="Calibri"/>
          <w:color w:val="000000" w:themeColor="text1"/>
        </w:rPr>
        <w:t xml:space="preserve"> Kc cells</w:t>
      </w:r>
      <w:r w:rsidR="007D6659" w:rsidRPr="005F7F22">
        <w:rPr>
          <w:rFonts w:ascii="Calibri" w:hAnsi="Calibri" w:cs="Calibri"/>
          <w:color w:val="000000" w:themeColor="text1"/>
        </w:rPr>
        <w:t xml:space="preserve"> to form processing complexes</w:t>
      </w:r>
      <w:r w:rsidR="0068254D" w:rsidRPr="005F7F22">
        <w:rPr>
          <w:rFonts w:ascii="Calibri" w:hAnsi="Calibri" w:cs="Calibri"/>
          <w:color w:val="000000" w:themeColor="text1"/>
        </w:rPr>
        <w:fldChar w:fldCharType="begin">
          <w:fldData xml:space="preserve">PEVuZE5vdGU+PENpdGU+PEF1dGhvcj5Eb21pbnNraTwvQXV0aG9yPjxZZWFyPjIwMDI8L1llYXI+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</w:fldData>
        </w:fldChar>
      </w:r>
      <w:r w:rsidR="00C05760" w:rsidRPr="005F7F22">
        <w:rPr>
          <w:rFonts w:ascii="Calibri" w:hAnsi="Calibri" w:cs="Calibri"/>
          <w:color w:val="000000" w:themeColor="text1"/>
        </w:rPr>
        <w:instrText xml:space="preserve"> ADDIN EN.CITE </w:instrText>
      </w:r>
      <w:r w:rsidR="0068254D" w:rsidRPr="005F7F22">
        <w:rPr>
          <w:rFonts w:ascii="Calibri" w:hAnsi="Calibri" w:cs="Calibri"/>
          <w:color w:val="000000" w:themeColor="text1"/>
        </w:rPr>
        <w:fldChar w:fldCharType="begin">
          <w:fldData xml:space="preserve">PEVuZE5vdGU+PENpdGU+PEF1dGhvcj5Eb21pbnNraTwvQXV0aG9yPjxZZWFyPjIwMDI8L1llYXI+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</w:fldData>
        </w:fldChar>
      </w:r>
      <w:r w:rsidR="00C05760" w:rsidRPr="005F7F22">
        <w:rPr>
          <w:rFonts w:ascii="Calibri" w:hAnsi="Calibri" w:cs="Calibri"/>
          <w:color w:val="000000" w:themeColor="text1"/>
        </w:rPr>
        <w:instrText xml:space="preserve"> ADDIN EN.CITE.DATA </w:instrText>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end"/>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separate"/>
      </w:r>
      <w:r w:rsidR="00C05760" w:rsidRPr="005F7F22">
        <w:rPr>
          <w:rFonts w:ascii="Calibri" w:hAnsi="Calibri" w:cs="Calibri"/>
          <w:noProof/>
          <w:color w:val="000000" w:themeColor="text1"/>
          <w:vertAlign w:val="superscript"/>
        </w:rPr>
        <w:t>20,21</w:t>
      </w:r>
      <w:r w:rsidR="0068254D" w:rsidRPr="005F7F22">
        <w:rPr>
          <w:rFonts w:ascii="Calibri" w:hAnsi="Calibri" w:cs="Calibri"/>
          <w:color w:val="000000" w:themeColor="text1"/>
        </w:rPr>
        <w:fldChar w:fldCharType="end"/>
      </w:r>
      <w:r w:rsidR="00DE29FF" w:rsidRPr="005F7F22">
        <w:rPr>
          <w:rFonts w:ascii="Calibri" w:hAnsi="Calibri" w:cs="Calibri"/>
          <w:color w:val="000000" w:themeColor="text1"/>
        </w:rPr>
        <w:t xml:space="preserve">. To better evaluate the specificity of proteins that bind to each histone pre-mRNA, a negative control </w:t>
      </w:r>
      <w:r w:rsidR="0050080D" w:rsidRPr="005F7F22">
        <w:rPr>
          <w:rFonts w:ascii="Calibri" w:hAnsi="Calibri" w:cs="Calibri"/>
          <w:color w:val="000000" w:themeColor="text1"/>
        </w:rPr>
        <w:t xml:space="preserve">was </w:t>
      </w:r>
      <w:r w:rsidR="00DE29FF" w:rsidRPr="005F7F22">
        <w:rPr>
          <w:rFonts w:ascii="Calibri" w:hAnsi="Calibri" w:cs="Calibri"/>
          <w:color w:val="000000" w:themeColor="text1"/>
        </w:rPr>
        <w:t xml:space="preserve">prepared </w:t>
      </w:r>
      <w:r w:rsidR="0050080D" w:rsidRPr="005F7F22">
        <w:rPr>
          <w:rFonts w:ascii="Calibri" w:hAnsi="Calibri" w:cs="Calibri"/>
          <w:color w:val="000000" w:themeColor="text1"/>
        </w:rPr>
        <w:t xml:space="preserve">in parallel </w:t>
      </w:r>
      <w:r w:rsidR="00DE29FF" w:rsidRPr="005F7F22">
        <w:rPr>
          <w:rFonts w:ascii="Calibri" w:hAnsi="Calibri" w:cs="Calibri"/>
          <w:color w:val="000000" w:themeColor="text1"/>
        </w:rPr>
        <w:t xml:space="preserve">by adding two competitors to the nuclear extract: SL RNA that sequesters SLBP, and a short antisense oligonucleotide that base pairs with the U7 snRNA and prevents the interaction of the U7 snRNP with its site on the pre-mRNA. </w:t>
      </w:r>
    </w:p>
    <w:p w:rsidR="002D1F41" w:rsidRPr="005F7F22" w:rsidRDefault="002D1F41" w:rsidP="002D1F41">
      <w:pPr>
        <w:pStyle w:val="ad"/>
        <w:ind w:left="0"/>
        <w:jc w:val="both"/>
        <w:rPr>
          <w:rFonts w:ascii="Calibri" w:hAnsi="Calibri" w:cs="Calibri"/>
          <w:color w:val="000000" w:themeColor="text1"/>
        </w:rPr>
      </w:pPr>
    </w:p>
    <w:p w:rsidR="00197882" w:rsidRPr="005F7F22" w:rsidRDefault="00197882" w:rsidP="002D1F41">
      <w:pPr>
        <w:pStyle w:val="ad"/>
        <w:ind w:left="0"/>
        <w:jc w:val="both"/>
        <w:rPr>
          <w:rFonts w:ascii="Calibri" w:hAnsi="Calibri" w:cs="Calibri"/>
          <w:color w:val="000000" w:themeColor="text1"/>
        </w:rPr>
      </w:pPr>
      <w:r w:rsidRPr="005F7F22">
        <w:rPr>
          <w:rFonts w:ascii="Calibri" w:hAnsi="Calibri" w:cs="Calibri"/>
          <w:color w:val="000000" w:themeColor="text1"/>
        </w:rPr>
        <w:t xml:space="preserve">The UV-elution step of the immobilized pcB-mH2a/5m pre-mRNA resulted in a </w:t>
      </w:r>
      <w:r w:rsidR="005C25EF" w:rsidRPr="005F7F22">
        <w:rPr>
          <w:rFonts w:ascii="Calibri" w:hAnsi="Calibri" w:cs="Calibri"/>
          <w:color w:val="000000" w:themeColor="text1"/>
        </w:rPr>
        <w:t xml:space="preserve">selective release of only </w:t>
      </w:r>
      <w:r w:rsidR="0050080D" w:rsidRPr="005F7F22">
        <w:rPr>
          <w:rFonts w:ascii="Calibri" w:hAnsi="Calibri" w:cs="Calibri"/>
          <w:color w:val="000000" w:themeColor="text1"/>
        </w:rPr>
        <w:t>a small number of</w:t>
      </w:r>
      <w:r w:rsidRPr="005F7F22">
        <w:rPr>
          <w:rFonts w:ascii="Calibri" w:hAnsi="Calibri" w:cs="Calibri"/>
          <w:color w:val="000000" w:themeColor="text1"/>
        </w:rPr>
        <w:t xml:space="preserve"> proteins to the supernatant (</w:t>
      </w:r>
      <w:r w:rsidRPr="005F7F22">
        <w:rPr>
          <w:rFonts w:ascii="Calibri" w:hAnsi="Calibri" w:cs="Calibri"/>
          <w:b/>
          <w:color w:val="000000" w:themeColor="text1"/>
        </w:rPr>
        <w:t>Fig</w:t>
      </w:r>
      <w:r w:rsidR="006333AA" w:rsidRPr="005F7F22">
        <w:rPr>
          <w:rFonts w:ascii="Calibri" w:hAnsi="Calibri" w:cs="Calibri"/>
          <w:b/>
          <w:color w:val="000000" w:themeColor="text1"/>
        </w:rPr>
        <w:t>ure</w:t>
      </w:r>
      <w:r w:rsidRPr="005F7F22">
        <w:rPr>
          <w:rFonts w:ascii="Calibri" w:hAnsi="Calibri" w:cs="Calibri"/>
          <w:b/>
          <w:color w:val="000000" w:themeColor="text1"/>
        </w:rPr>
        <w:t xml:space="preserve"> 2B</w:t>
      </w:r>
      <w:r w:rsidRPr="005F7F22">
        <w:rPr>
          <w:rFonts w:ascii="Calibri" w:hAnsi="Calibri" w:cs="Calibri"/>
          <w:color w:val="000000" w:themeColor="text1"/>
        </w:rPr>
        <w:t xml:space="preserve">, lane 1), </w:t>
      </w:r>
      <w:r w:rsidR="00D9318E" w:rsidRPr="005F7F22">
        <w:rPr>
          <w:rFonts w:ascii="Calibri" w:hAnsi="Calibri" w:cs="Calibri"/>
          <w:color w:val="000000" w:themeColor="text1"/>
        </w:rPr>
        <w:t xml:space="preserve">with an intense background </w:t>
      </w:r>
      <w:r w:rsidRPr="005F7F22">
        <w:rPr>
          <w:rFonts w:ascii="Calibri" w:hAnsi="Calibri" w:cs="Calibri"/>
          <w:color w:val="000000" w:themeColor="text1"/>
        </w:rPr>
        <w:t xml:space="preserve">of non-specific proteins </w:t>
      </w:r>
      <w:r w:rsidR="00D9318E" w:rsidRPr="005F7F22">
        <w:rPr>
          <w:rFonts w:ascii="Calibri" w:hAnsi="Calibri" w:cs="Calibri"/>
          <w:color w:val="000000" w:themeColor="text1"/>
        </w:rPr>
        <w:t>remaining on</w:t>
      </w:r>
      <w:r w:rsidRPr="005F7F22">
        <w:rPr>
          <w:rFonts w:ascii="Calibri" w:hAnsi="Calibri" w:cs="Calibri"/>
          <w:color w:val="000000" w:themeColor="text1"/>
        </w:rPr>
        <w:t xml:space="preserve"> the beads (</w:t>
      </w:r>
      <w:r w:rsidRPr="005F7F22">
        <w:rPr>
          <w:rFonts w:ascii="Calibri" w:hAnsi="Calibri" w:cs="Calibri"/>
          <w:b/>
          <w:color w:val="000000" w:themeColor="text1"/>
        </w:rPr>
        <w:t>Fig</w:t>
      </w:r>
      <w:r w:rsidR="006333AA" w:rsidRPr="005F7F22">
        <w:rPr>
          <w:rFonts w:ascii="Calibri" w:hAnsi="Calibri" w:cs="Calibri"/>
          <w:b/>
          <w:color w:val="000000" w:themeColor="text1"/>
        </w:rPr>
        <w:t>ure</w:t>
      </w:r>
      <w:r w:rsidRPr="005F7F22">
        <w:rPr>
          <w:rFonts w:ascii="Calibri" w:hAnsi="Calibri" w:cs="Calibri"/>
          <w:b/>
          <w:color w:val="000000" w:themeColor="text1"/>
        </w:rPr>
        <w:t xml:space="preserve"> 2B</w:t>
      </w:r>
      <w:r w:rsidRPr="005F7F22">
        <w:rPr>
          <w:rFonts w:ascii="Calibri" w:hAnsi="Calibri" w:cs="Calibri"/>
          <w:color w:val="000000" w:themeColor="text1"/>
        </w:rPr>
        <w:t xml:space="preserve">, lane 3). </w:t>
      </w:r>
      <w:r w:rsidR="00FC502C" w:rsidRPr="005F7F22">
        <w:rPr>
          <w:rFonts w:ascii="Calibri" w:hAnsi="Calibri" w:cs="Calibri"/>
          <w:color w:val="000000" w:themeColor="text1"/>
        </w:rPr>
        <w:t xml:space="preserve">These </w:t>
      </w:r>
      <w:r w:rsidR="00016293" w:rsidRPr="005F7F22">
        <w:rPr>
          <w:rFonts w:ascii="Calibri" w:hAnsi="Calibri" w:cs="Calibri"/>
          <w:color w:val="000000" w:themeColor="text1"/>
        </w:rPr>
        <w:t xml:space="preserve">proteins, </w:t>
      </w:r>
      <w:r w:rsidR="00DE4D1F" w:rsidRPr="005F7F22">
        <w:rPr>
          <w:rFonts w:ascii="Calibri" w:hAnsi="Calibri" w:cs="Calibri"/>
          <w:color w:val="000000" w:themeColor="text1"/>
        </w:rPr>
        <w:t>labeled A-</w:t>
      </w:r>
      <w:r w:rsidR="00CB55CA" w:rsidRPr="005F7F22">
        <w:rPr>
          <w:rFonts w:ascii="Calibri" w:hAnsi="Calibri" w:cs="Calibri"/>
          <w:color w:val="000000" w:themeColor="text1"/>
        </w:rPr>
        <w:t>I</w:t>
      </w:r>
      <w:r w:rsidR="00001CA0" w:rsidRPr="005F7F22">
        <w:rPr>
          <w:rFonts w:ascii="Calibri" w:hAnsi="Calibri" w:cs="Calibri"/>
          <w:color w:val="000000" w:themeColor="text1"/>
        </w:rPr>
        <w:t xml:space="preserve">, were </w:t>
      </w:r>
      <w:r w:rsidR="00016293" w:rsidRPr="005F7F22">
        <w:rPr>
          <w:rFonts w:ascii="Calibri" w:hAnsi="Calibri" w:cs="Calibri"/>
          <w:color w:val="000000" w:themeColor="text1"/>
        </w:rPr>
        <w:t xml:space="preserve">identified </w:t>
      </w:r>
      <w:r w:rsidR="00BE6FDB" w:rsidRPr="005F7F22">
        <w:rPr>
          <w:rFonts w:ascii="Calibri" w:hAnsi="Calibri" w:cs="Calibri"/>
          <w:color w:val="000000" w:themeColor="text1"/>
        </w:rPr>
        <w:t xml:space="preserve">by mass spectrometry </w:t>
      </w:r>
      <w:r w:rsidR="0061168C" w:rsidRPr="005F7F22">
        <w:rPr>
          <w:rFonts w:ascii="Calibri" w:hAnsi="Calibri" w:cs="Calibri"/>
          <w:color w:val="000000" w:themeColor="text1"/>
        </w:rPr>
        <w:t>as</w:t>
      </w:r>
      <w:r w:rsidR="00016293" w:rsidRPr="005F7F22">
        <w:rPr>
          <w:rFonts w:ascii="Calibri" w:hAnsi="Calibri" w:cs="Calibri"/>
          <w:color w:val="000000" w:themeColor="text1"/>
        </w:rPr>
        <w:t xml:space="preserve"> </w:t>
      </w:r>
      <w:r w:rsidR="003E28A2" w:rsidRPr="005F7F22">
        <w:rPr>
          <w:rFonts w:ascii="Calibri" w:hAnsi="Calibri" w:cs="Calibri"/>
          <w:color w:val="000000" w:themeColor="text1"/>
        </w:rPr>
        <w:t>components</w:t>
      </w:r>
      <w:r w:rsidR="00016293" w:rsidRPr="005F7F22">
        <w:rPr>
          <w:rFonts w:ascii="Calibri" w:hAnsi="Calibri" w:cs="Calibri"/>
          <w:color w:val="000000" w:themeColor="text1"/>
        </w:rPr>
        <w:t xml:space="preserve"> of the U7 sn</w:t>
      </w:r>
      <w:r w:rsidR="00CB55CA" w:rsidRPr="005F7F22">
        <w:rPr>
          <w:rFonts w:ascii="Calibri" w:hAnsi="Calibri" w:cs="Calibri"/>
          <w:color w:val="000000" w:themeColor="text1"/>
        </w:rPr>
        <w:t>RNP</w:t>
      </w:r>
      <w:r w:rsidR="0068254D" w:rsidRPr="005F7F22">
        <w:rPr>
          <w:rFonts w:ascii="Calibri" w:hAnsi="Calibri" w:cs="Calibri"/>
          <w:color w:val="000000" w:themeColor="text1"/>
        </w:rPr>
        <w:fldChar w:fldCharType="begin"/>
      </w:r>
      <w:r w:rsidR="00C05760" w:rsidRPr="005F7F22">
        <w:rPr>
          <w:rFonts w:ascii="Calibri" w:hAnsi="Calibri" w:cs="Calibri"/>
          <w:color w:val="000000" w:themeColor="text1"/>
        </w:rPr>
        <w:instrText xml:space="preserve"> ADDIN EN.CITE &lt;EndNote&gt;&lt;Cite&gt;&lt;Author&gt;Skrajna&lt;/Author&gt;&lt;Year&gt;2018&lt;/Year&gt;&lt;RecNum&gt;18021&lt;/RecNum&gt;&lt;DisplayText&gt;&lt;style face="superscript"&gt;15&lt;/style&gt;&lt;/DisplayText&gt;&lt;record&gt;&lt;rec-number&gt;18021&lt;/rec-number&gt;&lt;foreign-keys&gt;&lt;key app="EN" db-id="zxr529x59ddsz6et5fqx9r5re0ftdsssxza5" timestamp="1528910764"&gt;18021&lt;/key&gt;&lt;/foreign-keys&gt;&lt;ref-type name="Journal Article"&gt;17&lt;/ref-type&gt;&lt;contributors&gt;&lt;authors&gt;&lt;author&gt;Skrajna, A.&lt;/author&gt;&lt;author&gt;Yang, X. C.&lt;/author&gt;&lt;author&gt;Dadlez, M.&lt;/author&gt;&lt;author&gt;Marzluff, W. F.&lt;/author&gt;&lt;author&gt;Dominski, Z.&lt;/author&gt;&lt;/authors&gt;&lt;/contributors&gt;&lt;auth-address&gt;Integrative Program for Biological and Genome Sciences, University of North Carolina at Chapel Hill, Chapel Hill, NC 27599, USA.&amp;#xD;Department of Biophysics, Institute of Biochemistry and Biophysics, Polish Academy of Sciences, 02-106 Warsaw, Poland.&amp;#xD;Department of Biochemistry and Biophysics, University of North Carolina at Chapel Hill, Chapel Hill, NC 27599, USA.&lt;/auth-address&gt;&lt;titles&gt;&lt;title&gt;Protein composition of catalytically active U7-dependent processing complexes assembled on histone pre-mRNA containing biotin and a photo-cleavable linker&lt;/title&gt;&lt;secondary-title&gt;Nucleic Acids Res&lt;/secondary-title&gt;&lt;/titles&gt;&lt;periodical&gt;&lt;full-title&gt;Nucleic Acids Research&lt;/full-title&gt;&lt;abbr-1&gt;Nucleic Acids Res.&lt;/abbr-1&gt;&lt;abbr-2&gt;Nucleic Acids Res&lt;/abbr-2&gt;&lt;/periodical&gt;&lt;pages&gt;4752-4770&lt;/pages&gt;&lt;volume&gt;46&lt;/volume&gt;&lt;number&gt;9&lt;/number&gt;&lt;edition&gt;2018/03/13&lt;/edition&gt;&lt;dates&gt;&lt;year&gt;2018&lt;/year&gt;&lt;pub-dates&gt;&lt;date&gt;May 18&lt;/date&gt;&lt;/pub-dates&gt;&lt;/dates&gt;&lt;isbn&gt;1362-4962 (Electronic)&amp;#xD;0305-1048 (Linking)&lt;/isbn&gt;&lt;accession-num&gt;29529248&lt;/accession-num&gt;&lt;urls&gt;&lt;related-urls&gt;&lt;url&gt;https://www.ncbi.nlm.nih.gov/pubmed/29529248&lt;/url&gt;&lt;/related-urls&gt;&lt;/urls&gt;&lt;custom2&gt;PMC5961079&lt;/custom2&gt;&lt;electronic-resource-num&gt;10.1093/nar/gky133&lt;/electronic-resource-num&gt;&lt;/record&gt;&lt;/Cite&gt;&lt;/EndNote&gt;</w:instrText>
      </w:r>
      <w:r w:rsidR="0068254D" w:rsidRPr="005F7F22">
        <w:rPr>
          <w:rFonts w:ascii="Calibri" w:hAnsi="Calibri" w:cs="Calibri"/>
          <w:color w:val="000000" w:themeColor="text1"/>
        </w:rPr>
        <w:fldChar w:fldCharType="separate"/>
      </w:r>
      <w:r w:rsidR="00C05760" w:rsidRPr="005F7F22">
        <w:rPr>
          <w:rFonts w:ascii="Calibri" w:hAnsi="Calibri" w:cs="Calibri"/>
          <w:noProof/>
          <w:color w:val="000000" w:themeColor="text1"/>
          <w:vertAlign w:val="superscript"/>
        </w:rPr>
        <w:t>15</w:t>
      </w:r>
      <w:r w:rsidR="0068254D" w:rsidRPr="005F7F22">
        <w:rPr>
          <w:rFonts w:ascii="Calibri" w:hAnsi="Calibri" w:cs="Calibri"/>
          <w:color w:val="000000" w:themeColor="text1"/>
        </w:rPr>
        <w:fldChar w:fldCharType="end"/>
      </w:r>
      <w:r w:rsidR="00001CA0" w:rsidRPr="005F7F22">
        <w:rPr>
          <w:rFonts w:ascii="Calibri" w:hAnsi="Calibri" w:cs="Calibri"/>
          <w:color w:val="000000" w:themeColor="text1"/>
        </w:rPr>
        <w:t xml:space="preserve">. </w:t>
      </w:r>
      <w:r w:rsidR="00CF3656" w:rsidRPr="005F7F22">
        <w:rPr>
          <w:rFonts w:ascii="Calibri" w:hAnsi="Calibri" w:cs="Calibri"/>
          <w:color w:val="000000" w:themeColor="text1"/>
        </w:rPr>
        <w:t>The sample</w:t>
      </w:r>
      <w:r w:rsidR="00F90137" w:rsidRPr="005F7F22">
        <w:rPr>
          <w:rFonts w:ascii="Calibri" w:hAnsi="Calibri" w:cs="Calibri"/>
          <w:color w:val="000000" w:themeColor="text1"/>
        </w:rPr>
        <w:t xml:space="preserve"> also contained partially degraded SLBP that migrates at 10 </w:t>
      </w:r>
      <w:proofErr w:type="spellStart"/>
      <w:r w:rsidR="00F90137" w:rsidRPr="005F7F22">
        <w:rPr>
          <w:rFonts w:ascii="Calibri" w:hAnsi="Calibri" w:cs="Calibri"/>
          <w:color w:val="000000" w:themeColor="text1"/>
        </w:rPr>
        <w:t>kDa</w:t>
      </w:r>
      <w:proofErr w:type="spellEnd"/>
      <w:r w:rsidR="00F90137" w:rsidRPr="005F7F22">
        <w:rPr>
          <w:rFonts w:ascii="Calibri" w:hAnsi="Calibri" w:cs="Calibri"/>
          <w:color w:val="000000" w:themeColor="text1"/>
        </w:rPr>
        <w:t xml:space="preserve"> and can only be visible on higher concentration SDS/polyacrylamide gels. All these</w:t>
      </w:r>
      <w:r w:rsidR="0061168C" w:rsidRPr="005F7F22">
        <w:rPr>
          <w:rFonts w:ascii="Calibri" w:hAnsi="Calibri" w:cs="Calibri"/>
          <w:color w:val="000000" w:themeColor="text1"/>
        </w:rPr>
        <w:t xml:space="preserve"> </w:t>
      </w:r>
      <w:r w:rsidR="00F90137" w:rsidRPr="005F7F22">
        <w:rPr>
          <w:rFonts w:ascii="Calibri" w:hAnsi="Calibri" w:cs="Calibri"/>
          <w:color w:val="000000" w:themeColor="text1"/>
        </w:rPr>
        <w:t xml:space="preserve">proteins </w:t>
      </w:r>
      <w:r w:rsidR="0061168C" w:rsidRPr="005F7F22">
        <w:rPr>
          <w:rFonts w:ascii="Calibri" w:hAnsi="Calibri" w:cs="Calibri"/>
          <w:color w:val="000000" w:themeColor="text1"/>
        </w:rPr>
        <w:t xml:space="preserve">were not detected in the presence of </w:t>
      </w:r>
      <w:r w:rsidR="00CB55CA" w:rsidRPr="005F7F22">
        <w:rPr>
          <w:rFonts w:ascii="Calibri" w:hAnsi="Calibri" w:cs="Calibri"/>
          <w:color w:val="000000" w:themeColor="text1"/>
        </w:rPr>
        <w:t xml:space="preserve">the two competitors, </w:t>
      </w:r>
      <w:r w:rsidR="0061168C" w:rsidRPr="005F7F22">
        <w:rPr>
          <w:rFonts w:ascii="Calibri" w:hAnsi="Calibri" w:cs="Calibri"/>
          <w:color w:val="000000" w:themeColor="text1"/>
        </w:rPr>
        <w:t xml:space="preserve">consistent with </w:t>
      </w:r>
      <w:r w:rsidR="00001CA0" w:rsidRPr="005F7F22">
        <w:rPr>
          <w:rFonts w:ascii="Calibri" w:hAnsi="Calibri" w:cs="Calibri"/>
          <w:color w:val="000000" w:themeColor="text1"/>
        </w:rPr>
        <w:t xml:space="preserve">their binding to the pre-mRNA </w:t>
      </w:r>
      <w:r w:rsidR="0061168C" w:rsidRPr="005F7F22">
        <w:rPr>
          <w:rFonts w:ascii="Calibri" w:hAnsi="Calibri" w:cs="Calibri"/>
          <w:color w:val="000000" w:themeColor="text1"/>
        </w:rPr>
        <w:t xml:space="preserve">being </w:t>
      </w:r>
      <w:r w:rsidR="00F90137" w:rsidRPr="005F7F22">
        <w:rPr>
          <w:rFonts w:ascii="Calibri" w:hAnsi="Calibri" w:cs="Calibri"/>
          <w:color w:val="000000" w:themeColor="text1"/>
        </w:rPr>
        <w:t>specific for</w:t>
      </w:r>
      <w:r w:rsidR="00CB55CA" w:rsidRPr="005F7F22">
        <w:rPr>
          <w:rFonts w:ascii="Calibri" w:hAnsi="Calibri" w:cs="Calibri"/>
          <w:color w:val="000000" w:themeColor="text1"/>
        </w:rPr>
        <w:t xml:space="preserve"> 3’ end processing</w:t>
      </w:r>
      <w:r w:rsidR="00CB2FA5" w:rsidRPr="005F7F22">
        <w:rPr>
          <w:rFonts w:ascii="Calibri" w:hAnsi="Calibri" w:cs="Calibri"/>
          <w:color w:val="000000" w:themeColor="text1"/>
        </w:rPr>
        <w:t xml:space="preserve"> (</w:t>
      </w:r>
      <w:r w:rsidR="00CB2FA5" w:rsidRPr="005F7F22">
        <w:rPr>
          <w:rFonts w:ascii="Calibri" w:hAnsi="Calibri" w:cs="Calibri"/>
          <w:b/>
          <w:color w:val="000000" w:themeColor="text1"/>
        </w:rPr>
        <w:t>Fig</w:t>
      </w:r>
      <w:r w:rsidR="006333AA" w:rsidRPr="005F7F22">
        <w:rPr>
          <w:rFonts w:ascii="Calibri" w:hAnsi="Calibri" w:cs="Calibri"/>
          <w:b/>
          <w:color w:val="000000" w:themeColor="text1"/>
        </w:rPr>
        <w:t>ure</w:t>
      </w:r>
      <w:r w:rsidR="00CB2FA5" w:rsidRPr="005F7F22">
        <w:rPr>
          <w:rFonts w:ascii="Calibri" w:hAnsi="Calibri" w:cs="Calibri"/>
          <w:b/>
          <w:color w:val="000000" w:themeColor="text1"/>
        </w:rPr>
        <w:t xml:space="preserve"> 2B</w:t>
      </w:r>
      <w:r w:rsidR="00CB2FA5" w:rsidRPr="005F7F22">
        <w:rPr>
          <w:rFonts w:ascii="Calibri" w:hAnsi="Calibri" w:cs="Calibri"/>
          <w:color w:val="000000" w:themeColor="text1"/>
        </w:rPr>
        <w:t xml:space="preserve">, lane </w:t>
      </w:r>
      <w:r w:rsidRPr="005F7F22">
        <w:rPr>
          <w:rFonts w:ascii="Calibri" w:hAnsi="Calibri" w:cs="Calibri"/>
          <w:color w:val="000000" w:themeColor="text1"/>
        </w:rPr>
        <w:t>2</w:t>
      </w:r>
      <w:r w:rsidR="00001CA0" w:rsidRPr="005F7F22">
        <w:rPr>
          <w:rFonts w:ascii="Calibri" w:hAnsi="Calibri" w:cs="Calibri"/>
          <w:color w:val="000000" w:themeColor="text1"/>
        </w:rPr>
        <w:t>)</w:t>
      </w:r>
      <w:r w:rsidR="00CB55CA" w:rsidRPr="005F7F22">
        <w:rPr>
          <w:rFonts w:ascii="Calibri" w:hAnsi="Calibri" w:cs="Calibri"/>
          <w:color w:val="000000" w:themeColor="text1"/>
        </w:rPr>
        <w:t xml:space="preserve">. </w:t>
      </w:r>
    </w:p>
    <w:p w:rsidR="002D1F41" w:rsidRPr="005F7F22" w:rsidRDefault="002D1F41" w:rsidP="002D1F41">
      <w:pPr>
        <w:pStyle w:val="ad"/>
        <w:ind w:left="0"/>
        <w:jc w:val="both"/>
        <w:rPr>
          <w:rFonts w:ascii="Calibri" w:hAnsi="Calibri" w:cs="Calibri"/>
          <w:color w:val="000000" w:themeColor="text1"/>
        </w:rPr>
      </w:pPr>
    </w:p>
    <w:p w:rsidR="00DA4CD5" w:rsidRPr="005F7F22" w:rsidRDefault="00001CA0" w:rsidP="002D1F41">
      <w:pPr>
        <w:pStyle w:val="ad"/>
        <w:ind w:left="0"/>
        <w:jc w:val="both"/>
        <w:rPr>
          <w:rFonts w:ascii="Calibri" w:hAnsi="Calibri" w:cs="Calibri"/>
          <w:color w:val="000000" w:themeColor="text1"/>
        </w:rPr>
      </w:pPr>
      <w:r w:rsidRPr="005F7F22">
        <w:rPr>
          <w:rFonts w:ascii="Calibri" w:hAnsi="Calibri" w:cs="Calibri"/>
          <w:color w:val="000000" w:themeColor="text1"/>
        </w:rPr>
        <w:t>T</w:t>
      </w:r>
      <w:r w:rsidR="00016293" w:rsidRPr="005F7F22">
        <w:rPr>
          <w:rFonts w:ascii="Calibri" w:hAnsi="Calibri" w:cs="Calibri"/>
          <w:color w:val="000000" w:themeColor="text1"/>
        </w:rPr>
        <w:t xml:space="preserve">he same </w:t>
      </w:r>
      <w:r w:rsidRPr="005F7F22">
        <w:rPr>
          <w:rFonts w:ascii="Calibri" w:hAnsi="Calibri" w:cs="Calibri"/>
          <w:color w:val="000000" w:themeColor="text1"/>
        </w:rPr>
        <w:t xml:space="preserve">components of </w:t>
      </w:r>
      <w:r w:rsidRPr="005F7F22">
        <w:rPr>
          <w:rFonts w:ascii="Calibri" w:hAnsi="Calibri" w:cs="Calibri"/>
          <w:i/>
          <w:iCs/>
          <w:color w:val="000000" w:themeColor="text1"/>
        </w:rPr>
        <w:t>Drosophila</w:t>
      </w:r>
      <w:r w:rsidRPr="005F7F22">
        <w:rPr>
          <w:rFonts w:ascii="Calibri" w:hAnsi="Calibri" w:cs="Calibri"/>
          <w:color w:val="000000" w:themeColor="text1"/>
        </w:rPr>
        <w:t xml:space="preserve"> U7 snRNP were</w:t>
      </w:r>
      <w:r w:rsidR="00016293" w:rsidRPr="005F7F22">
        <w:rPr>
          <w:rFonts w:ascii="Calibri" w:hAnsi="Calibri" w:cs="Calibri"/>
          <w:color w:val="000000" w:themeColor="text1"/>
        </w:rPr>
        <w:t xml:space="preserve"> released </w:t>
      </w:r>
      <w:r w:rsidR="00CB55CA" w:rsidRPr="005F7F22">
        <w:rPr>
          <w:rFonts w:ascii="Calibri" w:hAnsi="Calibri" w:cs="Calibri"/>
          <w:color w:val="000000" w:themeColor="text1"/>
        </w:rPr>
        <w:t xml:space="preserve">to solution </w:t>
      </w:r>
      <w:r w:rsidR="00CB2FA5" w:rsidRPr="005F7F22">
        <w:rPr>
          <w:rFonts w:ascii="Calibri" w:hAnsi="Calibri" w:cs="Calibri"/>
          <w:color w:val="000000" w:themeColor="text1"/>
        </w:rPr>
        <w:t xml:space="preserve">by UV </w:t>
      </w:r>
      <w:r w:rsidR="00197882" w:rsidRPr="005F7F22">
        <w:rPr>
          <w:rFonts w:ascii="Calibri" w:hAnsi="Calibri" w:cs="Calibri"/>
          <w:color w:val="000000" w:themeColor="text1"/>
        </w:rPr>
        <w:t xml:space="preserve">irradiation </w:t>
      </w:r>
      <w:r w:rsidR="00D9318E" w:rsidRPr="005F7F22">
        <w:rPr>
          <w:rFonts w:ascii="Calibri" w:hAnsi="Calibri" w:cs="Calibri"/>
          <w:color w:val="000000" w:themeColor="text1"/>
        </w:rPr>
        <w:t>of an</w:t>
      </w:r>
      <w:r w:rsidR="00F90137" w:rsidRPr="005F7F22">
        <w:rPr>
          <w:rFonts w:ascii="Calibri" w:hAnsi="Calibri" w:cs="Calibri"/>
          <w:color w:val="000000" w:themeColor="text1"/>
        </w:rPr>
        <w:t xml:space="preserve"> immobilized duplex</w:t>
      </w:r>
      <w:r w:rsidR="004A2FA0" w:rsidRPr="005F7F22">
        <w:rPr>
          <w:rFonts w:ascii="Calibri" w:hAnsi="Calibri" w:cs="Calibri"/>
          <w:color w:val="000000" w:themeColor="text1"/>
        </w:rPr>
        <w:t xml:space="preserve"> </w:t>
      </w:r>
      <w:r w:rsidR="0050080D" w:rsidRPr="005F7F22">
        <w:rPr>
          <w:rFonts w:ascii="Calibri" w:hAnsi="Calibri" w:cs="Calibri"/>
          <w:color w:val="000000" w:themeColor="text1"/>
        </w:rPr>
        <w:t>consisting of</w:t>
      </w:r>
      <w:r w:rsidR="00F90137" w:rsidRPr="005F7F22">
        <w:rPr>
          <w:rFonts w:ascii="Calibri" w:hAnsi="Calibri" w:cs="Calibri"/>
          <w:color w:val="000000" w:themeColor="text1"/>
        </w:rPr>
        <w:t xml:space="preserve"> </w:t>
      </w:r>
      <w:r w:rsidR="00016293" w:rsidRPr="005F7F22">
        <w:rPr>
          <w:rFonts w:ascii="Calibri" w:hAnsi="Calibri" w:cs="Calibri"/>
          <w:color w:val="000000" w:themeColor="text1"/>
        </w:rPr>
        <w:t xml:space="preserve">dH3 Ext </w:t>
      </w:r>
      <w:r w:rsidR="004A2FA0" w:rsidRPr="005F7F22">
        <w:rPr>
          <w:rFonts w:ascii="Calibri" w:hAnsi="Calibri" w:cs="Calibri"/>
          <w:color w:val="000000" w:themeColor="text1"/>
        </w:rPr>
        <w:t xml:space="preserve">pre-mRNA </w:t>
      </w:r>
      <w:r w:rsidR="00F90137" w:rsidRPr="005F7F22">
        <w:rPr>
          <w:rFonts w:ascii="Calibri" w:hAnsi="Calibri" w:cs="Calibri"/>
          <w:color w:val="000000" w:themeColor="text1"/>
        </w:rPr>
        <w:t>and</w:t>
      </w:r>
      <w:r w:rsidR="00016293" w:rsidRPr="005F7F22">
        <w:rPr>
          <w:rFonts w:ascii="Calibri" w:hAnsi="Calibri" w:cs="Calibri"/>
          <w:color w:val="000000" w:themeColor="text1"/>
        </w:rPr>
        <w:t xml:space="preserve"> </w:t>
      </w:r>
      <w:proofErr w:type="spellStart"/>
      <w:r w:rsidR="00016293" w:rsidRPr="005F7F22">
        <w:rPr>
          <w:rFonts w:ascii="Calibri" w:hAnsi="Calibri" w:cs="Calibri"/>
          <w:color w:val="000000" w:themeColor="text1"/>
        </w:rPr>
        <w:t>pcB</w:t>
      </w:r>
      <w:proofErr w:type="spellEnd"/>
      <w:r w:rsidR="00016293" w:rsidRPr="005F7F22">
        <w:rPr>
          <w:rFonts w:ascii="Calibri" w:hAnsi="Calibri" w:cs="Calibri"/>
          <w:color w:val="000000" w:themeColor="text1"/>
        </w:rPr>
        <w:t>/22mer</w:t>
      </w:r>
      <w:r w:rsidR="00CB2FA5" w:rsidRPr="005F7F22">
        <w:rPr>
          <w:rFonts w:ascii="Calibri" w:hAnsi="Calibri" w:cs="Calibri"/>
          <w:color w:val="000000" w:themeColor="text1"/>
        </w:rPr>
        <w:t xml:space="preserve"> (</w:t>
      </w:r>
      <w:r w:rsidR="00CB2FA5" w:rsidRPr="005F7F22">
        <w:rPr>
          <w:rFonts w:ascii="Calibri" w:hAnsi="Calibri" w:cs="Calibri"/>
          <w:b/>
          <w:color w:val="000000" w:themeColor="text1"/>
        </w:rPr>
        <w:t>Fig</w:t>
      </w:r>
      <w:r w:rsidR="00D1432E" w:rsidRPr="005F7F22">
        <w:rPr>
          <w:rFonts w:ascii="Calibri" w:hAnsi="Calibri" w:cs="Calibri"/>
          <w:b/>
          <w:color w:val="000000" w:themeColor="text1"/>
        </w:rPr>
        <w:t>ure</w:t>
      </w:r>
      <w:r w:rsidR="00CB2FA5" w:rsidRPr="005F7F22">
        <w:rPr>
          <w:rFonts w:ascii="Calibri" w:hAnsi="Calibri" w:cs="Calibri"/>
          <w:b/>
          <w:color w:val="000000" w:themeColor="text1"/>
        </w:rPr>
        <w:t xml:space="preserve"> 3B</w:t>
      </w:r>
      <w:r w:rsidR="00CB2FA5" w:rsidRPr="005F7F22">
        <w:rPr>
          <w:rFonts w:ascii="Calibri" w:hAnsi="Calibri" w:cs="Calibri"/>
          <w:color w:val="000000" w:themeColor="text1"/>
        </w:rPr>
        <w:t>, lane 1</w:t>
      </w:r>
      <w:r w:rsidR="004A2FA0" w:rsidRPr="005F7F22">
        <w:rPr>
          <w:rFonts w:ascii="Calibri" w:hAnsi="Calibri" w:cs="Calibri"/>
          <w:color w:val="000000" w:themeColor="text1"/>
        </w:rPr>
        <w:t>)</w:t>
      </w:r>
      <w:r w:rsidR="00197882" w:rsidRPr="005F7F22">
        <w:rPr>
          <w:rFonts w:ascii="Calibri" w:hAnsi="Calibri" w:cs="Calibri"/>
          <w:color w:val="000000" w:themeColor="text1"/>
        </w:rPr>
        <w:t>. This sample additionally contained</w:t>
      </w:r>
      <w:r w:rsidR="00CB55CA" w:rsidRPr="005F7F22">
        <w:rPr>
          <w:rFonts w:ascii="Calibri" w:hAnsi="Calibri" w:cs="Calibri"/>
          <w:color w:val="000000" w:themeColor="text1"/>
        </w:rPr>
        <w:t xml:space="preserve"> multiple RNA binding proteins that interact</w:t>
      </w:r>
      <w:r w:rsidR="00197882" w:rsidRPr="005F7F22">
        <w:rPr>
          <w:rFonts w:ascii="Calibri" w:hAnsi="Calibri" w:cs="Calibri"/>
          <w:color w:val="000000" w:themeColor="text1"/>
        </w:rPr>
        <w:t>ed</w:t>
      </w:r>
      <w:r w:rsidR="00CB55CA" w:rsidRPr="005F7F22">
        <w:rPr>
          <w:rFonts w:ascii="Calibri" w:hAnsi="Calibri" w:cs="Calibri"/>
          <w:color w:val="000000" w:themeColor="text1"/>
        </w:rPr>
        <w:t xml:space="preserve"> with the </w:t>
      </w:r>
      <w:proofErr w:type="spellStart"/>
      <w:r w:rsidR="00CB55CA" w:rsidRPr="005F7F22">
        <w:rPr>
          <w:rFonts w:ascii="Calibri" w:hAnsi="Calibri" w:cs="Calibri"/>
          <w:color w:val="000000" w:themeColor="text1"/>
        </w:rPr>
        <w:t>pcB</w:t>
      </w:r>
      <w:proofErr w:type="spellEnd"/>
      <w:r w:rsidR="00CB55CA" w:rsidRPr="005F7F22">
        <w:rPr>
          <w:rFonts w:ascii="Calibri" w:hAnsi="Calibri" w:cs="Calibri"/>
          <w:color w:val="000000" w:themeColor="text1"/>
        </w:rPr>
        <w:t>/22mer oligonucleotide</w:t>
      </w:r>
      <w:r w:rsidR="00197882" w:rsidRPr="005F7F22">
        <w:rPr>
          <w:rFonts w:ascii="Calibri" w:hAnsi="Calibri" w:cs="Calibri"/>
          <w:color w:val="000000" w:themeColor="text1"/>
        </w:rPr>
        <w:t xml:space="preserve"> used </w:t>
      </w:r>
      <w:r w:rsidR="00D9318E" w:rsidRPr="005F7F22">
        <w:rPr>
          <w:rFonts w:ascii="Calibri" w:hAnsi="Calibri" w:cs="Calibri"/>
          <w:color w:val="000000" w:themeColor="text1"/>
        </w:rPr>
        <w:t xml:space="preserve">in excess </w:t>
      </w:r>
      <w:r w:rsidR="00197882" w:rsidRPr="005F7F22">
        <w:rPr>
          <w:rFonts w:ascii="Calibri" w:hAnsi="Calibri" w:cs="Calibri"/>
          <w:color w:val="000000" w:themeColor="text1"/>
        </w:rPr>
        <w:t>to form a duplex with dH3 Ext pre-mRNA</w:t>
      </w:r>
      <w:r w:rsidR="004A2FA0" w:rsidRPr="005F7F22">
        <w:rPr>
          <w:rFonts w:ascii="Calibri" w:hAnsi="Calibri" w:cs="Calibri"/>
          <w:color w:val="000000" w:themeColor="text1"/>
        </w:rPr>
        <w:t xml:space="preserve">. </w:t>
      </w:r>
      <w:r w:rsidR="000B3C59" w:rsidRPr="005F7F22">
        <w:rPr>
          <w:rFonts w:ascii="Calibri" w:hAnsi="Calibri" w:cs="Calibri"/>
          <w:color w:val="000000" w:themeColor="text1"/>
        </w:rPr>
        <w:t>I</w:t>
      </w:r>
      <w:r w:rsidR="004A2FA0" w:rsidRPr="005F7F22">
        <w:rPr>
          <w:rFonts w:ascii="Calibri" w:hAnsi="Calibri" w:cs="Calibri"/>
          <w:color w:val="000000" w:themeColor="text1"/>
        </w:rPr>
        <w:t xml:space="preserve">n contrast to </w:t>
      </w:r>
      <w:r w:rsidR="00CB55CA" w:rsidRPr="005F7F22">
        <w:rPr>
          <w:rFonts w:ascii="Calibri" w:hAnsi="Calibri" w:cs="Calibri"/>
          <w:color w:val="000000" w:themeColor="text1"/>
        </w:rPr>
        <w:t xml:space="preserve">the subunits of the U7 snRNP, </w:t>
      </w:r>
      <w:r w:rsidR="004A2FA0" w:rsidRPr="005F7F22">
        <w:rPr>
          <w:rFonts w:ascii="Calibri" w:hAnsi="Calibri" w:cs="Calibri"/>
          <w:color w:val="000000" w:themeColor="text1"/>
        </w:rPr>
        <w:t xml:space="preserve">these </w:t>
      </w:r>
      <w:r w:rsidR="002E047A" w:rsidRPr="005F7F22">
        <w:rPr>
          <w:rFonts w:ascii="Calibri" w:hAnsi="Calibri" w:cs="Calibri"/>
          <w:color w:val="000000" w:themeColor="text1"/>
        </w:rPr>
        <w:t xml:space="preserve">contaminating </w:t>
      </w:r>
      <w:r w:rsidR="004A2FA0" w:rsidRPr="005F7F22">
        <w:rPr>
          <w:rFonts w:ascii="Calibri" w:hAnsi="Calibri" w:cs="Calibri"/>
          <w:color w:val="000000" w:themeColor="text1"/>
        </w:rPr>
        <w:t>proteins</w:t>
      </w:r>
      <w:r w:rsidR="002E047A" w:rsidRPr="005F7F22">
        <w:rPr>
          <w:rFonts w:ascii="Calibri" w:hAnsi="Calibri" w:cs="Calibri"/>
          <w:color w:val="000000" w:themeColor="text1"/>
        </w:rPr>
        <w:t>, as well as all the background proteins that remained on the beads,</w:t>
      </w:r>
      <w:r w:rsidR="004A2FA0" w:rsidRPr="005F7F22">
        <w:rPr>
          <w:rFonts w:ascii="Calibri" w:hAnsi="Calibri" w:cs="Calibri"/>
          <w:color w:val="000000" w:themeColor="text1"/>
        </w:rPr>
        <w:t xml:space="preserve"> </w:t>
      </w:r>
      <w:r w:rsidR="00CB55CA" w:rsidRPr="005F7F22">
        <w:rPr>
          <w:rFonts w:ascii="Calibri" w:hAnsi="Calibri" w:cs="Calibri"/>
          <w:color w:val="000000" w:themeColor="text1"/>
        </w:rPr>
        <w:t>persist</w:t>
      </w:r>
      <w:r w:rsidR="004A2FA0" w:rsidRPr="005F7F22">
        <w:rPr>
          <w:rFonts w:ascii="Calibri" w:hAnsi="Calibri" w:cs="Calibri"/>
          <w:color w:val="000000" w:themeColor="text1"/>
        </w:rPr>
        <w:t>ed</w:t>
      </w:r>
      <w:r w:rsidR="00CB55CA" w:rsidRPr="005F7F22">
        <w:rPr>
          <w:rFonts w:ascii="Calibri" w:hAnsi="Calibri" w:cs="Calibri"/>
          <w:color w:val="000000" w:themeColor="text1"/>
        </w:rPr>
        <w:t xml:space="preserve"> in the presence of the processing competitors</w:t>
      </w:r>
      <w:r w:rsidR="00197882" w:rsidRPr="005F7F22">
        <w:rPr>
          <w:rFonts w:ascii="Calibri" w:hAnsi="Calibri" w:cs="Calibri"/>
          <w:color w:val="000000" w:themeColor="text1"/>
        </w:rPr>
        <w:t xml:space="preserve"> (</w:t>
      </w:r>
      <w:r w:rsidR="00197882" w:rsidRPr="005F7F22">
        <w:rPr>
          <w:rFonts w:ascii="Calibri" w:hAnsi="Calibri" w:cs="Calibri"/>
          <w:b/>
          <w:color w:val="000000" w:themeColor="text1"/>
        </w:rPr>
        <w:t>Fig</w:t>
      </w:r>
      <w:r w:rsidR="006333AA" w:rsidRPr="005F7F22">
        <w:rPr>
          <w:rFonts w:ascii="Calibri" w:hAnsi="Calibri" w:cs="Calibri"/>
          <w:b/>
          <w:color w:val="000000" w:themeColor="text1"/>
        </w:rPr>
        <w:t>ure</w:t>
      </w:r>
      <w:r w:rsidR="00197882" w:rsidRPr="005F7F22">
        <w:rPr>
          <w:rFonts w:ascii="Calibri" w:hAnsi="Calibri" w:cs="Calibri"/>
          <w:b/>
          <w:color w:val="000000" w:themeColor="text1"/>
        </w:rPr>
        <w:t xml:space="preserve"> 3B</w:t>
      </w:r>
      <w:r w:rsidR="00197882" w:rsidRPr="005F7F22">
        <w:rPr>
          <w:rFonts w:ascii="Calibri" w:hAnsi="Calibri" w:cs="Calibri"/>
          <w:color w:val="000000" w:themeColor="text1"/>
        </w:rPr>
        <w:t xml:space="preserve">, compare lanes 1 and 2, and </w:t>
      </w:r>
      <w:r w:rsidR="0050080D" w:rsidRPr="005F7F22">
        <w:rPr>
          <w:rFonts w:ascii="Calibri" w:hAnsi="Calibri" w:cs="Calibri"/>
          <w:color w:val="000000" w:themeColor="text1"/>
        </w:rPr>
        <w:t xml:space="preserve">lanes </w:t>
      </w:r>
      <w:r w:rsidR="00197882" w:rsidRPr="005F7F22">
        <w:rPr>
          <w:rFonts w:ascii="Calibri" w:hAnsi="Calibri" w:cs="Calibri"/>
          <w:color w:val="000000" w:themeColor="text1"/>
        </w:rPr>
        <w:t>3 and 4)</w:t>
      </w:r>
      <w:r w:rsidR="00CB55CA" w:rsidRPr="005F7F22">
        <w:rPr>
          <w:rFonts w:ascii="Calibri" w:hAnsi="Calibri" w:cs="Calibri"/>
          <w:color w:val="000000" w:themeColor="text1"/>
        </w:rPr>
        <w:t>.</w:t>
      </w:r>
    </w:p>
    <w:p w:rsidR="002D1F41" w:rsidRPr="005F7F22" w:rsidRDefault="002D1F41" w:rsidP="002D1F41">
      <w:pPr>
        <w:pStyle w:val="ad"/>
        <w:ind w:left="0"/>
        <w:jc w:val="both"/>
        <w:rPr>
          <w:rFonts w:ascii="Calibri" w:hAnsi="Calibri" w:cs="Calibri"/>
          <w:color w:val="000000" w:themeColor="text1"/>
        </w:rPr>
      </w:pPr>
    </w:p>
    <w:p w:rsidR="00683CAB" w:rsidRPr="005F7F22" w:rsidRDefault="001777B4" w:rsidP="002D1F41">
      <w:pPr>
        <w:pStyle w:val="ad"/>
        <w:ind w:left="0"/>
        <w:jc w:val="both"/>
        <w:rPr>
          <w:rFonts w:ascii="Calibri" w:hAnsi="Calibri" w:cs="Calibri"/>
          <w:color w:val="000000" w:themeColor="text1"/>
        </w:rPr>
      </w:pPr>
      <w:r w:rsidRPr="005F7F22">
        <w:rPr>
          <w:rFonts w:ascii="Calibri" w:hAnsi="Calibri" w:cs="Calibri"/>
          <w:color w:val="000000" w:themeColor="text1"/>
        </w:rPr>
        <w:t>A small fraction of the UV-supernatant</w:t>
      </w:r>
      <w:r w:rsidR="00182BF1" w:rsidRPr="005F7F22">
        <w:rPr>
          <w:rFonts w:ascii="Calibri" w:hAnsi="Calibri" w:cs="Calibri"/>
          <w:color w:val="000000" w:themeColor="text1"/>
        </w:rPr>
        <w:t xml:space="preserve"> </w:t>
      </w:r>
      <w:r w:rsidR="00D9318E" w:rsidRPr="005F7F22">
        <w:rPr>
          <w:rFonts w:ascii="Calibri" w:hAnsi="Calibri" w:cs="Calibri"/>
          <w:color w:val="000000" w:themeColor="text1"/>
        </w:rPr>
        <w:t xml:space="preserve">containing processing complexes </w:t>
      </w:r>
      <w:r w:rsidR="00ED4F4D" w:rsidRPr="005F7F22">
        <w:rPr>
          <w:rFonts w:ascii="Calibri" w:hAnsi="Calibri" w:cs="Calibri"/>
          <w:color w:val="000000" w:themeColor="text1"/>
        </w:rPr>
        <w:t xml:space="preserve">and the same fraction of the </w:t>
      </w:r>
      <w:r w:rsidR="00D9318E" w:rsidRPr="005F7F22">
        <w:rPr>
          <w:rFonts w:ascii="Calibri" w:hAnsi="Calibri" w:cs="Calibri"/>
          <w:color w:val="000000" w:themeColor="text1"/>
        </w:rPr>
        <w:t>UV-supernatant from a negative control (</w:t>
      </w:r>
      <w:r w:rsidR="0022017B" w:rsidRPr="005F7F22">
        <w:rPr>
          <w:rFonts w:ascii="Calibri" w:hAnsi="Calibri" w:cs="Calibri"/>
          <w:color w:val="000000" w:themeColor="text1"/>
        </w:rPr>
        <w:t>prepared</w:t>
      </w:r>
      <w:r w:rsidR="00D9318E" w:rsidRPr="005F7F22">
        <w:rPr>
          <w:rFonts w:ascii="Calibri" w:hAnsi="Calibri" w:cs="Calibri"/>
          <w:color w:val="000000" w:themeColor="text1"/>
        </w:rPr>
        <w:t xml:space="preserve"> in the presence of </w:t>
      </w:r>
      <w:r w:rsidR="003B72FF" w:rsidRPr="005F7F22">
        <w:rPr>
          <w:rFonts w:ascii="Calibri" w:hAnsi="Calibri" w:cs="Calibri"/>
          <w:color w:val="000000" w:themeColor="text1"/>
        </w:rPr>
        <w:t xml:space="preserve">the two </w:t>
      </w:r>
      <w:r w:rsidR="00D9318E" w:rsidRPr="005F7F22">
        <w:rPr>
          <w:rFonts w:ascii="Calibri" w:hAnsi="Calibri" w:cs="Calibri"/>
          <w:color w:val="000000" w:themeColor="text1"/>
        </w:rPr>
        <w:t>competitor oligonucleotides and hence lacking processing complexes)</w:t>
      </w:r>
      <w:r w:rsidR="00ED4F4D" w:rsidRPr="005F7F22">
        <w:rPr>
          <w:rFonts w:ascii="Calibri" w:hAnsi="Calibri" w:cs="Calibri"/>
          <w:color w:val="000000" w:themeColor="text1"/>
        </w:rPr>
        <w:t xml:space="preserve"> can be directly analyzed by mass spectrometry without </w:t>
      </w:r>
      <w:r w:rsidR="003B72FF" w:rsidRPr="005F7F22">
        <w:rPr>
          <w:rFonts w:ascii="Calibri" w:hAnsi="Calibri" w:cs="Calibri"/>
          <w:color w:val="000000" w:themeColor="text1"/>
        </w:rPr>
        <w:t xml:space="preserve">a </w:t>
      </w:r>
      <w:r w:rsidR="00ED4F4D" w:rsidRPr="005F7F22">
        <w:rPr>
          <w:rFonts w:ascii="Calibri" w:hAnsi="Calibri" w:cs="Calibri"/>
          <w:color w:val="000000" w:themeColor="text1"/>
        </w:rPr>
        <w:t>prior separation of the eluted prote</w:t>
      </w:r>
      <w:r w:rsidR="00683CAB" w:rsidRPr="005F7F22">
        <w:rPr>
          <w:rFonts w:ascii="Calibri" w:hAnsi="Calibri" w:cs="Calibri"/>
          <w:color w:val="000000" w:themeColor="text1"/>
        </w:rPr>
        <w:t>ins by gel electrophoresis</w:t>
      </w:r>
      <w:r w:rsidR="003B72FF" w:rsidRPr="005F7F22">
        <w:rPr>
          <w:rFonts w:ascii="Calibri" w:hAnsi="Calibri" w:cs="Calibri"/>
          <w:noProof/>
          <w:color w:val="000000" w:themeColor="text1"/>
          <w:vertAlign w:val="superscript"/>
        </w:rPr>
        <w:t>15</w:t>
      </w:r>
      <w:r w:rsidR="00683CAB" w:rsidRPr="005F7F22">
        <w:rPr>
          <w:rFonts w:ascii="Calibri" w:hAnsi="Calibri" w:cs="Calibri"/>
          <w:color w:val="000000" w:themeColor="text1"/>
        </w:rPr>
        <w:t>.</w:t>
      </w:r>
      <w:r w:rsidR="00D9318E" w:rsidRPr="005F7F22">
        <w:rPr>
          <w:rFonts w:ascii="Calibri" w:hAnsi="Calibri" w:cs="Calibri"/>
          <w:color w:val="000000" w:themeColor="text1"/>
        </w:rPr>
        <w:t xml:space="preserve"> This </w:t>
      </w:r>
      <w:r w:rsidR="00976741" w:rsidRPr="005F7F22">
        <w:rPr>
          <w:rFonts w:ascii="Calibri" w:hAnsi="Calibri" w:cs="Calibri"/>
          <w:color w:val="000000" w:themeColor="text1"/>
        </w:rPr>
        <w:t xml:space="preserve">method is very sensitive in detecting </w:t>
      </w:r>
      <w:r w:rsidR="008972B1" w:rsidRPr="005F7F22">
        <w:rPr>
          <w:rFonts w:ascii="Calibri" w:hAnsi="Calibri" w:cs="Calibri"/>
          <w:color w:val="000000" w:themeColor="text1"/>
        </w:rPr>
        <w:t xml:space="preserve">all </w:t>
      </w:r>
      <w:r w:rsidR="00976741" w:rsidRPr="005F7F22">
        <w:rPr>
          <w:rFonts w:ascii="Calibri" w:hAnsi="Calibri" w:cs="Calibri"/>
          <w:color w:val="000000" w:themeColor="text1"/>
        </w:rPr>
        <w:t xml:space="preserve">eluted proteins </w:t>
      </w:r>
      <w:r w:rsidR="008972B1" w:rsidRPr="005F7F22">
        <w:rPr>
          <w:rFonts w:ascii="Calibri" w:hAnsi="Calibri" w:cs="Calibri"/>
          <w:color w:val="000000" w:themeColor="text1"/>
        </w:rPr>
        <w:t xml:space="preserve">regardless of their size and abundance </w:t>
      </w:r>
      <w:r w:rsidR="00976741" w:rsidRPr="005F7F22">
        <w:rPr>
          <w:rFonts w:ascii="Calibri" w:hAnsi="Calibri" w:cs="Calibri"/>
          <w:color w:val="000000" w:themeColor="text1"/>
        </w:rPr>
        <w:t>and</w:t>
      </w:r>
      <w:r w:rsidR="00D9318E" w:rsidRPr="005F7F22">
        <w:rPr>
          <w:rFonts w:ascii="Calibri" w:hAnsi="Calibri" w:cs="Calibri"/>
          <w:color w:val="000000" w:themeColor="text1"/>
        </w:rPr>
        <w:t xml:space="preserve"> </w:t>
      </w:r>
      <w:r w:rsidR="00066A11" w:rsidRPr="005F7F22">
        <w:rPr>
          <w:rFonts w:ascii="Calibri" w:hAnsi="Calibri" w:cs="Calibri"/>
          <w:color w:val="000000" w:themeColor="text1"/>
        </w:rPr>
        <w:t xml:space="preserve">in conjunction with the negative sample </w:t>
      </w:r>
      <w:r w:rsidR="00ED4F4D" w:rsidRPr="005F7F22">
        <w:rPr>
          <w:rFonts w:ascii="Calibri" w:hAnsi="Calibri" w:cs="Calibri"/>
          <w:color w:val="000000" w:themeColor="text1"/>
        </w:rPr>
        <w:t xml:space="preserve">provides a </w:t>
      </w:r>
      <w:r w:rsidR="0027733D" w:rsidRPr="005F7F22">
        <w:rPr>
          <w:rFonts w:ascii="Calibri" w:hAnsi="Calibri" w:cs="Calibri"/>
          <w:color w:val="000000" w:themeColor="text1"/>
        </w:rPr>
        <w:t>complete</w:t>
      </w:r>
      <w:r w:rsidR="00ED4F4D" w:rsidRPr="005F7F22">
        <w:rPr>
          <w:rFonts w:ascii="Calibri" w:hAnsi="Calibri" w:cs="Calibri"/>
          <w:color w:val="000000" w:themeColor="text1"/>
        </w:rPr>
        <w:t xml:space="preserve"> and unbiased </w:t>
      </w:r>
      <w:r w:rsidR="00066A11" w:rsidRPr="005F7F22">
        <w:rPr>
          <w:rFonts w:ascii="Calibri" w:hAnsi="Calibri" w:cs="Calibri"/>
          <w:color w:val="000000" w:themeColor="text1"/>
        </w:rPr>
        <w:t xml:space="preserve">list of </w:t>
      </w:r>
      <w:r w:rsidR="00DF4B48" w:rsidRPr="005F7F22">
        <w:rPr>
          <w:rFonts w:ascii="Calibri" w:hAnsi="Calibri" w:cs="Calibri"/>
          <w:color w:val="000000" w:themeColor="text1"/>
        </w:rPr>
        <w:t xml:space="preserve">proteins </w:t>
      </w:r>
      <w:r w:rsidR="008B17E8" w:rsidRPr="005F7F22">
        <w:rPr>
          <w:rFonts w:ascii="Calibri" w:hAnsi="Calibri" w:cs="Calibri"/>
          <w:color w:val="000000" w:themeColor="text1"/>
        </w:rPr>
        <w:t xml:space="preserve">that </w:t>
      </w:r>
      <w:r w:rsidR="00DF4B48" w:rsidRPr="005F7F22">
        <w:rPr>
          <w:rFonts w:ascii="Calibri" w:hAnsi="Calibri" w:cs="Calibri"/>
          <w:color w:val="000000" w:themeColor="text1"/>
        </w:rPr>
        <w:t xml:space="preserve">specifically </w:t>
      </w:r>
      <w:r w:rsidR="008972B1" w:rsidRPr="005F7F22">
        <w:rPr>
          <w:rFonts w:ascii="Calibri" w:hAnsi="Calibri" w:cs="Calibri"/>
          <w:color w:val="000000" w:themeColor="text1"/>
        </w:rPr>
        <w:t xml:space="preserve">associate with histone pre-mRNA </w:t>
      </w:r>
      <w:r w:rsidR="00DF4B48" w:rsidRPr="005F7F22">
        <w:rPr>
          <w:rFonts w:ascii="Calibri" w:hAnsi="Calibri" w:cs="Calibri"/>
          <w:color w:val="000000" w:themeColor="text1"/>
        </w:rPr>
        <w:t>to conduct 3’ end processing reaction</w:t>
      </w:r>
      <w:r w:rsidR="008B17E8" w:rsidRPr="005F7F22">
        <w:rPr>
          <w:rFonts w:ascii="Calibri" w:hAnsi="Calibri" w:cs="Calibri"/>
          <w:color w:val="000000" w:themeColor="text1"/>
        </w:rPr>
        <w:t xml:space="preserve">. </w:t>
      </w:r>
    </w:p>
    <w:p w:rsidR="002D1F41" w:rsidRPr="005F7F22" w:rsidRDefault="002D1F41" w:rsidP="00AC1429">
      <w:pPr>
        <w:jc w:val="both"/>
        <w:rPr>
          <w:rFonts w:ascii="Calibri" w:hAnsi="Calibri" w:cs="Calibri"/>
          <w:b/>
          <w:bCs/>
          <w:color w:val="000000" w:themeColor="text1"/>
        </w:rPr>
      </w:pPr>
    </w:p>
    <w:p w:rsidR="00683CAB" w:rsidRPr="005F7F22" w:rsidRDefault="0026210A" w:rsidP="00AC1429">
      <w:pPr>
        <w:jc w:val="both"/>
        <w:rPr>
          <w:rFonts w:ascii="Calibri" w:hAnsi="Calibri" w:cs="Calibri"/>
          <w:b/>
          <w:bCs/>
          <w:color w:val="000000" w:themeColor="text1"/>
        </w:rPr>
      </w:pPr>
      <w:r w:rsidRPr="005F7F22">
        <w:rPr>
          <w:rFonts w:ascii="Calibri" w:hAnsi="Calibri" w:cs="Calibri"/>
          <w:b/>
          <w:bCs/>
          <w:color w:val="000000" w:themeColor="text1"/>
        </w:rPr>
        <w:t>FIGURE LEGENDS</w:t>
      </w:r>
    </w:p>
    <w:p w:rsidR="00683CAB" w:rsidRPr="005F7F22" w:rsidRDefault="00B258D6" w:rsidP="00E1094B">
      <w:pPr>
        <w:jc w:val="both"/>
        <w:rPr>
          <w:rFonts w:ascii="Calibri" w:hAnsi="Calibri" w:cs="Calibri"/>
          <w:b/>
          <w:bCs/>
          <w:color w:val="000000" w:themeColor="text1"/>
        </w:rPr>
      </w:pPr>
      <w:r w:rsidRPr="005F7F22">
        <w:rPr>
          <w:rFonts w:ascii="Calibri" w:hAnsi="Calibri" w:cs="Calibri"/>
          <w:b/>
          <w:bCs/>
          <w:color w:val="000000" w:themeColor="text1"/>
        </w:rPr>
        <w:t xml:space="preserve">Figure 1. Purification of mouse cytoplasmic proteins bound to </w:t>
      </w:r>
      <w:proofErr w:type="spellStart"/>
      <w:r w:rsidRPr="005F7F22">
        <w:rPr>
          <w:rFonts w:ascii="Calibri" w:hAnsi="Calibri" w:cs="Calibri"/>
          <w:b/>
          <w:bCs/>
          <w:color w:val="000000" w:themeColor="text1"/>
        </w:rPr>
        <w:t>pcB</w:t>
      </w:r>
      <w:proofErr w:type="spellEnd"/>
      <w:r w:rsidRPr="005F7F22">
        <w:rPr>
          <w:rFonts w:ascii="Calibri" w:hAnsi="Calibri" w:cs="Calibri"/>
          <w:b/>
          <w:bCs/>
          <w:color w:val="000000" w:themeColor="text1"/>
        </w:rPr>
        <w:t>-SL RNA.</w:t>
      </w:r>
      <w:r w:rsidRPr="005F7F22">
        <w:rPr>
          <w:rFonts w:ascii="Calibri" w:hAnsi="Calibri" w:cs="Calibri"/>
          <w:color w:val="000000" w:themeColor="text1"/>
        </w:rPr>
        <w:t xml:space="preserve"> </w:t>
      </w:r>
      <w:r w:rsidR="005F7F22" w:rsidRPr="005F7F22">
        <w:rPr>
          <w:rFonts w:ascii="Calibri" w:hAnsi="Calibri" w:cs="Calibri"/>
          <w:color w:val="000000" w:themeColor="text1"/>
        </w:rPr>
        <w:t>(</w:t>
      </w:r>
      <w:r w:rsidRPr="005F7F22">
        <w:rPr>
          <w:rFonts w:ascii="Calibri" w:hAnsi="Calibri" w:cs="Calibri"/>
          <w:b/>
          <w:bCs/>
          <w:color w:val="000000" w:themeColor="text1"/>
        </w:rPr>
        <w:t>A</w:t>
      </w:r>
      <w:r w:rsidR="005F7F22" w:rsidRPr="005F7F22">
        <w:rPr>
          <w:rFonts w:ascii="Calibri" w:hAnsi="Calibri" w:cs="Calibri"/>
          <w:bCs/>
          <w:color w:val="000000" w:themeColor="text1"/>
        </w:rPr>
        <w:t>)</w:t>
      </w:r>
      <w:r w:rsidRPr="005F7F22">
        <w:rPr>
          <w:rFonts w:ascii="Calibri" w:hAnsi="Calibri" w:cs="Calibri"/>
          <w:color w:val="000000" w:themeColor="text1"/>
        </w:rPr>
        <w:t xml:space="preserve"> A diagram of chemically synthesized </w:t>
      </w:r>
      <w:proofErr w:type="spellStart"/>
      <w:r w:rsidRPr="005F7F22">
        <w:rPr>
          <w:rFonts w:ascii="Calibri" w:hAnsi="Calibri" w:cs="Calibri"/>
          <w:color w:val="000000" w:themeColor="text1"/>
        </w:rPr>
        <w:t>pcB</w:t>
      </w:r>
      <w:proofErr w:type="spellEnd"/>
      <w:r w:rsidRPr="005F7F22">
        <w:rPr>
          <w:rFonts w:ascii="Calibri" w:hAnsi="Calibri" w:cs="Calibri"/>
          <w:color w:val="000000" w:themeColor="text1"/>
        </w:rPr>
        <w:t>-SL RNA (31-nucleotides). Biotin (</w:t>
      </w:r>
      <w:proofErr w:type="spellStart"/>
      <w:r w:rsidRPr="005F7F22">
        <w:rPr>
          <w:rFonts w:ascii="Calibri" w:hAnsi="Calibri" w:cs="Calibri"/>
          <w:color w:val="000000" w:themeColor="text1"/>
        </w:rPr>
        <w:t>Biot</w:t>
      </w:r>
      <w:proofErr w:type="spellEnd"/>
      <w:r w:rsidRPr="005F7F22">
        <w:rPr>
          <w:rFonts w:ascii="Calibri" w:hAnsi="Calibri" w:cs="Calibri"/>
          <w:color w:val="000000" w:themeColor="text1"/>
        </w:rPr>
        <w:t xml:space="preserve">) at the 5’ end is followed by a photo-cleavable moiety (pc) sensitive to long wave UV (366 nm), two 18 atom spacers and 31 nucleotides that form the conserved stem-loop structure found at the 3’ end of mature histone mRNAs. </w:t>
      </w:r>
      <w:r w:rsidR="005F7F22" w:rsidRPr="005F7F22">
        <w:rPr>
          <w:rFonts w:ascii="Calibri" w:hAnsi="Calibri" w:cs="Calibri"/>
          <w:color w:val="000000" w:themeColor="text1"/>
        </w:rPr>
        <w:t>(</w:t>
      </w:r>
      <w:r w:rsidR="00C43509" w:rsidRPr="005F7F22">
        <w:rPr>
          <w:rFonts w:ascii="Calibri" w:hAnsi="Calibri" w:cs="Calibri"/>
          <w:b/>
          <w:bCs/>
          <w:color w:val="000000" w:themeColor="text1"/>
        </w:rPr>
        <w:t>B</w:t>
      </w:r>
      <w:r w:rsidR="005F7F22" w:rsidRPr="005F7F22">
        <w:rPr>
          <w:rFonts w:ascii="Calibri" w:hAnsi="Calibri" w:cs="Calibri"/>
          <w:bCs/>
          <w:color w:val="000000" w:themeColor="text1"/>
        </w:rPr>
        <w:t>)</w:t>
      </w:r>
      <w:r w:rsidR="00C43509" w:rsidRPr="005F7F22">
        <w:rPr>
          <w:rFonts w:ascii="Calibri" w:hAnsi="Calibri" w:cs="Calibri"/>
          <w:color w:val="000000" w:themeColor="text1"/>
        </w:rPr>
        <w:t xml:space="preserve"> </w:t>
      </w:r>
      <w:proofErr w:type="spellStart"/>
      <w:r w:rsidR="00C43509" w:rsidRPr="005F7F22">
        <w:rPr>
          <w:rFonts w:ascii="Calibri" w:hAnsi="Calibri" w:cs="Calibri"/>
          <w:color w:val="000000" w:themeColor="text1"/>
        </w:rPr>
        <w:t>pcB</w:t>
      </w:r>
      <w:proofErr w:type="spellEnd"/>
      <w:r w:rsidR="00C43509" w:rsidRPr="005F7F22">
        <w:rPr>
          <w:rFonts w:ascii="Calibri" w:hAnsi="Calibri" w:cs="Calibri"/>
          <w:color w:val="000000" w:themeColor="text1"/>
        </w:rPr>
        <w:t>-SL RNA was incubated with S100 cytoplasmic extract from mouse myeloma cells. The RNA and bound proteins were purified on streptavidin beads, extensively washed, UV eluted and analyzed by silver staining (lane 3). Proteins immobilized on streptavidin beads before UV elution and left on the beads after UV elution are shown in lanes 1 and 2, respectively.</w:t>
      </w:r>
      <w:r w:rsidR="00E1094B" w:rsidRPr="005F7F22">
        <w:rPr>
          <w:rFonts w:ascii="Calibri" w:hAnsi="Calibri" w:cs="Calibri"/>
          <w:color w:val="000000" w:themeColor="text1"/>
        </w:rPr>
        <w:t xml:space="preserve"> Position of protein size markers (in </w:t>
      </w:r>
      <w:proofErr w:type="spellStart"/>
      <w:r w:rsidR="00E1094B" w:rsidRPr="005F7F22">
        <w:rPr>
          <w:rFonts w:ascii="Calibri" w:hAnsi="Calibri" w:cs="Calibri"/>
          <w:color w:val="000000" w:themeColor="text1"/>
        </w:rPr>
        <w:t>kDa</w:t>
      </w:r>
      <w:proofErr w:type="spellEnd"/>
      <w:r w:rsidR="00E1094B" w:rsidRPr="005F7F22">
        <w:rPr>
          <w:rFonts w:ascii="Calibri" w:hAnsi="Calibri" w:cs="Calibri"/>
          <w:color w:val="000000" w:themeColor="text1"/>
        </w:rPr>
        <w:t xml:space="preserve">) is indicated to the left. </w:t>
      </w:r>
    </w:p>
    <w:p w:rsidR="002D1F41" w:rsidRPr="005F7F22" w:rsidRDefault="002D1F41" w:rsidP="00AC1429">
      <w:pPr>
        <w:jc w:val="both"/>
        <w:rPr>
          <w:rFonts w:ascii="Calibri" w:hAnsi="Calibri" w:cs="Calibri"/>
          <w:b/>
          <w:bCs/>
          <w:color w:val="000000" w:themeColor="text1"/>
        </w:rPr>
      </w:pPr>
    </w:p>
    <w:p w:rsidR="00C43509" w:rsidRPr="005F7F22" w:rsidRDefault="00B258D6" w:rsidP="00E1094B">
      <w:pPr>
        <w:jc w:val="both"/>
        <w:rPr>
          <w:rFonts w:ascii="Calibri" w:hAnsi="Calibri" w:cs="Calibri"/>
          <w:b/>
          <w:bCs/>
          <w:color w:val="000000" w:themeColor="text1"/>
        </w:rPr>
      </w:pPr>
      <w:r w:rsidRPr="005F7F22">
        <w:rPr>
          <w:rFonts w:ascii="Calibri" w:hAnsi="Calibri" w:cs="Calibri"/>
          <w:b/>
          <w:bCs/>
          <w:color w:val="000000" w:themeColor="text1"/>
        </w:rPr>
        <w:t xml:space="preserve">Figure 2. Purification of </w:t>
      </w:r>
      <w:r w:rsidRPr="005F7F22">
        <w:rPr>
          <w:rFonts w:ascii="Calibri" w:hAnsi="Calibri" w:cs="Calibri"/>
          <w:b/>
          <w:bCs/>
          <w:i/>
          <w:iCs/>
          <w:color w:val="000000" w:themeColor="text1"/>
        </w:rPr>
        <w:t>Drosophila</w:t>
      </w:r>
      <w:r w:rsidRPr="005F7F22">
        <w:rPr>
          <w:rFonts w:ascii="Calibri" w:hAnsi="Calibri" w:cs="Calibri"/>
          <w:b/>
          <w:bCs/>
          <w:color w:val="000000" w:themeColor="text1"/>
        </w:rPr>
        <w:t xml:space="preserve"> processing complexes assembled on pcB-dH3/5m pre-mRNA. </w:t>
      </w:r>
      <w:r w:rsidR="005F7F22" w:rsidRPr="005F7F22">
        <w:rPr>
          <w:rFonts w:ascii="Calibri" w:hAnsi="Calibri" w:cs="Calibri"/>
          <w:bCs/>
          <w:color w:val="000000" w:themeColor="text1"/>
        </w:rPr>
        <w:t>(</w:t>
      </w:r>
      <w:r w:rsidRPr="005F7F22">
        <w:rPr>
          <w:rFonts w:ascii="Calibri" w:hAnsi="Calibri" w:cs="Calibri"/>
          <w:b/>
          <w:bCs/>
          <w:color w:val="000000" w:themeColor="text1"/>
        </w:rPr>
        <w:t>A</w:t>
      </w:r>
      <w:r w:rsidR="005F7F22" w:rsidRPr="005F7F22">
        <w:rPr>
          <w:rFonts w:ascii="Calibri" w:hAnsi="Calibri" w:cs="Calibri"/>
          <w:bCs/>
          <w:color w:val="000000" w:themeColor="text1"/>
        </w:rPr>
        <w:t>)</w:t>
      </w:r>
      <w:r w:rsidRPr="005F7F22">
        <w:rPr>
          <w:rFonts w:ascii="Calibri" w:hAnsi="Calibri" w:cs="Calibri"/>
          <w:b/>
          <w:bCs/>
          <w:color w:val="000000" w:themeColor="text1"/>
        </w:rPr>
        <w:t xml:space="preserve"> </w:t>
      </w:r>
      <w:r w:rsidRPr="005F7F22">
        <w:rPr>
          <w:rFonts w:ascii="Calibri" w:hAnsi="Calibri" w:cs="Calibri"/>
          <w:color w:val="000000" w:themeColor="text1"/>
        </w:rPr>
        <w:t xml:space="preserve">A diagram of chemically synthesized </w:t>
      </w:r>
      <w:r w:rsidRPr="005F7F22">
        <w:rPr>
          <w:rFonts w:ascii="Calibri" w:hAnsi="Calibri" w:cs="Calibri"/>
          <w:i/>
          <w:iCs/>
          <w:color w:val="000000" w:themeColor="text1"/>
        </w:rPr>
        <w:t>Drosophila</w:t>
      </w:r>
      <w:r w:rsidRPr="005F7F22">
        <w:rPr>
          <w:rFonts w:ascii="Calibri" w:hAnsi="Calibri" w:cs="Calibri"/>
          <w:color w:val="000000" w:themeColor="text1"/>
        </w:rPr>
        <w:t>-specific pcB-dH3/5m pre-mRNA (63-nucleotides). Biotin (</w:t>
      </w:r>
      <w:proofErr w:type="spellStart"/>
      <w:r w:rsidRPr="005F7F22">
        <w:rPr>
          <w:rFonts w:ascii="Calibri" w:hAnsi="Calibri" w:cs="Calibri"/>
          <w:color w:val="000000" w:themeColor="text1"/>
        </w:rPr>
        <w:t>Biot</w:t>
      </w:r>
      <w:proofErr w:type="spellEnd"/>
      <w:r w:rsidRPr="005F7F22">
        <w:rPr>
          <w:rFonts w:ascii="Calibri" w:hAnsi="Calibri" w:cs="Calibri"/>
          <w:color w:val="000000" w:themeColor="text1"/>
        </w:rPr>
        <w:t>) at the 5’ end is followed by a photo-cleavable moiety (pc), two 18-atom spacers and 63 nucleotides that contain the two sequence elements essential processing: stem-loop structure and U7-binding site. Five nucleotides around the major cleavage site located between the two elements are modified with a 2’O-methyl group to b</w:t>
      </w:r>
      <w:r w:rsidR="005F7F22" w:rsidRPr="005F7F22">
        <w:rPr>
          <w:rFonts w:ascii="Calibri" w:hAnsi="Calibri" w:cs="Calibri"/>
          <w:color w:val="000000" w:themeColor="text1"/>
        </w:rPr>
        <w:t>l</w:t>
      </w:r>
      <w:r w:rsidRPr="005F7F22">
        <w:rPr>
          <w:rFonts w:ascii="Calibri" w:hAnsi="Calibri" w:cs="Calibri"/>
          <w:color w:val="000000" w:themeColor="text1"/>
        </w:rPr>
        <w:t xml:space="preserve">ock </w:t>
      </w:r>
      <w:r w:rsidR="005F7F22" w:rsidRPr="005F7F22">
        <w:rPr>
          <w:rFonts w:ascii="Calibri" w:hAnsi="Calibri" w:cs="Calibri"/>
          <w:color w:val="000000" w:themeColor="text1"/>
        </w:rPr>
        <w:t xml:space="preserve">the </w:t>
      </w:r>
      <w:r w:rsidRPr="005F7F22">
        <w:rPr>
          <w:rFonts w:ascii="Calibri" w:hAnsi="Calibri" w:cs="Calibri"/>
          <w:color w:val="000000" w:themeColor="text1"/>
        </w:rPr>
        <w:t xml:space="preserve">cleavage by the U7 snRNP during complex assembly (crossed lines). </w:t>
      </w:r>
      <w:r w:rsidR="005F7F22" w:rsidRPr="005F7F22">
        <w:rPr>
          <w:rFonts w:ascii="Calibri" w:hAnsi="Calibri" w:cs="Calibri"/>
          <w:color w:val="000000" w:themeColor="text1"/>
        </w:rPr>
        <w:t>(</w:t>
      </w:r>
      <w:r w:rsidR="00C43509" w:rsidRPr="005F7F22">
        <w:rPr>
          <w:rFonts w:ascii="Calibri" w:hAnsi="Calibri" w:cs="Calibri"/>
          <w:b/>
          <w:bCs/>
          <w:color w:val="000000" w:themeColor="text1"/>
        </w:rPr>
        <w:t>B</w:t>
      </w:r>
      <w:r w:rsidR="005F7F22" w:rsidRPr="005F7F22">
        <w:rPr>
          <w:rFonts w:ascii="Calibri" w:hAnsi="Calibri" w:cs="Calibri"/>
          <w:bCs/>
          <w:color w:val="000000" w:themeColor="text1"/>
        </w:rPr>
        <w:t>)</w:t>
      </w:r>
      <w:r w:rsidR="00C43509" w:rsidRPr="005F7F22">
        <w:rPr>
          <w:rFonts w:ascii="Calibri" w:hAnsi="Calibri" w:cs="Calibri"/>
          <w:color w:val="000000" w:themeColor="text1"/>
        </w:rPr>
        <w:t xml:space="preserve"> pcB-mH2a/5m was incubated with a </w:t>
      </w:r>
      <w:r w:rsidR="00C43509" w:rsidRPr="005F7F22">
        <w:rPr>
          <w:rFonts w:ascii="Calibri" w:hAnsi="Calibri" w:cs="Calibri"/>
          <w:i/>
          <w:iCs/>
          <w:color w:val="000000" w:themeColor="text1"/>
        </w:rPr>
        <w:t>Drosophila</w:t>
      </w:r>
      <w:r w:rsidR="00C43509" w:rsidRPr="005F7F22">
        <w:rPr>
          <w:rFonts w:ascii="Calibri" w:hAnsi="Calibri" w:cs="Calibri"/>
          <w:color w:val="000000" w:themeColor="text1"/>
        </w:rPr>
        <w:t xml:space="preserve"> nuclear extract to assemble processing complexes. In the negative control, the nuclear extract contains two processing competitors to block binding of SLBP and U7 snRNP to histone pre-mRNA. The assembled complexes were immobilized on streptavidin beads, extensively washed and released to solution by </w:t>
      </w:r>
      <w:r w:rsidR="005F7F22" w:rsidRPr="005F7F22">
        <w:rPr>
          <w:rFonts w:ascii="Calibri" w:hAnsi="Calibri" w:cs="Calibri"/>
          <w:color w:val="000000" w:themeColor="text1"/>
        </w:rPr>
        <w:t xml:space="preserve">the </w:t>
      </w:r>
      <w:r w:rsidR="00C43509" w:rsidRPr="005F7F22">
        <w:rPr>
          <w:rFonts w:ascii="Calibri" w:hAnsi="Calibri" w:cs="Calibri"/>
          <w:color w:val="000000" w:themeColor="text1"/>
        </w:rPr>
        <w:t xml:space="preserve">exposure of the sample to long wave UV. The same fractions of the UV-eluted material (UV-sups) and the beads following UV-elution (UV-beads) were analyzed by silver staining. </w:t>
      </w:r>
      <w:r w:rsidR="00E1094B" w:rsidRPr="005F7F22">
        <w:rPr>
          <w:rFonts w:ascii="Calibri" w:hAnsi="Calibri" w:cs="Calibri"/>
          <w:color w:val="000000" w:themeColor="text1"/>
        </w:rPr>
        <w:t xml:space="preserve">Position of protein size markers (in </w:t>
      </w:r>
      <w:proofErr w:type="spellStart"/>
      <w:r w:rsidR="00E1094B" w:rsidRPr="005F7F22">
        <w:rPr>
          <w:rFonts w:ascii="Calibri" w:hAnsi="Calibri" w:cs="Calibri"/>
          <w:color w:val="000000" w:themeColor="text1"/>
        </w:rPr>
        <w:t>kDa</w:t>
      </w:r>
      <w:proofErr w:type="spellEnd"/>
      <w:r w:rsidR="00E1094B" w:rsidRPr="005F7F22">
        <w:rPr>
          <w:rFonts w:ascii="Calibri" w:hAnsi="Calibri" w:cs="Calibri"/>
          <w:color w:val="000000" w:themeColor="text1"/>
        </w:rPr>
        <w:t>) and streptavidin (SA) is indicated to the right.</w:t>
      </w:r>
    </w:p>
    <w:p w:rsidR="002D1F41" w:rsidRPr="005F7F22" w:rsidRDefault="002D1F41" w:rsidP="00AC1429">
      <w:pPr>
        <w:jc w:val="both"/>
        <w:rPr>
          <w:rFonts w:ascii="Calibri" w:hAnsi="Calibri" w:cs="Calibri"/>
          <w:b/>
          <w:bCs/>
          <w:color w:val="000000" w:themeColor="text1"/>
        </w:rPr>
      </w:pPr>
    </w:p>
    <w:p w:rsidR="00E1094B" w:rsidRPr="005F7F22" w:rsidRDefault="00C43509" w:rsidP="00E1094B">
      <w:pPr>
        <w:jc w:val="both"/>
        <w:rPr>
          <w:rFonts w:ascii="Calibri" w:hAnsi="Calibri" w:cs="Calibri"/>
          <w:b/>
          <w:bCs/>
          <w:color w:val="000000" w:themeColor="text1"/>
        </w:rPr>
      </w:pPr>
      <w:r w:rsidRPr="005F7F22">
        <w:rPr>
          <w:rFonts w:ascii="Calibri" w:hAnsi="Calibri" w:cs="Calibri"/>
          <w:b/>
          <w:bCs/>
          <w:color w:val="000000" w:themeColor="text1"/>
        </w:rPr>
        <w:t xml:space="preserve">Figure 3. Purification of </w:t>
      </w:r>
      <w:r w:rsidRPr="005F7F22">
        <w:rPr>
          <w:rFonts w:ascii="Calibri" w:hAnsi="Calibri" w:cs="Calibri"/>
          <w:b/>
          <w:bCs/>
          <w:i/>
          <w:iCs/>
          <w:color w:val="000000" w:themeColor="text1"/>
        </w:rPr>
        <w:t>Drosophila</w:t>
      </w:r>
      <w:r w:rsidRPr="005F7F22">
        <w:rPr>
          <w:rFonts w:ascii="Calibri" w:hAnsi="Calibri" w:cs="Calibri"/>
          <w:b/>
          <w:bCs/>
          <w:color w:val="000000" w:themeColor="text1"/>
        </w:rPr>
        <w:t xml:space="preserve"> processing complexes assembled on dH3 Ext pre-mRNA attached to the photo-cleavable group in </w:t>
      </w:r>
      <w:r w:rsidRPr="005F7F22">
        <w:rPr>
          <w:rFonts w:ascii="Calibri" w:hAnsi="Calibri" w:cs="Calibri"/>
          <w:b/>
          <w:bCs/>
          <w:i/>
          <w:iCs/>
          <w:color w:val="000000" w:themeColor="text1"/>
        </w:rPr>
        <w:t>trans</w:t>
      </w:r>
      <w:r w:rsidRPr="005F7F22">
        <w:rPr>
          <w:rFonts w:ascii="Calibri" w:hAnsi="Calibri" w:cs="Calibri"/>
          <w:b/>
          <w:bCs/>
          <w:color w:val="000000" w:themeColor="text1"/>
        </w:rPr>
        <w:t xml:space="preserve">. </w:t>
      </w:r>
      <w:r w:rsidR="005F7F22" w:rsidRPr="005F7F22">
        <w:rPr>
          <w:rFonts w:ascii="Calibri" w:hAnsi="Calibri" w:cs="Calibri"/>
          <w:bCs/>
          <w:color w:val="000000" w:themeColor="text1"/>
        </w:rPr>
        <w:t>(</w:t>
      </w:r>
      <w:r w:rsidRPr="005F7F22">
        <w:rPr>
          <w:rFonts w:ascii="Calibri" w:hAnsi="Calibri" w:cs="Calibri"/>
          <w:b/>
          <w:bCs/>
          <w:color w:val="000000" w:themeColor="text1"/>
        </w:rPr>
        <w:t>A</w:t>
      </w:r>
      <w:r w:rsidR="005F7F22" w:rsidRPr="005F7F22">
        <w:rPr>
          <w:rFonts w:ascii="Calibri" w:hAnsi="Calibri" w:cs="Calibri"/>
          <w:bCs/>
          <w:color w:val="000000" w:themeColor="text1"/>
        </w:rPr>
        <w:t>)</w:t>
      </w:r>
      <w:r w:rsidRPr="005F7F22">
        <w:rPr>
          <w:rFonts w:ascii="Calibri" w:hAnsi="Calibri" w:cs="Calibri"/>
          <w:color w:val="000000" w:themeColor="text1"/>
        </w:rPr>
        <w:t xml:space="preserve"> </w:t>
      </w:r>
      <w:r w:rsidR="00810C58" w:rsidRPr="005F7F22">
        <w:rPr>
          <w:rFonts w:ascii="Calibri" w:hAnsi="Calibri" w:cs="Calibri"/>
          <w:color w:val="000000" w:themeColor="text1"/>
        </w:rPr>
        <w:t xml:space="preserve">A diagram of the dH3 Ext duplex generated by annealing T7-generated dH3 Ext pre-mRNA and chemically synthesized </w:t>
      </w:r>
      <w:proofErr w:type="spellStart"/>
      <w:r w:rsidR="00810C58" w:rsidRPr="005F7F22">
        <w:rPr>
          <w:rFonts w:ascii="Calibri" w:hAnsi="Calibri" w:cs="Calibri"/>
          <w:color w:val="000000" w:themeColor="text1"/>
        </w:rPr>
        <w:t>pcB</w:t>
      </w:r>
      <w:proofErr w:type="spellEnd"/>
      <w:r w:rsidR="00810C58" w:rsidRPr="005F7F22">
        <w:rPr>
          <w:rFonts w:ascii="Calibri" w:hAnsi="Calibri" w:cs="Calibri"/>
          <w:color w:val="000000" w:themeColor="text1"/>
        </w:rPr>
        <w:t xml:space="preserve">/22mer oligonucleotide </w:t>
      </w:r>
      <w:r w:rsidR="00736170" w:rsidRPr="005F7F22">
        <w:rPr>
          <w:rFonts w:ascii="Calibri" w:hAnsi="Calibri" w:cs="Calibri"/>
          <w:color w:val="000000" w:themeColor="text1"/>
        </w:rPr>
        <w:t>with the following sequence: 5’Biot/pc/18S/18S/</w:t>
      </w:r>
      <w:proofErr w:type="spellStart"/>
      <w:r w:rsidR="00736170" w:rsidRPr="005F7F22">
        <w:rPr>
          <w:rFonts w:ascii="Calibri" w:hAnsi="Calibri" w:cs="Calibri"/>
          <w:color w:val="000000" w:themeColor="text1"/>
        </w:rPr>
        <w:t>mAmGmUmAmGmCmUmUmAmCmAmCmUmCmGmAmGmCmCmUmAmC</w:t>
      </w:r>
      <w:proofErr w:type="spellEnd"/>
      <w:r w:rsidRPr="005F7F22">
        <w:rPr>
          <w:rFonts w:ascii="Calibri" w:hAnsi="Calibri" w:cs="Calibri"/>
          <w:color w:val="000000" w:themeColor="text1"/>
        </w:rPr>
        <w:t xml:space="preserve">. </w:t>
      </w:r>
      <w:r w:rsidR="00736170" w:rsidRPr="005F7F22">
        <w:rPr>
          <w:rFonts w:ascii="Calibri" w:hAnsi="Calibri" w:cs="Calibri"/>
          <w:color w:val="000000" w:themeColor="text1"/>
        </w:rPr>
        <w:t>In the oligonucleotide, b</w:t>
      </w:r>
      <w:r w:rsidRPr="005F7F22">
        <w:rPr>
          <w:rFonts w:ascii="Calibri" w:hAnsi="Calibri" w:cs="Calibri"/>
          <w:color w:val="000000" w:themeColor="text1"/>
        </w:rPr>
        <w:t xml:space="preserve">iotin </w:t>
      </w:r>
      <w:r w:rsidR="00736170" w:rsidRPr="005F7F22">
        <w:rPr>
          <w:rFonts w:ascii="Calibri" w:hAnsi="Calibri" w:cs="Calibri"/>
          <w:color w:val="000000" w:themeColor="text1"/>
        </w:rPr>
        <w:t>(</w:t>
      </w:r>
      <w:proofErr w:type="spellStart"/>
      <w:r w:rsidR="00736170" w:rsidRPr="005F7F22">
        <w:rPr>
          <w:rFonts w:ascii="Calibri" w:hAnsi="Calibri" w:cs="Calibri"/>
          <w:color w:val="000000" w:themeColor="text1"/>
        </w:rPr>
        <w:t>Biot</w:t>
      </w:r>
      <w:proofErr w:type="spellEnd"/>
      <w:r w:rsidR="00736170" w:rsidRPr="005F7F22">
        <w:rPr>
          <w:rFonts w:ascii="Calibri" w:hAnsi="Calibri" w:cs="Calibri"/>
          <w:color w:val="000000" w:themeColor="text1"/>
        </w:rPr>
        <w:t xml:space="preserve">) is placed at the 5’ end </w:t>
      </w:r>
      <w:r w:rsidRPr="005F7F22">
        <w:rPr>
          <w:rFonts w:ascii="Calibri" w:hAnsi="Calibri" w:cs="Calibri"/>
          <w:color w:val="000000" w:themeColor="text1"/>
        </w:rPr>
        <w:t>and is followed by the photo-cleavable (pc) linker. The last 19 nucleotides</w:t>
      </w:r>
      <w:r w:rsidR="00736170" w:rsidRPr="005F7F22">
        <w:rPr>
          <w:rFonts w:ascii="Calibri" w:hAnsi="Calibri" w:cs="Calibri"/>
          <w:color w:val="000000" w:themeColor="text1"/>
        </w:rPr>
        <w:t xml:space="preserve"> (underlined in the sequence above)</w:t>
      </w:r>
      <w:r w:rsidRPr="005F7F22">
        <w:rPr>
          <w:rFonts w:ascii="Calibri" w:hAnsi="Calibri" w:cs="Calibri"/>
          <w:color w:val="000000" w:themeColor="text1"/>
        </w:rPr>
        <w:t xml:space="preserve"> are complementary to the 3’ </w:t>
      </w:r>
      <w:r w:rsidR="00736170" w:rsidRPr="005F7F22">
        <w:rPr>
          <w:rFonts w:ascii="Calibri" w:hAnsi="Calibri" w:cs="Calibri"/>
          <w:color w:val="000000" w:themeColor="text1"/>
        </w:rPr>
        <w:t>extension added</w:t>
      </w:r>
      <w:r w:rsidRPr="005F7F22">
        <w:rPr>
          <w:rFonts w:ascii="Calibri" w:hAnsi="Calibri" w:cs="Calibri"/>
          <w:color w:val="000000" w:themeColor="text1"/>
        </w:rPr>
        <w:t xml:space="preserve"> </w:t>
      </w:r>
      <w:r w:rsidR="00736170" w:rsidRPr="005F7F22">
        <w:rPr>
          <w:rFonts w:ascii="Calibri" w:hAnsi="Calibri" w:cs="Calibri"/>
          <w:color w:val="000000" w:themeColor="text1"/>
        </w:rPr>
        <w:t xml:space="preserve">to </w:t>
      </w:r>
      <w:r w:rsidRPr="005F7F22">
        <w:rPr>
          <w:rFonts w:ascii="Calibri" w:hAnsi="Calibri" w:cs="Calibri"/>
          <w:color w:val="000000" w:themeColor="text1"/>
        </w:rPr>
        <w:t xml:space="preserve">the dH3 Ext pre-mRNA. </w:t>
      </w:r>
      <w:r w:rsidR="008053CB" w:rsidRPr="005F7F22">
        <w:rPr>
          <w:rFonts w:ascii="Calibri" w:hAnsi="Calibri" w:cs="Calibri"/>
          <w:color w:val="000000" w:themeColor="text1"/>
        </w:rPr>
        <w:t xml:space="preserve">The presence of 2’O-methyl modifications </w:t>
      </w:r>
      <w:r w:rsidR="00700A7A" w:rsidRPr="005F7F22">
        <w:rPr>
          <w:rFonts w:ascii="Calibri" w:hAnsi="Calibri" w:cs="Calibri"/>
          <w:color w:val="000000" w:themeColor="text1"/>
        </w:rPr>
        <w:t xml:space="preserve">(not indicated in the figure) </w:t>
      </w:r>
      <w:r w:rsidR="008053CB" w:rsidRPr="005F7F22">
        <w:rPr>
          <w:rFonts w:ascii="Calibri" w:hAnsi="Calibri" w:cs="Calibri"/>
          <w:color w:val="000000" w:themeColor="text1"/>
        </w:rPr>
        <w:t>serves two purposes: it stabilizes the oligonucleotide against extract nucleases and increases the strength of the duplex formed with the dH3 Ext pre-mRNA.</w:t>
      </w:r>
      <w:r w:rsidR="00810C58" w:rsidRPr="005F7F22">
        <w:rPr>
          <w:rFonts w:ascii="Calibri" w:hAnsi="Calibri" w:cs="Calibri"/>
          <w:color w:val="000000" w:themeColor="text1"/>
        </w:rPr>
        <w:t xml:space="preserve"> </w:t>
      </w:r>
      <w:r w:rsidR="005F7F22">
        <w:rPr>
          <w:rFonts w:ascii="Calibri" w:hAnsi="Calibri" w:cs="Calibri"/>
          <w:color w:val="000000" w:themeColor="text1"/>
        </w:rPr>
        <w:t>(</w:t>
      </w:r>
      <w:r w:rsidRPr="005F7F22">
        <w:rPr>
          <w:rFonts w:ascii="Calibri" w:hAnsi="Calibri" w:cs="Calibri"/>
          <w:b/>
          <w:bCs/>
          <w:color w:val="000000" w:themeColor="text1"/>
        </w:rPr>
        <w:t>B</w:t>
      </w:r>
      <w:r w:rsidR="005F7F22" w:rsidRPr="005F7F22">
        <w:rPr>
          <w:rFonts w:ascii="Calibri" w:hAnsi="Calibri" w:cs="Calibri"/>
          <w:bCs/>
          <w:color w:val="000000" w:themeColor="text1"/>
        </w:rPr>
        <w:t>)</w:t>
      </w:r>
      <w:r w:rsidRPr="005F7F22">
        <w:rPr>
          <w:rFonts w:ascii="Calibri" w:hAnsi="Calibri" w:cs="Calibri"/>
          <w:color w:val="000000" w:themeColor="text1"/>
        </w:rPr>
        <w:t xml:space="preserve"> dH3 Ext duplex was incubated with a </w:t>
      </w:r>
      <w:r w:rsidRPr="005F7F22">
        <w:rPr>
          <w:rFonts w:ascii="Calibri" w:hAnsi="Calibri" w:cs="Calibri"/>
          <w:i/>
          <w:iCs/>
          <w:color w:val="000000" w:themeColor="text1"/>
        </w:rPr>
        <w:t>Drosophila</w:t>
      </w:r>
      <w:r w:rsidRPr="005F7F22">
        <w:rPr>
          <w:rFonts w:ascii="Calibri" w:hAnsi="Calibri" w:cs="Calibri"/>
          <w:color w:val="000000" w:themeColor="text1"/>
        </w:rPr>
        <w:t xml:space="preserve"> Kc nuclear extract either in the absence or in the presence of processing competitors, immobilized on streptavidin beads, extensively washed and UV-eluted along with the bound proteins. The same fractions of the UV-eluted material (UV-sups, lanes 1 and 2) and the beads following UV-elution (UV-beads, lanes 3 and 4) were analyzed by silver staining. Specific componenst of the processing complexes (those that are eliminated by processing competitors) are indicated with A to F letters. Major non-specific RNA binding proteins (those that are UV-eluted but persist in the presence of the two processing competitors) are indicated with asterisks. </w:t>
      </w:r>
      <w:r w:rsidR="00E1094B" w:rsidRPr="005F7F22">
        <w:rPr>
          <w:rFonts w:ascii="Calibri" w:hAnsi="Calibri" w:cs="Calibri"/>
          <w:color w:val="000000" w:themeColor="text1"/>
        </w:rPr>
        <w:t xml:space="preserve">Position of protein size markers (in </w:t>
      </w:r>
      <w:proofErr w:type="spellStart"/>
      <w:r w:rsidR="00E1094B" w:rsidRPr="005F7F22">
        <w:rPr>
          <w:rFonts w:ascii="Calibri" w:hAnsi="Calibri" w:cs="Calibri"/>
          <w:color w:val="000000" w:themeColor="text1"/>
        </w:rPr>
        <w:t>kDa</w:t>
      </w:r>
      <w:proofErr w:type="spellEnd"/>
      <w:r w:rsidR="00E1094B" w:rsidRPr="005F7F22">
        <w:rPr>
          <w:rFonts w:ascii="Calibri" w:hAnsi="Calibri" w:cs="Calibri"/>
          <w:color w:val="000000" w:themeColor="text1"/>
        </w:rPr>
        <w:t>) is indicated to the right.</w:t>
      </w:r>
    </w:p>
    <w:p w:rsidR="00C43509" w:rsidRPr="005F7F22" w:rsidRDefault="00C43509" w:rsidP="00AC1429">
      <w:pPr>
        <w:jc w:val="both"/>
        <w:rPr>
          <w:rFonts w:ascii="Calibri" w:hAnsi="Calibri" w:cs="Calibri"/>
          <w:color w:val="000000" w:themeColor="text1"/>
        </w:rPr>
      </w:pPr>
    </w:p>
    <w:p w:rsidR="002D1F41" w:rsidRPr="005F7F22" w:rsidRDefault="002D1F41" w:rsidP="00AC1429">
      <w:pPr>
        <w:jc w:val="both"/>
        <w:rPr>
          <w:rFonts w:ascii="Calibri" w:hAnsi="Calibri" w:cs="Calibri"/>
          <w:b/>
          <w:bCs/>
          <w:color w:val="000000" w:themeColor="text1"/>
        </w:rPr>
      </w:pPr>
    </w:p>
    <w:p w:rsidR="00C730DB" w:rsidRPr="005F7F22" w:rsidRDefault="0026210A" w:rsidP="00AC1429">
      <w:pPr>
        <w:jc w:val="both"/>
        <w:rPr>
          <w:rFonts w:ascii="Calibri" w:hAnsi="Calibri" w:cs="Calibri"/>
          <w:b/>
          <w:bCs/>
          <w:color w:val="000000" w:themeColor="text1"/>
        </w:rPr>
      </w:pPr>
      <w:r w:rsidRPr="005F7F22">
        <w:rPr>
          <w:rFonts w:ascii="Calibri" w:hAnsi="Calibri" w:cs="Calibri"/>
          <w:b/>
          <w:bCs/>
          <w:color w:val="000000" w:themeColor="text1"/>
        </w:rPr>
        <w:t>DISCUSS</w:t>
      </w:r>
      <w:r w:rsidR="00933DE0" w:rsidRPr="005F7F22">
        <w:rPr>
          <w:rFonts w:ascii="Calibri" w:hAnsi="Calibri" w:cs="Calibri"/>
          <w:b/>
          <w:bCs/>
          <w:color w:val="000000" w:themeColor="text1"/>
        </w:rPr>
        <w:t>I</w:t>
      </w:r>
      <w:r w:rsidRPr="005F7F22">
        <w:rPr>
          <w:rFonts w:ascii="Calibri" w:hAnsi="Calibri" w:cs="Calibri"/>
          <w:b/>
          <w:bCs/>
          <w:color w:val="000000" w:themeColor="text1"/>
        </w:rPr>
        <w:t>ON</w:t>
      </w:r>
    </w:p>
    <w:p w:rsidR="00D9318E" w:rsidRPr="005F7F22" w:rsidRDefault="00D9318E" w:rsidP="00AC1429">
      <w:pPr>
        <w:jc w:val="both"/>
        <w:rPr>
          <w:rFonts w:ascii="Calibri" w:hAnsi="Calibri" w:cs="Calibri"/>
        </w:rPr>
      </w:pPr>
      <w:r w:rsidRPr="005F7F22">
        <w:rPr>
          <w:rFonts w:ascii="Calibri" w:hAnsi="Calibri" w:cs="Calibri"/>
        </w:rPr>
        <w:t xml:space="preserve">The method described here is straightforward and besides </w:t>
      </w:r>
      <w:r w:rsidR="0022017B" w:rsidRPr="005F7F22">
        <w:rPr>
          <w:rFonts w:ascii="Calibri" w:hAnsi="Calibri" w:cs="Calibri"/>
        </w:rPr>
        <w:t xml:space="preserve">incorporating </w:t>
      </w:r>
      <w:r w:rsidR="003A221B" w:rsidRPr="005F7F22">
        <w:rPr>
          <w:rFonts w:ascii="Calibri" w:hAnsi="Calibri" w:cs="Calibri"/>
        </w:rPr>
        <w:t>a</w:t>
      </w:r>
      <w:r w:rsidRPr="005F7F22">
        <w:rPr>
          <w:rFonts w:ascii="Calibri" w:hAnsi="Calibri" w:cs="Calibri"/>
        </w:rPr>
        <w:t xml:space="preserve"> photo</w:t>
      </w:r>
      <w:r w:rsidR="00011DDF" w:rsidRPr="005F7F22">
        <w:rPr>
          <w:rFonts w:ascii="Calibri" w:hAnsi="Calibri" w:cs="Calibri"/>
        </w:rPr>
        <w:t>-</w:t>
      </w:r>
      <w:r w:rsidRPr="005F7F22">
        <w:rPr>
          <w:rFonts w:ascii="Calibri" w:hAnsi="Calibri" w:cs="Calibri"/>
        </w:rPr>
        <w:t xml:space="preserve">cleavable linker and </w:t>
      </w:r>
      <w:r w:rsidR="00F524FF" w:rsidRPr="005F7F22">
        <w:rPr>
          <w:rFonts w:ascii="Calibri" w:hAnsi="Calibri" w:cs="Calibri"/>
        </w:rPr>
        <w:t xml:space="preserve">the </w:t>
      </w:r>
      <w:r w:rsidRPr="005F7F22">
        <w:rPr>
          <w:rFonts w:ascii="Calibri" w:hAnsi="Calibri" w:cs="Calibri"/>
        </w:rPr>
        <w:t>UV-elution</w:t>
      </w:r>
      <w:r w:rsidR="00F524FF" w:rsidRPr="005F7F22">
        <w:rPr>
          <w:rFonts w:ascii="Calibri" w:hAnsi="Calibri" w:cs="Calibri"/>
        </w:rPr>
        <w:t xml:space="preserve"> step</w:t>
      </w:r>
      <w:r w:rsidRPr="005F7F22">
        <w:rPr>
          <w:rFonts w:ascii="Calibri" w:hAnsi="Calibri" w:cs="Calibri"/>
        </w:rPr>
        <w:t xml:space="preserve"> does not differ from the commonly used methods </w:t>
      </w:r>
      <w:r w:rsidR="0022017B" w:rsidRPr="005F7F22">
        <w:rPr>
          <w:rFonts w:ascii="Calibri" w:hAnsi="Calibri" w:cs="Calibri"/>
        </w:rPr>
        <w:t>that take advantage of</w:t>
      </w:r>
      <w:r w:rsidRPr="005F7F22">
        <w:rPr>
          <w:rFonts w:ascii="Calibri" w:hAnsi="Calibri" w:cs="Calibri"/>
        </w:rPr>
        <w:t xml:space="preserve"> the </w:t>
      </w:r>
      <w:r w:rsidR="0022017B" w:rsidRPr="005F7F22">
        <w:rPr>
          <w:rFonts w:ascii="Calibri" w:hAnsi="Calibri" w:cs="Calibri"/>
        </w:rPr>
        <w:t xml:space="preserve">extremely strong interaction between </w:t>
      </w:r>
      <w:r w:rsidRPr="005F7F22">
        <w:rPr>
          <w:rFonts w:ascii="Calibri" w:hAnsi="Calibri" w:cs="Calibri"/>
        </w:rPr>
        <w:t>biot</w:t>
      </w:r>
      <w:r w:rsidR="008F3521" w:rsidRPr="005F7F22">
        <w:rPr>
          <w:rFonts w:ascii="Calibri" w:hAnsi="Calibri" w:cs="Calibri"/>
        </w:rPr>
        <w:t xml:space="preserve">in </w:t>
      </w:r>
      <w:r w:rsidR="0022017B" w:rsidRPr="005F7F22">
        <w:rPr>
          <w:rFonts w:ascii="Calibri" w:hAnsi="Calibri" w:cs="Calibri"/>
        </w:rPr>
        <w:t xml:space="preserve">and </w:t>
      </w:r>
      <w:r w:rsidRPr="005F7F22">
        <w:rPr>
          <w:rFonts w:ascii="Calibri" w:hAnsi="Calibri" w:cs="Calibri"/>
        </w:rPr>
        <w:t xml:space="preserve">streptavidin. </w:t>
      </w:r>
      <w:r w:rsidR="00EE623E" w:rsidRPr="005F7F22">
        <w:rPr>
          <w:rFonts w:ascii="Calibri" w:hAnsi="Calibri" w:cs="Calibri"/>
        </w:rPr>
        <w:t xml:space="preserve">The UV-elution step is very efficient, typically releasing more than 75% of the immobilized RNA and associated proteins from streptavidin beads, leaving behind a high background of proteins that non-specifically bind to the beads. By eliminating this background, the UV-elution step yields remarkably pure samples suitable for direct analysis by </w:t>
      </w:r>
      <w:r w:rsidRPr="005F7F22">
        <w:rPr>
          <w:rFonts w:ascii="Calibri" w:hAnsi="Calibri" w:cs="Calibri"/>
        </w:rPr>
        <w:t>silver staining</w:t>
      </w:r>
      <w:r w:rsidR="00FC7122" w:rsidRPr="005F7F22">
        <w:rPr>
          <w:rFonts w:ascii="Calibri" w:hAnsi="Calibri" w:cs="Calibri"/>
        </w:rPr>
        <w:t xml:space="preserve">, </w:t>
      </w:r>
      <w:r w:rsidR="00EE623E" w:rsidRPr="005F7F22">
        <w:rPr>
          <w:rFonts w:ascii="Calibri" w:hAnsi="Calibri" w:cs="Calibri"/>
        </w:rPr>
        <w:t xml:space="preserve">mass spectrometry </w:t>
      </w:r>
      <w:r w:rsidR="0022017B" w:rsidRPr="005F7F22">
        <w:rPr>
          <w:rFonts w:ascii="Calibri" w:hAnsi="Calibri" w:cs="Calibri"/>
        </w:rPr>
        <w:t>and</w:t>
      </w:r>
      <w:r w:rsidR="00EE623E" w:rsidRPr="005F7F22">
        <w:rPr>
          <w:rFonts w:ascii="Calibri" w:hAnsi="Calibri" w:cs="Calibri"/>
        </w:rPr>
        <w:t xml:space="preserve"> functional assays. </w:t>
      </w:r>
    </w:p>
    <w:p w:rsidR="002D1F41" w:rsidRPr="005F7F22" w:rsidRDefault="002D1F41" w:rsidP="002D1F41">
      <w:pPr>
        <w:jc w:val="both"/>
        <w:rPr>
          <w:rFonts w:ascii="Calibri" w:hAnsi="Calibri" w:cs="Calibri"/>
        </w:rPr>
      </w:pPr>
    </w:p>
    <w:p w:rsidR="00EE623E" w:rsidRPr="005F7F22" w:rsidRDefault="00F524FF" w:rsidP="002D1F41">
      <w:pPr>
        <w:jc w:val="both"/>
        <w:rPr>
          <w:rFonts w:ascii="Calibri" w:hAnsi="Calibri" w:cs="Calibri"/>
        </w:rPr>
      </w:pPr>
      <w:r w:rsidRPr="005F7F22">
        <w:rPr>
          <w:rFonts w:ascii="Calibri" w:hAnsi="Calibri" w:cs="Calibri"/>
        </w:rPr>
        <w:t>As a result of involving a relatively few</w:t>
      </w:r>
      <w:r w:rsidR="00376546" w:rsidRPr="005F7F22">
        <w:rPr>
          <w:rFonts w:ascii="Calibri" w:hAnsi="Calibri" w:cs="Calibri"/>
        </w:rPr>
        <w:t xml:space="preserve"> and</w:t>
      </w:r>
      <w:r w:rsidRPr="005F7F22">
        <w:rPr>
          <w:rFonts w:ascii="Calibri" w:hAnsi="Calibri" w:cs="Calibri"/>
        </w:rPr>
        <w:t xml:space="preserve"> </w:t>
      </w:r>
      <w:r w:rsidR="00376546" w:rsidRPr="005F7F22">
        <w:rPr>
          <w:rFonts w:ascii="Calibri" w:hAnsi="Calibri" w:cs="Calibri"/>
        </w:rPr>
        <w:t xml:space="preserve">simple </w:t>
      </w:r>
      <w:r w:rsidRPr="005F7F22">
        <w:rPr>
          <w:rFonts w:ascii="Calibri" w:hAnsi="Calibri" w:cs="Calibri"/>
        </w:rPr>
        <w:t>steps, t</w:t>
      </w:r>
      <w:r w:rsidR="00EE623E" w:rsidRPr="005F7F22">
        <w:rPr>
          <w:rFonts w:ascii="Calibri" w:hAnsi="Calibri" w:cs="Calibri"/>
        </w:rPr>
        <w:t xml:space="preserve">he UV-elution method is highly reproducible, providing </w:t>
      </w:r>
      <w:r w:rsidR="003A221B" w:rsidRPr="005F7F22">
        <w:rPr>
          <w:rFonts w:ascii="Calibri" w:hAnsi="Calibri" w:cs="Calibri"/>
        </w:rPr>
        <w:t xml:space="preserve">sufficient </w:t>
      </w:r>
      <w:r w:rsidR="00EE623E" w:rsidRPr="005F7F22">
        <w:rPr>
          <w:rFonts w:ascii="Calibri" w:hAnsi="Calibri" w:cs="Calibri"/>
        </w:rPr>
        <w:t xml:space="preserve">amounts of </w:t>
      </w:r>
      <w:r w:rsidR="00FC7122" w:rsidRPr="005F7F22">
        <w:rPr>
          <w:rFonts w:ascii="Calibri" w:hAnsi="Calibri" w:cs="Calibri"/>
        </w:rPr>
        <w:t xml:space="preserve">the </w:t>
      </w:r>
      <w:r w:rsidR="00EE623E" w:rsidRPr="005F7F22">
        <w:rPr>
          <w:rFonts w:ascii="Calibri" w:hAnsi="Calibri" w:cs="Calibri"/>
        </w:rPr>
        <w:t xml:space="preserve">U7 snRNP </w:t>
      </w:r>
      <w:r w:rsidR="003A221B" w:rsidRPr="005F7F22">
        <w:rPr>
          <w:rFonts w:ascii="Calibri" w:hAnsi="Calibri" w:cs="Calibri"/>
        </w:rPr>
        <w:t>for</w:t>
      </w:r>
      <w:r w:rsidR="001958D5" w:rsidRPr="005F7F22">
        <w:rPr>
          <w:rFonts w:ascii="Calibri" w:hAnsi="Calibri" w:cs="Calibri"/>
        </w:rPr>
        <w:t xml:space="preserve"> silver staining </w:t>
      </w:r>
      <w:r w:rsidR="00EE623E" w:rsidRPr="005F7F22">
        <w:rPr>
          <w:rFonts w:ascii="Calibri" w:hAnsi="Calibri" w:cs="Calibri"/>
        </w:rPr>
        <w:t>from as little as 100</w:t>
      </w:r>
      <w:r w:rsidR="003A4871" w:rsidRPr="005F7F22">
        <w:rPr>
          <w:rFonts w:ascii="Calibri" w:hAnsi="Calibri" w:cs="Calibri"/>
        </w:rPr>
        <w:t xml:space="preserve"> µL</w:t>
      </w:r>
      <w:r w:rsidR="00EE623E" w:rsidRPr="005F7F22">
        <w:rPr>
          <w:rFonts w:ascii="Calibri" w:hAnsi="Calibri" w:cs="Calibri"/>
        </w:rPr>
        <w:t xml:space="preserve"> of mouse and </w:t>
      </w:r>
      <w:r w:rsidR="00EE623E" w:rsidRPr="005F7F22">
        <w:rPr>
          <w:rFonts w:ascii="Calibri" w:hAnsi="Calibri" w:cs="Calibri"/>
          <w:i/>
          <w:iCs/>
        </w:rPr>
        <w:t>Drosophila</w:t>
      </w:r>
      <w:r w:rsidR="00EE623E" w:rsidRPr="005F7F22">
        <w:rPr>
          <w:rFonts w:ascii="Calibri" w:hAnsi="Calibri" w:cs="Calibri"/>
        </w:rPr>
        <w:t xml:space="preserve"> nuclear extracts</w:t>
      </w:r>
      <w:r w:rsidR="0068254D" w:rsidRPr="005F7F22">
        <w:rPr>
          <w:rFonts w:ascii="Calibri" w:hAnsi="Calibri" w:cs="Calibri"/>
        </w:rPr>
        <w:fldChar w:fldCharType="begin"/>
      </w:r>
      <w:r w:rsidR="00C05760" w:rsidRPr="005F7F22">
        <w:rPr>
          <w:rFonts w:ascii="Calibri" w:hAnsi="Calibri" w:cs="Calibri"/>
        </w:rPr>
        <w:instrText xml:space="preserve"> ADDIN EN.CITE &lt;EndNote&gt;&lt;Cite&gt;&lt;Author&gt;Skrajna&lt;/Author&gt;&lt;Year&gt;2018&lt;/Year&gt;&lt;RecNum&gt;18021&lt;/RecNum&gt;&lt;DisplayText&gt;&lt;style face="superscript"&gt;15&lt;/style&gt;&lt;/DisplayText&gt;&lt;record&gt;&lt;rec-number&gt;18021&lt;/rec-number&gt;&lt;foreign-keys&gt;&lt;key app="EN" db-id="zxr529x59ddsz6et5fqx9r5re0ftdsssxza5" timestamp="1528910764"&gt;18021&lt;/key&gt;&lt;/foreign-keys&gt;&lt;ref-type name="Journal Article"&gt;17&lt;/ref-type&gt;&lt;contributors&gt;&lt;authors&gt;&lt;author&gt;Skrajna, A.&lt;/author&gt;&lt;author&gt;Yang, X. C.&lt;/author&gt;&lt;author&gt;Dadlez, M.&lt;/author&gt;&lt;author&gt;Marzluff, W. F.&lt;/author&gt;&lt;author&gt;Dominski, Z.&lt;/author&gt;&lt;/authors&gt;&lt;/contributors&gt;&lt;auth-address&gt;Integrative Program for Biological and Genome Sciences, University of North Carolina at Chapel Hill, Chapel Hill, NC 27599, USA.&amp;#xD;Department of Biophysics, Institute of Biochemistry and Biophysics, Polish Academy of Sciences, 02-106 Warsaw, Poland.&amp;#xD;Department of Biochemistry and Biophysics, University of North Carolina at Chapel Hill, Chapel Hill, NC 27599, USA.&lt;/auth-address&gt;&lt;titles&gt;&lt;title&gt;Protein composition of catalytically active U7-dependent processing complexes assembled on histone pre-mRNA containing biotin and a photo-cleavable linker&lt;/title&gt;&lt;secondary-title&gt;Nucleic Acids Res&lt;/secondary-title&gt;&lt;/titles&gt;&lt;periodical&gt;&lt;full-title&gt;Nucleic Acids Research&lt;/full-title&gt;&lt;abbr-1&gt;Nucleic Acids Res.&lt;/abbr-1&gt;&lt;abbr-2&gt;Nucleic Acids Res&lt;/abbr-2&gt;&lt;/periodical&gt;&lt;pages&gt;4752-4770&lt;/pages&gt;&lt;volume&gt;46&lt;/volume&gt;&lt;number&gt;9&lt;/number&gt;&lt;edition&gt;2018/03/13&lt;/edition&gt;&lt;dates&gt;&lt;year&gt;2018&lt;/year&gt;&lt;pub-dates&gt;&lt;date&gt;May 18&lt;/date&gt;&lt;/pub-dates&gt;&lt;/dates&gt;&lt;isbn&gt;1362-4962 (Electronic)&amp;#xD;0305-1048 (Linking)&lt;/isbn&gt;&lt;accession-num&gt;29529248&lt;/accession-num&gt;&lt;urls&gt;&lt;related-urls&gt;&lt;url&gt;https://www.ncbi.nlm.nih.gov/pubmed/29529248&lt;/url&gt;&lt;/related-urls&gt;&lt;/urls&gt;&lt;custom2&gt;PMC5961079&lt;/custom2&gt;&lt;electronic-resource-num&gt;10.1093/nar/gky133&lt;/electronic-resource-num&gt;&lt;/record&gt;&lt;/Cite&gt;&lt;/EndNote&gt;</w:instrText>
      </w:r>
      <w:r w:rsidR="0068254D" w:rsidRPr="005F7F22">
        <w:rPr>
          <w:rFonts w:ascii="Calibri" w:hAnsi="Calibri" w:cs="Calibri"/>
        </w:rPr>
        <w:fldChar w:fldCharType="separate"/>
      </w:r>
      <w:r w:rsidR="00C05760" w:rsidRPr="005F7F22">
        <w:rPr>
          <w:rFonts w:ascii="Calibri" w:hAnsi="Calibri" w:cs="Calibri"/>
          <w:noProof/>
          <w:vertAlign w:val="superscript"/>
        </w:rPr>
        <w:t>15</w:t>
      </w:r>
      <w:r w:rsidR="0068254D" w:rsidRPr="005F7F22">
        <w:rPr>
          <w:rFonts w:ascii="Calibri" w:hAnsi="Calibri" w:cs="Calibri"/>
        </w:rPr>
        <w:fldChar w:fldCharType="end"/>
      </w:r>
      <w:r w:rsidR="0022017B" w:rsidRPr="005F7F22">
        <w:rPr>
          <w:rFonts w:ascii="Calibri" w:hAnsi="Calibri" w:cs="Calibri"/>
        </w:rPr>
        <w:t xml:space="preserve">. </w:t>
      </w:r>
      <w:r w:rsidR="001958D5" w:rsidRPr="005F7F22">
        <w:rPr>
          <w:rFonts w:ascii="Calibri" w:hAnsi="Calibri" w:cs="Calibri"/>
        </w:rPr>
        <w:t xml:space="preserve">The method </w:t>
      </w:r>
      <w:r w:rsidR="00FC7122" w:rsidRPr="005F7F22">
        <w:rPr>
          <w:rFonts w:ascii="Calibri" w:hAnsi="Calibri" w:cs="Calibri"/>
        </w:rPr>
        <w:t>is</w:t>
      </w:r>
      <w:r w:rsidR="00852DF0" w:rsidRPr="005F7F22">
        <w:rPr>
          <w:rFonts w:ascii="Calibri" w:hAnsi="Calibri" w:cs="Calibri"/>
        </w:rPr>
        <w:t xml:space="preserve"> an attractive alternative to</w:t>
      </w:r>
      <w:r w:rsidR="00EE623E" w:rsidRPr="005F7F22">
        <w:rPr>
          <w:rFonts w:ascii="Calibri" w:hAnsi="Calibri" w:cs="Calibri"/>
        </w:rPr>
        <w:t xml:space="preserve"> other </w:t>
      </w:r>
      <w:r w:rsidR="00852DF0" w:rsidRPr="005F7F22">
        <w:rPr>
          <w:rFonts w:ascii="Calibri" w:hAnsi="Calibri" w:cs="Calibri"/>
        </w:rPr>
        <w:t>experimental strategies</w:t>
      </w:r>
      <w:r w:rsidR="0022017B" w:rsidRPr="005F7F22">
        <w:rPr>
          <w:rFonts w:ascii="Calibri" w:hAnsi="Calibri" w:cs="Calibri"/>
        </w:rPr>
        <w:t xml:space="preserve"> previously used to purify RNA/protein complexes</w:t>
      </w:r>
      <w:r w:rsidR="00EE623E" w:rsidRPr="005F7F22">
        <w:rPr>
          <w:rFonts w:ascii="Calibri" w:hAnsi="Calibri" w:cs="Calibri"/>
        </w:rPr>
        <w:t>, including tagging RNA substrates with an MS2 binding site and immobilizing associated complexes on amylose beads via an MS2-MBP fusion protein. Th</w:t>
      </w:r>
      <w:r w:rsidR="001970A2" w:rsidRPr="005F7F22">
        <w:rPr>
          <w:rFonts w:ascii="Calibri" w:hAnsi="Calibri" w:cs="Calibri"/>
        </w:rPr>
        <w:t>e</w:t>
      </w:r>
      <w:r w:rsidR="0022017B" w:rsidRPr="005F7F22">
        <w:rPr>
          <w:rFonts w:ascii="Calibri" w:hAnsi="Calibri" w:cs="Calibri"/>
        </w:rPr>
        <w:t xml:space="preserve"> MS2</w:t>
      </w:r>
      <w:r w:rsidR="00EE623E" w:rsidRPr="005F7F22">
        <w:rPr>
          <w:rFonts w:ascii="Calibri" w:hAnsi="Calibri" w:cs="Calibri"/>
        </w:rPr>
        <w:t xml:space="preserve"> strategy, while successful in isolating </w:t>
      </w:r>
      <w:r w:rsidR="00D9318E" w:rsidRPr="005F7F22">
        <w:rPr>
          <w:rFonts w:ascii="Calibri" w:hAnsi="Calibri" w:cs="Calibri"/>
        </w:rPr>
        <w:t xml:space="preserve">relatively abundant </w:t>
      </w:r>
      <w:r w:rsidR="00EE623E" w:rsidRPr="005F7F22">
        <w:rPr>
          <w:rFonts w:ascii="Calibri" w:hAnsi="Calibri" w:cs="Calibri"/>
        </w:rPr>
        <w:t>spliceosomes and canoni</w:t>
      </w:r>
      <w:r w:rsidR="006E65BF" w:rsidRPr="005F7F22">
        <w:rPr>
          <w:rFonts w:ascii="Calibri" w:hAnsi="Calibri" w:cs="Calibri"/>
        </w:rPr>
        <w:t>cal 3’ end processing complexes</w:t>
      </w:r>
      <w:r w:rsidR="0068254D" w:rsidRPr="005F7F22">
        <w:rPr>
          <w:rFonts w:ascii="Calibri" w:hAnsi="Calibri" w:cs="Calibri"/>
        </w:rPr>
        <w:fldChar w:fldCharType="begin">
          <w:fldData xml:space="preserve">PEVuZE5vdGU+PENpdGU+PEF1dGhvcj5KdXJpY2E8L0F1dGhvcj48WWVhcj4yMDAyPC9ZZWFyPjxS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</w:fldData>
        </w:fldChar>
      </w:r>
      <w:r w:rsidR="00C05760" w:rsidRPr="005F7F22">
        <w:rPr>
          <w:rFonts w:ascii="Calibri" w:hAnsi="Calibri" w:cs="Calibri"/>
        </w:rPr>
        <w:instrText xml:space="preserve"> ADDIN EN.CITE </w:instrText>
      </w:r>
      <w:r w:rsidR="0068254D" w:rsidRPr="005F7F22">
        <w:rPr>
          <w:rFonts w:ascii="Calibri" w:hAnsi="Calibri" w:cs="Calibri"/>
        </w:rPr>
        <w:fldChar w:fldCharType="begin">
          <w:fldData xml:space="preserve">PEVuZE5vdGU+PENpdGU+PEF1dGhvcj5KdXJpY2E8L0F1dGhvcj48WWVhcj4yMDAyPC9ZZWFyPjxS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</w:fldData>
        </w:fldChar>
      </w:r>
      <w:r w:rsidR="00C05760" w:rsidRPr="005F7F22">
        <w:rPr>
          <w:rFonts w:ascii="Calibri" w:hAnsi="Calibri" w:cs="Calibri"/>
        </w:rPr>
        <w:instrText xml:space="preserve"> ADDIN EN.CITE.DATA </w:instrText>
      </w:r>
      <w:r w:rsidR="0068254D" w:rsidRPr="005F7F22">
        <w:rPr>
          <w:rFonts w:ascii="Calibri" w:hAnsi="Calibri" w:cs="Calibri"/>
        </w:rPr>
      </w:r>
      <w:r w:rsidR="0068254D" w:rsidRPr="005F7F22">
        <w:rPr>
          <w:rFonts w:ascii="Calibri" w:hAnsi="Calibri" w:cs="Calibri"/>
        </w:rPr>
        <w:fldChar w:fldCharType="end"/>
      </w:r>
      <w:r w:rsidR="0068254D" w:rsidRPr="005F7F22">
        <w:rPr>
          <w:rFonts w:ascii="Calibri" w:hAnsi="Calibri" w:cs="Calibri"/>
        </w:rPr>
      </w:r>
      <w:r w:rsidR="0068254D" w:rsidRPr="005F7F22">
        <w:rPr>
          <w:rFonts w:ascii="Calibri" w:hAnsi="Calibri" w:cs="Calibri"/>
        </w:rPr>
        <w:fldChar w:fldCharType="separate"/>
      </w:r>
      <w:r w:rsidR="00C05760" w:rsidRPr="005F7F22">
        <w:rPr>
          <w:rFonts w:ascii="Calibri" w:hAnsi="Calibri" w:cs="Calibri"/>
          <w:noProof/>
          <w:vertAlign w:val="superscript"/>
        </w:rPr>
        <w:t>22,23</w:t>
      </w:r>
      <w:r w:rsidR="0068254D" w:rsidRPr="005F7F22">
        <w:rPr>
          <w:rFonts w:ascii="Calibri" w:hAnsi="Calibri" w:cs="Calibri"/>
        </w:rPr>
        <w:fldChar w:fldCharType="end"/>
      </w:r>
      <w:r w:rsidR="00EE623E" w:rsidRPr="005F7F22">
        <w:rPr>
          <w:rFonts w:ascii="Calibri" w:hAnsi="Calibri" w:cs="Calibri"/>
        </w:rPr>
        <w:t xml:space="preserve">, failed to yield sufficient amounts </w:t>
      </w:r>
      <w:r w:rsidR="00C015B0" w:rsidRPr="005F7F22">
        <w:rPr>
          <w:rFonts w:ascii="Calibri" w:hAnsi="Calibri" w:cs="Calibri"/>
        </w:rPr>
        <w:t xml:space="preserve">of </w:t>
      </w:r>
      <w:r w:rsidR="00EE623E" w:rsidRPr="005F7F22">
        <w:rPr>
          <w:rFonts w:ascii="Calibri" w:hAnsi="Calibri" w:cs="Calibri"/>
        </w:rPr>
        <w:t xml:space="preserve">processing </w:t>
      </w:r>
      <w:r w:rsidR="00D9318E" w:rsidRPr="005F7F22">
        <w:rPr>
          <w:rFonts w:ascii="Calibri" w:hAnsi="Calibri" w:cs="Calibri"/>
        </w:rPr>
        <w:t>complexes</w:t>
      </w:r>
      <w:r w:rsidR="00A5334A" w:rsidRPr="005F7F22">
        <w:rPr>
          <w:rFonts w:ascii="Calibri" w:hAnsi="Calibri" w:cs="Calibri"/>
        </w:rPr>
        <w:t xml:space="preserve"> containing U7 snRNP</w:t>
      </w:r>
      <w:r w:rsidR="00376546" w:rsidRPr="005F7F22">
        <w:rPr>
          <w:rFonts w:ascii="Calibri" w:hAnsi="Calibri" w:cs="Calibri"/>
        </w:rPr>
        <w:t xml:space="preserve"> (ZD, unpublished results)</w:t>
      </w:r>
      <w:r w:rsidR="00A5334A" w:rsidRPr="005F7F22">
        <w:rPr>
          <w:rFonts w:ascii="Calibri" w:hAnsi="Calibri" w:cs="Calibri"/>
        </w:rPr>
        <w:t xml:space="preserve">, which is approximately 100 times less concentrated in </w:t>
      </w:r>
      <w:r w:rsidR="001D0617" w:rsidRPr="005F7F22">
        <w:rPr>
          <w:rFonts w:ascii="Calibri" w:hAnsi="Calibri" w:cs="Calibri"/>
        </w:rPr>
        <w:t>animal cells</w:t>
      </w:r>
      <w:r w:rsidR="00A5334A" w:rsidRPr="005F7F22">
        <w:rPr>
          <w:rFonts w:ascii="Calibri" w:hAnsi="Calibri" w:cs="Calibri"/>
        </w:rPr>
        <w:t xml:space="preserve"> than </w:t>
      </w:r>
      <w:r w:rsidR="00934176" w:rsidRPr="005F7F22">
        <w:rPr>
          <w:rFonts w:ascii="Calibri" w:hAnsi="Calibri" w:cs="Calibri"/>
        </w:rPr>
        <w:t xml:space="preserve">the </w:t>
      </w:r>
      <w:r w:rsidR="001D0617" w:rsidRPr="005F7F22">
        <w:rPr>
          <w:rFonts w:ascii="Calibri" w:hAnsi="Calibri" w:cs="Calibri"/>
        </w:rPr>
        <w:t>major</w:t>
      </w:r>
      <w:r w:rsidR="00934176" w:rsidRPr="005F7F22">
        <w:rPr>
          <w:rFonts w:ascii="Calibri" w:hAnsi="Calibri" w:cs="Calibri"/>
        </w:rPr>
        <w:t xml:space="preserve"> U1 </w:t>
      </w:r>
      <w:proofErr w:type="spellStart"/>
      <w:r w:rsidR="00934176" w:rsidRPr="005F7F22">
        <w:rPr>
          <w:rFonts w:ascii="Calibri" w:hAnsi="Calibri" w:cs="Calibri"/>
        </w:rPr>
        <w:t>spliceosomal</w:t>
      </w:r>
      <w:proofErr w:type="spellEnd"/>
      <w:r w:rsidR="00934176" w:rsidRPr="005F7F22">
        <w:rPr>
          <w:rFonts w:ascii="Calibri" w:hAnsi="Calibri" w:cs="Calibri"/>
        </w:rPr>
        <w:t xml:space="preserve"> snRNP</w:t>
      </w:r>
      <w:r w:rsidR="00EE623E" w:rsidRPr="005F7F22">
        <w:rPr>
          <w:rFonts w:ascii="Calibri" w:hAnsi="Calibri" w:cs="Calibri"/>
        </w:rPr>
        <w:t xml:space="preserve">. </w:t>
      </w:r>
    </w:p>
    <w:p w:rsidR="002D1F41" w:rsidRPr="005F7F22" w:rsidRDefault="002D1F41" w:rsidP="002D1F41">
      <w:pPr>
        <w:pStyle w:val="ad"/>
        <w:ind w:left="0"/>
        <w:jc w:val="both"/>
        <w:rPr>
          <w:rFonts w:ascii="Calibri" w:hAnsi="Calibri" w:cs="Calibri"/>
        </w:rPr>
      </w:pPr>
    </w:p>
    <w:p w:rsidR="0072456F" w:rsidRPr="005F7F22" w:rsidRDefault="0022017B" w:rsidP="002D1F41">
      <w:pPr>
        <w:pStyle w:val="ad"/>
        <w:ind w:left="0"/>
        <w:jc w:val="both"/>
        <w:rPr>
          <w:rStyle w:val="st1"/>
          <w:rFonts w:ascii="Calibri" w:hAnsi="Calibri" w:cs="Calibri"/>
          <w:color w:val="000000" w:themeColor="text1"/>
        </w:rPr>
      </w:pPr>
      <w:r w:rsidRPr="005F7F22">
        <w:rPr>
          <w:rFonts w:ascii="Calibri" w:hAnsi="Calibri" w:cs="Calibri"/>
        </w:rPr>
        <w:t>Many aspects of the protocol need to be modified</w:t>
      </w:r>
      <w:r w:rsidR="00E72D3E" w:rsidRPr="005F7F22">
        <w:rPr>
          <w:rFonts w:ascii="Calibri" w:hAnsi="Calibri" w:cs="Calibri"/>
        </w:rPr>
        <w:t xml:space="preserve"> to</w:t>
      </w:r>
      <w:r w:rsidRPr="005F7F22">
        <w:rPr>
          <w:rFonts w:ascii="Calibri" w:hAnsi="Calibri" w:cs="Calibri"/>
        </w:rPr>
        <w:t xml:space="preserve"> </w:t>
      </w:r>
      <w:r w:rsidR="00376546" w:rsidRPr="005F7F22">
        <w:rPr>
          <w:rFonts w:ascii="Calibri" w:hAnsi="Calibri" w:cs="Calibri"/>
        </w:rPr>
        <w:t xml:space="preserve">meet </w:t>
      </w:r>
      <w:r w:rsidR="00934176" w:rsidRPr="005F7F22">
        <w:rPr>
          <w:rFonts w:ascii="Calibri" w:hAnsi="Calibri" w:cs="Calibri"/>
        </w:rPr>
        <w:t xml:space="preserve">various </w:t>
      </w:r>
      <w:r w:rsidR="005F28EB" w:rsidRPr="005F7F22">
        <w:rPr>
          <w:rFonts w:ascii="Calibri" w:hAnsi="Calibri" w:cs="Calibri"/>
        </w:rPr>
        <w:t>individual research</w:t>
      </w:r>
      <w:r w:rsidR="00376546" w:rsidRPr="005F7F22">
        <w:rPr>
          <w:rFonts w:ascii="Calibri" w:hAnsi="Calibri" w:cs="Calibri"/>
        </w:rPr>
        <w:t xml:space="preserve"> goals and </w:t>
      </w:r>
      <w:r w:rsidRPr="005F7F22">
        <w:rPr>
          <w:rFonts w:ascii="Calibri" w:hAnsi="Calibri" w:cs="Calibri"/>
        </w:rPr>
        <w:t xml:space="preserve">to </w:t>
      </w:r>
      <w:r w:rsidR="001958D5" w:rsidRPr="005F7F22">
        <w:rPr>
          <w:rFonts w:ascii="Calibri" w:hAnsi="Calibri" w:cs="Calibri"/>
        </w:rPr>
        <w:t xml:space="preserve">produce optimal results </w:t>
      </w:r>
      <w:r w:rsidR="0072110E" w:rsidRPr="005F7F22">
        <w:rPr>
          <w:rFonts w:ascii="Calibri" w:hAnsi="Calibri" w:cs="Calibri"/>
        </w:rPr>
        <w:t>with other</w:t>
      </w:r>
      <w:r w:rsidR="001958D5" w:rsidRPr="005F7F22">
        <w:rPr>
          <w:rFonts w:ascii="Calibri" w:hAnsi="Calibri" w:cs="Calibri"/>
        </w:rPr>
        <w:t xml:space="preserve"> RNA/protein complexes</w:t>
      </w:r>
      <w:r w:rsidRPr="005F7F22">
        <w:rPr>
          <w:rFonts w:ascii="Calibri" w:hAnsi="Calibri" w:cs="Calibri"/>
        </w:rPr>
        <w:t xml:space="preserve">. </w:t>
      </w:r>
      <w:r w:rsidR="00E72D3E" w:rsidRPr="005F7F22">
        <w:rPr>
          <w:rFonts w:ascii="Calibri" w:hAnsi="Calibri" w:cs="Calibri"/>
        </w:rPr>
        <w:t xml:space="preserve">First, </w:t>
      </w:r>
      <w:r w:rsidR="00C015B0" w:rsidRPr="005F7F22">
        <w:rPr>
          <w:rFonts w:ascii="Calibri" w:hAnsi="Calibri" w:cs="Calibri"/>
        </w:rPr>
        <w:t>it is important</w:t>
      </w:r>
      <w:r w:rsidR="00BC297D" w:rsidRPr="005F7F22">
        <w:rPr>
          <w:rStyle w:val="st1"/>
          <w:rFonts w:ascii="Calibri" w:hAnsi="Calibri" w:cs="Calibri"/>
          <w:color w:val="000000" w:themeColor="text1"/>
        </w:rPr>
        <w:t xml:space="preserve"> to </w:t>
      </w:r>
      <w:r w:rsidR="00FE13CA" w:rsidRPr="005F7F22">
        <w:rPr>
          <w:rStyle w:val="st1"/>
          <w:rFonts w:ascii="Calibri" w:hAnsi="Calibri" w:cs="Calibri"/>
          <w:color w:val="000000" w:themeColor="text1"/>
        </w:rPr>
        <w:t>match</w:t>
      </w:r>
      <w:r w:rsidR="00BC297D" w:rsidRPr="005F7F22">
        <w:rPr>
          <w:rStyle w:val="st1"/>
          <w:rFonts w:ascii="Calibri" w:hAnsi="Calibri" w:cs="Calibri"/>
          <w:color w:val="000000" w:themeColor="text1"/>
        </w:rPr>
        <w:t xml:space="preserve"> the amount of the RNA substrate </w:t>
      </w:r>
      <w:r w:rsidR="00C015B0" w:rsidRPr="005F7F22">
        <w:rPr>
          <w:rStyle w:val="st1"/>
          <w:rFonts w:ascii="Calibri" w:hAnsi="Calibri" w:cs="Calibri"/>
          <w:color w:val="000000" w:themeColor="text1"/>
        </w:rPr>
        <w:t xml:space="preserve">used </w:t>
      </w:r>
      <w:r w:rsidR="00FE13CA" w:rsidRPr="005F7F22">
        <w:rPr>
          <w:rStyle w:val="st1"/>
          <w:rFonts w:ascii="Calibri" w:hAnsi="Calibri" w:cs="Calibri"/>
          <w:color w:val="000000" w:themeColor="text1"/>
        </w:rPr>
        <w:t xml:space="preserve">for </w:t>
      </w:r>
      <w:r w:rsidR="00934176" w:rsidRPr="005F7F22">
        <w:rPr>
          <w:rStyle w:val="st1"/>
          <w:rFonts w:ascii="Calibri" w:hAnsi="Calibri" w:cs="Calibri"/>
          <w:color w:val="000000" w:themeColor="text1"/>
        </w:rPr>
        <w:t xml:space="preserve">the </w:t>
      </w:r>
      <w:r w:rsidR="00FE13CA" w:rsidRPr="005F7F22">
        <w:rPr>
          <w:rStyle w:val="st1"/>
          <w:rFonts w:ascii="Calibri" w:hAnsi="Calibri" w:cs="Calibri"/>
          <w:color w:val="000000" w:themeColor="text1"/>
        </w:rPr>
        <w:t>complex assembly</w:t>
      </w:r>
      <w:r w:rsidR="00C015B0" w:rsidRPr="005F7F22">
        <w:rPr>
          <w:rStyle w:val="st1"/>
          <w:rFonts w:ascii="Calibri" w:hAnsi="Calibri" w:cs="Calibri"/>
          <w:color w:val="000000" w:themeColor="text1"/>
        </w:rPr>
        <w:t xml:space="preserve"> </w:t>
      </w:r>
      <w:r w:rsidR="00FE13CA" w:rsidRPr="005F7F22">
        <w:rPr>
          <w:rStyle w:val="st1"/>
          <w:rFonts w:ascii="Calibri" w:hAnsi="Calibri" w:cs="Calibri"/>
          <w:color w:val="000000" w:themeColor="text1"/>
        </w:rPr>
        <w:t>with</w:t>
      </w:r>
      <w:r w:rsidR="00BC297D" w:rsidRPr="005F7F22">
        <w:rPr>
          <w:rStyle w:val="st1"/>
          <w:rFonts w:ascii="Calibri" w:hAnsi="Calibri" w:cs="Calibri"/>
          <w:color w:val="000000" w:themeColor="text1"/>
        </w:rPr>
        <w:t xml:space="preserve"> </w:t>
      </w:r>
      <w:r w:rsidR="00FE13CA" w:rsidRPr="005F7F22">
        <w:rPr>
          <w:rStyle w:val="st1"/>
          <w:rFonts w:ascii="Calibri" w:hAnsi="Calibri" w:cs="Calibri"/>
          <w:color w:val="000000" w:themeColor="text1"/>
        </w:rPr>
        <w:t>the amount of this</w:t>
      </w:r>
      <w:r w:rsidR="00A01DD3" w:rsidRPr="005F7F22">
        <w:rPr>
          <w:rStyle w:val="st1"/>
          <w:rFonts w:ascii="Calibri" w:hAnsi="Calibri" w:cs="Calibri"/>
          <w:color w:val="000000" w:themeColor="text1"/>
        </w:rPr>
        <w:t xml:space="preserve"> complex </w:t>
      </w:r>
      <w:r w:rsidR="00FE13CA" w:rsidRPr="005F7F22">
        <w:rPr>
          <w:rStyle w:val="st1"/>
          <w:rFonts w:ascii="Calibri" w:hAnsi="Calibri" w:cs="Calibri"/>
          <w:color w:val="000000" w:themeColor="text1"/>
        </w:rPr>
        <w:t>that exists in the extract</w:t>
      </w:r>
      <w:r w:rsidR="0072110E" w:rsidRPr="005F7F22">
        <w:rPr>
          <w:rStyle w:val="st1"/>
          <w:rFonts w:ascii="Calibri" w:hAnsi="Calibri" w:cs="Calibri"/>
          <w:color w:val="000000" w:themeColor="text1"/>
        </w:rPr>
        <w:t xml:space="preserve">. </w:t>
      </w:r>
      <w:r w:rsidR="005F28EB" w:rsidRPr="005F7F22">
        <w:rPr>
          <w:rStyle w:val="st1"/>
          <w:rFonts w:ascii="Calibri" w:hAnsi="Calibri" w:cs="Calibri"/>
          <w:color w:val="000000" w:themeColor="text1"/>
        </w:rPr>
        <w:t>For limiting complexes</w:t>
      </w:r>
      <w:r w:rsidR="00FE13CA" w:rsidRPr="005F7F22">
        <w:rPr>
          <w:rStyle w:val="st1"/>
          <w:rFonts w:ascii="Calibri" w:hAnsi="Calibri" w:cs="Calibri"/>
          <w:color w:val="000000" w:themeColor="text1"/>
        </w:rPr>
        <w:t>,</w:t>
      </w:r>
      <w:r w:rsidR="005F28EB" w:rsidRPr="005F7F22">
        <w:rPr>
          <w:rStyle w:val="st1"/>
          <w:rFonts w:ascii="Calibri" w:hAnsi="Calibri" w:cs="Calibri"/>
          <w:color w:val="000000" w:themeColor="text1"/>
        </w:rPr>
        <w:t xml:space="preserve"> </w:t>
      </w:r>
      <w:r w:rsidR="00FE13CA" w:rsidRPr="005F7F22">
        <w:rPr>
          <w:rStyle w:val="st1"/>
          <w:rFonts w:ascii="Calibri" w:hAnsi="Calibri" w:cs="Calibri"/>
          <w:color w:val="000000" w:themeColor="text1"/>
        </w:rPr>
        <w:t>including</w:t>
      </w:r>
      <w:r w:rsidR="005F28EB" w:rsidRPr="005F7F22">
        <w:rPr>
          <w:rStyle w:val="st1"/>
          <w:rFonts w:ascii="Calibri" w:hAnsi="Calibri" w:cs="Calibri"/>
          <w:color w:val="000000" w:themeColor="text1"/>
        </w:rPr>
        <w:t xml:space="preserve"> U7 snRNP, u</w:t>
      </w:r>
      <w:r w:rsidR="00AB0F1B" w:rsidRPr="005F7F22">
        <w:rPr>
          <w:rStyle w:val="st1"/>
          <w:rFonts w:ascii="Calibri" w:hAnsi="Calibri" w:cs="Calibri"/>
          <w:color w:val="000000" w:themeColor="text1"/>
        </w:rPr>
        <w:t xml:space="preserve">sing too much substrate </w:t>
      </w:r>
      <w:r w:rsidR="00FE13CA" w:rsidRPr="005F7F22">
        <w:rPr>
          <w:rStyle w:val="st1"/>
          <w:rFonts w:ascii="Calibri" w:hAnsi="Calibri" w:cs="Calibri"/>
          <w:color w:val="000000" w:themeColor="text1"/>
        </w:rPr>
        <w:t>is</w:t>
      </w:r>
      <w:r w:rsidR="00AB0F1B" w:rsidRPr="005F7F22">
        <w:rPr>
          <w:rStyle w:val="st1"/>
          <w:rFonts w:ascii="Calibri" w:hAnsi="Calibri" w:cs="Calibri"/>
          <w:color w:val="000000" w:themeColor="text1"/>
        </w:rPr>
        <w:t xml:space="preserve"> counterproductive, </w:t>
      </w:r>
      <w:r w:rsidR="005F28EB" w:rsidRPr="005F7F22">
        <w:rPr>
          <w:rStyle w:val="st1"/>
          <w:rFonts w:ascii="Calibri" w:hAnsi="Calibri" w:cs="Calibri"/>
          <w:color w:val="000000" w:themeColor="text1"/>
        </w:rPr>
        <w:t xml:space="preserve">only </w:t>
      </w:r>
      <w:r w:rsidR="00AB0F1B" w:rsidRPr="005F7F22">
        <w:rPr>
          <w:rStyle w:val="st1"/>
          <w:rFonts w:ascii="Calibri" w:hAnsi="Calibri" w:cs="Calibri"/>
          <w:color w:val="000000" w:themeColor="text1"/>
        </w:rPr>
        <w:t>increasing the background of non-specific</w:t>
      </w:r>
      <w:r w:rsidR="00BC297D" w:rsidRPr="005F7F22">
        <w:rPr>
          <w:rStyle w:val="st1"/>
          <w:rFonts w:ascii="Calibri" w:hAnsi="Calibri" w:cs="Calibri"/>
          <w:color w:val="000000" w:themeColor="text1"/>
        </w:rPr>
        <w:t xml:space="preserve"> RNA-binding proteins </w:t>
      </w:r>
      <w:r w:rsidR="00AB0F1B" w:rsidRPr="005F7F22">
        <w:rPr>
          <w:rStyle w:val="st1"/>
          <w:rFonts w:ascii="Calibri" w:hAnsi="Calibri" w:cs="Calibri"/>
          <w:color w:val="000000" w:themeColor="text1"/>
        </w:rPr>
        <w:t>in the UV-supernatant</w:t>
      </w:r>
      <w:r w:rsidR="00BC297D" w:rsidRPr="005F7F22">
        <w:rPr>
          <w:rStyle w:val="st1"/>
          <w:rFonts w:ascii="Calibri" w:hAnsi="Calibri" w:cs="Calibri"/>
          <w:color w:val="000000" w:themeColor="text1"/>
        </w:rPr>
        <w:t xml:space="preserve">. </w:t>
      </w:r>
      <w:r w:rsidR="00303840" w:rsidRPr="005F7F22">
        <w:rPr>
          <w:rStyle w:val="st1"/>
          <w:rFonts w:ascii="Calibri" w:hAnsi="Calibri" w:cs="Calibri"/>
          <w:color w:val="000000" w:themeColor="text1"/>
        </w:rPr>
        <w:t>Second, i</w:t>
      </w:r>
      <w:r w:rsidR="00FE13CA" w:rsidRPr="005F7F22">
        <w:rPr>
          <w:rStyle w:val="st1"/>
          <w:rFonts w:ascii="Calibri" w:hAnsi="Calibri" w:cs="Calibri"/>
          <w:color w:val="000000" w:themeColor="text1"/>
        </w:rPr>
        <w:t>t is also important to optimize</w:t>
      </w:r>
      <w:r w:rsidR="00376546" w:rsidRPr="005F7F22">
        <w:rPr>
          <w:rStyle w:val="st1"/>
          <w:rFonts w:ascii="Calibri" w:hAnsi="Calibri" w:cs="Calibri"/>
          <w:color w:val="000000" w:themeColor="text1"/>
        </w:rPr>
        <w:t xml:space="preserve"> the length and </w:t>
      </w:r>
      <w:r w:rsidR="00934176" w:rsidRPr="005F7F22">
        <w:rPr>
          <w:rStyle w:val="st1"/>
          <w:rFonts w:ascii="Calibri" w:hAnsi="Calibri" w:cs="Calibri"/>
          <w:color w:val="000000" w:themeColor="text1"/>
        </w:rPr>
        <w:t xml:space="preserve">the </w:t>
      </w:r>
      <w:r w:rsidR="004A7949" w:rsidRPr="005F7F22">
        <w:rPr>
          <w:rStyle w:val="st1"/>
          <w:rFonts w:ascii="Calibri" w:hAnsi="Calibri" w:cs="Calibri"/>
          <w:color w:val="000000" w:themeColor="text1"/>
        </w:rPr>
        <w:t>temperature</w:t>
      </w:r>
      <w:r w:rsidR="00376546" w:rsidRPr="005F7F22">
        <w:rPr>
          <w:rStyle w:val="st1"/>
          <w:rFonts w:ascii="Calibri" w:hAnsi="Calibri" w:cs="Calibri"/>
          <w:color w:val="000000" w:themeColor="text1"/>
        </w:rPr>
        <w:t xml:space="preserve"> of </w:t>
      </w:r>
      <w:r w:rsidR="004A7949" w:rsidRPr="005F7F22">
        <w:rPr>
          <w:rStyle w:val="st1"/>
          <w:rFonts w:ascii="Calibri" w:hAnsi="Calibri" w:cs="Calibri"/>
          <w:color w:val="000000" w:themeColor="text1"/>
        </w:rPr>
        <w:t xml:space="preserve">incubation </w:t>
      </w:r>
      <w:r w:rsidR="005F28EB" w:rsidRPr="005F7F22">
        <w:rPr>
          <w:rStyle w:val="st1"/>
          <w:rFonts w:ascii="Calibri" w:hAnsi="Calibri" w:cs="Calibri"/>
          <w:color w:val="000000" w:themeColor="text1"/>
        </w:rPr>
        <w:t xml:space="preserve">to promote vigorous </w:t>
      </w:r>
      <w:r w:rsidR="00FE13CA" w:rsidRPr="005F7F22">
        <w:rPr>
          <w:rStyle w:val="st1"/>
          <w:rFonts w:ascii="Calibri" w:hAnsi="Calibri" w:cs="Calibri"/>
          <w:color w:val="000000" w:themeColor="text1"/>
        </w:rPr>
        <w:t>assembly of the complex</w:t>
      </w:r>
      <w:r w:rsidR="00C46404" w:rsidRPr="005F7F22">
        <w:rPr>
          <w:rStyle w:val="st1"/>
          <w:rFonts w:ascii="Calibri" w:hAnsi="Calibri" w:cs="Calibri"/>
          <w:color w:val="000000" w:themeColor="text1"/>
        </w:rPr>
        <w:t xml:space="preserve">, </w:t>
      </w:r>
      <w:r w:rsidR="00FE13CA" w:rsidRPr="005F7F22">
        <w:rPr>
          <w:rStyle w:val="st1"/>
          <w:rFonts w:ascii="Calibri" w:hAnsi="Calibri" w:cs="Calibri"/>
          <w:color w:val="000000" w:themeColor="text1"/>
        </w:rPr>
        <w:t xml:space="preserve">preventing </w:t>
      </w:r>
      <w:r w:rsidR="00C46404" w:rsidRPr="005F7F22">
        <w:rPr>
          <w:rStyle w:val="st1"/>
          <w:rFonts w:ascii="Calibri" w:hAnsi="Calibri" w:cs="Calibri"/>
          <w:color w:val="000000" w:themeColor="text1"/>
        </w:rPr>
        <w:t xml:space="preserve">at the same time </w:t>
      </w:r>
      <w:r w:rsidR="00FE13CA" w:rsidRPr="005F7F22">
        <w:rPr>
          <w:rStyle w:val="st1"/>
          <w:rFonts w:ascii="Calibri" w:hAnsi="Calibri" w:cs="Calibri"/>
          <w:color w:val="000000" w:themeColor="text1"/>
        </w:rPr>
        <w:t>its dissociation</w:t>
      </w:r>
      <w:r w:rsidR="005F28EB" w:rsidRPr="005F7F22">
        <w:rPr>
          <w:rStyle w:val="st1"/>
          <w:rFonts w:ascii="Calibri" w:hAnsi="Calibri" w:cs="Calibri"/>
          <w:color w:val="000000" w:themeColor="text1"/>
        </w:rPr>
        <w:t xml:space="preserve"> </w:t>
      </w:r>
      <w:r w:rsidR="00C46404" w:rsidRPr="005F7F22">
        <w:rPr>
          <w:rStyle w:val="st1"/>
          <w:rFonts w:ascii="Calibri" w:hAnsi="Calibri" w:cs="Calibri"/>
          <w:color w:val="000000" w:themeColor="text1"/>
        </w:rPr>
        <w:t>due to potential proteolysis or excessive RNA degradation</w:t>
      </w:r>
      <w:r w:rsidR="005F28EB" w:rsidRPr="005F7F22">
        <w:rPr>
          <w:rStyle w:val="st1"/>
          <w:rFonts w:ascii="Calibri" w:hAnsi="Calibri" w:cs="Calibri"/>
          <w:color w:val="000000" w:themeColor="text1"/>
        </w:rPr>
        <w:t xml:space="preserve">. </w:t>
      </w:r>
    </w:p>
    <w:p w:rsidR="002D1F41" w:rsidRPr="005F7F22" w:rsidRDefault="002D1F41" w:rsidP="002D1F41">
      <w:pPr>
        <w:pStyle w:val="ad"/>
        <w:ind w:left="0"/>
        <w:jc w:val="both"/>
        <w:rPr>
          <w:rStyle w:val="st1"/>
          <w:rFonts w:ascii="Calibri" w:hAnsi="Calibri" w:cs="Calibri"/>
          <w:color w:val="000000" w:themeColor="text1"/>
        </w:rPr>
      </w:pPr>
    </w:p>
    <w:p w:rsidR="0072110E" w:rsidRPr="005F7F22" w:rsidRDefault="00C46404" w:rsidP="0040266C">
      <w:pPr>
        <w:pStyle w:val="ad"/>
        <w:ind w:left="0"/>
        <w:jc w:val="both"/>
        <w:rPr>
          <w:rStyle w:val="st1"/>
          <w:rFonts w:ascii="Calibri" w:hAnsi="Calibri" w:cs="Calibri"/>
          <w:color w:val="000000" w:themeColor="text1"/>
        </w:rPr>
      </w:pPr>
      <w:r w:rsidRPr="005F7F22">
        <w:rPr>
          <w:rStyle w:val="st1"/>
          <w:rFonts w:ascii="Calibri" w:hAnsi="Calibri" w:cs="Calibri"/>
          <w:color w:val="000000" w:themeColor="text1"/>
        </w:rPr>
        <w:t xml:space="preserve">A key difficultly in working with the U7-dependent processing complexes and </w:t>
      </w:r>
      <w:r w:rsidR="00303840" w:rsidRPr="005F7F22">
        <w:rPr>
          <w:rStyle w:val="st1"/>
          <w:rFonts w:ascii="Calibri" w:hAnsi="Calibri" w:cs="Calibri"/>
          <w:color w:val="000000" w:themeColor="text1"/>
        </w:rPr>
        <w:t>similar</w:t>
      </w:r>
      <w:r w:rsidRPr="005F7F22">
        <w:rPr>
          <w:rStyle w:val="st1"/>
          <w:rFonts w:ascii="Calibri" w:hAnsi="Calibri" w:cs="Calibri"/>
          <w:color w:val="000000" w:themeColor="text1"/>
        </w:rPr>
        <w:t xml:space="preserve"> RNA/protein complexes that carry </w:t>
      </w:r>
      <w:r w:rsidR="00303840" w:rsidRPr="005F7F22">
        <w:rPr>
          <w:rStyle w:val="st1"/>
          <w:rFonts w:ascii="Calibri" w:hAnsi="Calibri" w:cs="Calibri"/>
          <w:color w:val="000000" w:themeColor="text1"/>
        </w:rPr>
        <w:t>enzymatic activities is</w:t>
      </w:r>
      <w:r w:rsidRPr="005F7F22">
        <w:rPr>
          <w:rStyle w:val="st1"/>
          <w:rFonts w:ascii="Calibri" w:hAnsi="Calibri" w:cs="Calibri"/>
          <w:color w:val="000000" w:themeColor="text1"/>
        </w:rPr>
        <w:t xml:space="preserve"> that </w:t>
      </w:r>
      <w:r w:rsidR="00303840" w:rsidRPr="005F7F22">
        <w:rPr>
          <w:rStyle w:val="st1"/>
          <w:rFonts w:ascii="Calibri" w:hAnsi="Calibri" w:cs="Calibri"/>
          <w:color w:val="000000" w:themeColor="text1"/>
        </w:rPr>
        <w:t xml:space="preserve">they </w:t>
      </w:r>
      <w:r w:rsidR="00934176" w:rsidRPr="005F7F22">
        <w:rPr>
          <w:rStyle w:val="st1"/>
          <w:rFonts w:ascii="Calibri" w:hAnsi="Calibri" w:cs="Calibri"/>
          <w:color w:val="000000" w:themeColor="text1"/>
        </w:rPr>
        <w:t xml:space="preserve">may </w:t>
      </w:r>
      <w:r w:rsidR="00303840" w:rsidRPr="005F7F22">
        <w:rPr>
          <w:rStyle w:val="st1"/>
          <w:rFonts w:ascii="Calibri" w:hAnsi="Calibri" w:cs="Calibri"/>
          <w:color w:val="000000" w:themeColor="text1"/>
        </w:rPr>
        <w:t xml:space="preserve">dissociate </w:t>
      </w:r>
      <w:r w:rsidR="00934176" w:rsidRPr="005F7F22">
        <w:rPr>
          <w:rStyle w:val="st1"/>
          <w:rFonts w:ascii="Calibri" w:hAnsi="Calibri" w:cs="Calibri"/>
          <w:color w:val="000000" w:themeColor="text1"/>
        </w:rPr>
        <w:t>after being</w:t>
      </w:r>
      <w:r w:rsidR="00303840" w:rsidRPr="005F7F22">
        <w:rPr>
          <w:rStyle w:val="st1"/>
          <w:rFonts w:ascii="Calibri" w:hAnsi="Calibri" w:cs="Calibri"/>
          <w:color w:val="000000" w:themeColor="text1"/>
        </w:rPr>
        <w:t xml:space="preserve"> fully assembled </w:t>
      </w:r>
      <w:proofErr w:type="gramStart"/>
      <w:r w:rsidR="00303840" w:rsidRPr="005F7F22">
        <w:rPr>
          <w:rStyle w:val="st1"/>
          <w:rFonts w:ascii="Calibri" w:hAnsi="Calibri" w:cs="Calibri"/>
          <w:color w:val="000000" w:themeColor="text1"/>
        </w:rPr>
        <w:t>as a result of</w:t>
      </w:r>
      <w:proofErr w:type="gramEnd"/>
      <w:r w:rsidR="00303840" w:rsidRPr="005F7F22">
        <w:rPr>
          <w:rStyle w:val="st1"/>
          <w:rFonts w:ascii="Calibri" w:hAnsi="Calibri" w:cs="Calibri"/>
          <w:color w:val="000000" w:themeColor="text1"/>
        </w:rPr>
        <w:t xml:space="preserve"> catalysis. </w:t>
      </w:r>
      <w:r w:rsidR="00C730DB" w:rsidRPr="005F7F22">
        <w:rPr>
          <w:rStyle w:val="st1"/>
          <w:rFonts w:ascii="Calibri" w:hAnsi="Calibri" w:cs="Calibri"/>
          <w:color w:val="000000" w:themeColor="text1"/>
        </w:rPr>
        <w:t>C</w:t>
      </w:r>
      <w:r w:rsidR="005F28EB" w:rsidRPr="005F7F22">
        <w:rPr>
          <w:rStyle w:val="st1"/>
          <w:rFonts w:ascii="Calibri" w:hAnsi="Calibri" w:cs="Calibri"/>
          <w:color w:val="000000" w:themeColor="text1"/>
        </w:rPr>
        <w:t>leavage of histone p</w:t>
      </w:r>
      <w:r w:rsidR="00E908E3" w:rsidRPr="005F7F22">
        <w:rPr>
          <w:rStyle w:val="st1"/>
          <w:rFonts w:ascii="Calibri" w:hAnsi="Calibri" w:cs="Calibri"/>
          <w:color w:val="000000" w:themeColor="text1"/>
        </w:rPr>
        <w:t>r</w:t>
      </w:r>
      <w:r w:rsidR="005F28EB" w:rsidRPr="005F7F22">
        <w:rPr>
          <w:rStyle w:val="st1"/>
          <w:rFonts w:ascii="Calibri" w:hAnsi="Calibri" w:cs="Calibri"/>
          <w:color w:val="000000" w:themeColor="text1"/>
        </w:rPr>
        <w:t>e-mRNA</w:t>
      </w:r>
      <w:r w:rsidR="000B1099" w:rsidRPr="005F7F22">
        <w:rPr>
          <w:rStyle w:val="st1"/>
          <w:rFonts w:ascii="Calibri" w:hAnsi="Calibri" w:cs="Calibri"/>
          <w:color w:val="000000" w:themeColor="text1"/>
        </w:rPr>
        <w:t>s</w:t>
      </w:r>
      <w:r w:rsidR="005F28EB" w:rsidRPr="005F7F22">
        <w:rPr>
          <w:rStyle w:val="st1"/>
          <w:rFonts w:ascii="Calibri" w:hAnsi="Calibri" w:cs="Calibri"/>
          <w:color w:val="000000" w:themeColor="text1"/>
        </w:rPr>
        <w:t xml:space="preserve"> occurs </w:t>
      </w:r>
      <w:r w:rsidR="0072456F" w:rsidRPr="005F7F22">
        <w:rPr>
          <w:rStyle w:val="st1"/>
          <w:rFonts w:ascii="Calibri" w:hAnsi="Calibri" w:cs="Calibri"/>
          <w:color w:val="000000" w:themeColor="text1"/>
        </w:rPr>
        <w:t>rapidly</w:t>
      </w:r>
      <w:r w:rsidR="005F28EB" w:rsidRPr="005F7F22">
        <w:rPr>
          <w:rStyle w:val="st1"/>
          <w:rFonts w:ascii="Calibri" w:hAnsi="Calibri" w:cs="Calibri"/>
          <w:color w:val="000000" w:themeColor="text1"/>
        </w:rPr>
        <w:t xml:space="preserve"> </w:t>
      </w:r>
      <w:r w:rsidR="00EC773B" w:rsidRPr="005F7F22">
        <w:rPr>
          <w:rStyle w:val="st1"/>
          <w:rFonts w:ascii="Calibri" w:hAnsi="Calibri" w:cs="Calibri"/>
          <w:color w:val="000000" w:themeColor="text1"/>
        </w:rPr>
        <w:t xml:space="preserve">even </w:t>
      </w:r>
      <w:r w:rsidR="005F28EB" w:rsidRPr="005F7F22">
        <w:rPr>
          <w:rStyle w:val="st1"/>
          <w:rFonts w:ascii="Calibri" w:hAnsi="Calibri" w:cs="Calibri"/>
          <w:color w:val="000000" w:themeColor="text1"/>
        </w:rPr>
        <w:t xml:space="preserve">at low </w:t>
      </w:r>
      <w:r w:rsidR="0072456F" w:rsidRPr="005F7F22">
        <w:rPr>
          <w:rStyle w:val="st1"/>
          <w:rFonts w:ascii="Calibri" w:hAnsi="Calibri" w:cs="Calibri"/>
          <w:color w:val="000000" w:themeColor="text1"/>
        </w:rPr>
        <w:t>temperatures</w:t>
      </w:r>
      <w:r w:rsidR="005F28EB" w:rsidRPr="005F7F22">
        <w:rPr>
          <w:rStyle w:val="st1"/>
          <w:rFonts w:ascii="Calibri" w:hAnsi="Calibri" w:cs="Calibri"/>
          <w:color w:val="000000" w:themeColor="text1"/>
        </w:rPr>
        <w:t xml:space="preserve">, </w:t>
      </w:r>
      <w:r w:rsidR="00EC773B" w:rsidRPr="005F7F22">
        <w:rPr>
          <w:rFonts w:ascii="Calibri" w:hAnsi="Calibri" w:cs="Calibri"/>
          <w:color w:val="000000" w:themeColor="text1"/>
        </w:rPr>
        <w:t xml:space="preserve">significantly reducing the yield of the purified </w:t>
      </w:r>
      <w:r w:rsidR="00303840" w:rsidRPr="005F7F22">
        <w:rPr>
          <w:rFonts w:ascii="Calibri" w:hAnsi="Calibri" w:cs="Calibri"/>
          <w:color w:val="000000" w:themeColor="text1"/>
        </w:rPr>
        <w:t>processing complexes</w:t>
      </w:r>
      <w:r w:rsidR="00EC773B" w:rsidRPr="005F7F22">
        <w:rPr>
          <w:rFonts w:ascii="Calibri" w:hAnsi="Calibri" w:cs="Calibri"/>
          <w:color w:val="000000" w:themeColor="text1"/>
        </w:rPr>
        <w:t xml:space="preserve">. To prevent this undesirable effect, </w:t>
      </w:r>
      <w:r w:rsidR="0040266C" w:rsidRPr="005F7F22">
        <w:rPr>
          <w:rFonts w:ascii="Calibri" w:hAnsi="Calibri" w:cs="Calibri"/>
          <w:color w:val="000000" w:themeColor="text1"/>
        </w:rPr>
        <w:t xml:space="preserve">the major cleavage site and four nearby nucleotides in </w:t>
      </w:r>
      <w:r w:rsidR="005F28EB" w:rsidRPr="005F7F22">
        <w:rPr>
          <w:rFonts w:ascii="Calibri" w:hAnsi="Calibri" w:cs="Calibri"/>
          <w:color w:val="000000" w:themeColor="text1"/>
        </w:rPr>
        <w:t xml:space="preserve">pcB-dH3/5m pre-mRNA </w:t>
      </w:r>
      <w:r w:rsidR="00273EE5" w:rsidRPr="005F7F22">
        <w:rPr>
          <w:rFonts w:ascii="Calibri" w:hAnsi="Calibri" w:cs="Calibri"/>
          <w:color w:val="000000" w:themeColor="text1"/>
        </w:rPr>
        <w:t>w</w:t>
      </w:r>
      <w:r w:rsidR="0040266C" w:rsidRPr="005F7F22">
        <w:rPr>
          <w:rFonts w:ascii="Calibri" w:hAnsi="Calibri" w:cs="Calibri"/>
          <w:color w:val="000000" w:themeColor="text1"/>
        </w:rPr>
        <w:t>ere</w:t>
      </w:r>
      <w:r w:rsidR="00273EE5" w:rsidRPr="005F7F22">
        <w:rPr>
          <w:rFonts w:ascii="Calibri" w:hAnsi="Calibri" w:cs="Calibri"/>
          <w:color w:val="000000" w:themeColor="text1"/>
        </w:rPr>
        <w:t xml:space="preserve"> modified</w:t>
      </w:r>
      <w:r w:rsidR="005F28EB" w:rsidRPr="005F7F22">
        <w:rPr>
          <w:rFonts w:ascii="Calibri" w:hAnsi="Calibri" w:cs="Calibri"/>
          <w:color w:val="000000" w:themeColor="text1"/>
        </w:rPr>
        <w:t xml:space="preserve"> </w:t>
      </w:r>
      <w:r w:rsidR="0040266C" w:rsidRPr="005F7F22">
        <w:rPr>
          <w:rFonts w:ascii="Calibri" w:hAnsi="Calibri" w:cs="Calibri"/>
          <w:color w:val="000000" w:themeColor="text1"/>
        </w:rPr>
        <w:t>during chemical synthesis</w:t>
      </w:r>
      <w:r w:rsidR="00273EE5" w:rsidRPr="005F7F22">
        <w:rPr>
          <w:rFonts w:ascii="Calibri" w:hAnsi="Calibri" w:cs="Calibri"/>
          <w:color w:val="000000" w:themeColor="text1"/>
        </w:rPr>
        <w:t xml:space="preserve"> with </w:t>
      </w:r>
      <w:r w:rsidR="005F28EB" w:rsidRPr="005F7F22">
        <w:rPr>
          <w:rFonts w:ascii="Calibri" w:hAnsi="Calibri" w:cs="Calibri"/>
          <w:color w:val="000000" w:themeColor="text1"/>
        </w:rPr>
        <w:t>2’O-methyl groups (5m)</w:t>
      </w:r>
      <w:r w:rsidR="0068254D" w:rsidRPr="005F7F22">
        <w:rPr>
          <w:rFonts w:ascii="Calibri" w:hAnsi="Calibri" w:cs="Calibri"/>
          <w:color w:val="000000" w:themeColor="text1"/>
        </w:rPr>
        <w:fldChar w:fldCharType="begin">
          <w:fldData xml:space="preserve">PEVuZE5vdGU+PENpdGU+PEF1dGhvcj5ZYW5nPC9BdXRob3I+PFllYXI+MjAxMzwvWWVhcj48UmVj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=
</w:fldData>
        </w:fldChar>
      </w:r>
      <w:r w:rsidR="00C05760" w:rsidRPr="005F7F22">
        <w:rPr>
          <w:rFonts w:ascii="Calibri" w:hAnsi="Calibri" w:cs="Calibri"/>
          <w:color w:val="000000" w:themeColor="text1"/>
        </w:rPr>
        <w:instrText xml:space="preserve"> ADDIN EN.CITE </w:instrText>
      </w:r>
      <w:r w:rsidR="0068254D" w:rsidRPr="005F7F22">
        <w:rPr>
          <w:rFonts w:ascii="Calibri" w:hAnsi="Calibri" w:cs="Calibri"/>
          <w:color w:val="000000" w:themeColor="text1"/>
        </w:rPr>
        <w:fldChar w:fldCharType="begin">
          <w:fldData xml:space="preserve">PEVuZE5vdGU+PENpdGU+PEF1dGhvcj5ZYW5nPC9BdXRob3I+PFllYXI+MjAxMzwvWWVhcj48UmVj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=
</w:fldData>
        </w:fldChar>
      </w:r>
      <w:r w:rsidR="00C05760" w:rsidRPr="005F7F22">
        <w:rPr>
          <w:rFonts w:ascii="Calibri" w:hAnsi="Calibri" w:cs="Calibri"/>
          <w:color w:val="000000" w:themeColor="text1"/>
        </w:rPr>
        <w:instrText xml:space="preserve"> ADDIN EN.CITE.DATA </w:instrText>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end"/>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separate"/>
      </w:r>
      <w:r w:rsidR="00C05760" w:rsidRPr="005F7F22">
        <w:rPr>
          <w:rFonts w:ascii="Calibri" w:hAnsi="Calibri" w:cs="Calibri"/>
          <w:noProof/>
          <w:color w:val="000000" w:themeColor="text1"/>
          <w:vertAlign w:val="superscript"/>
        </w:rPr>
        <w:t>10</w:t>
      </w:r>
      <w:r w:rsidR="0068254D" w:rsidRPr="005F7F22">
        <w:rPr>
          <w:rFonts w:ascii="Calibri" w:hAnsi="Calibri" w:cs="Calibri"/>
          <w:color w:val="000000" w:themeColor="text1"/>
        </w:rPr>
        <w:fldChar w:fldCharType="end"/>
      </w:r>
      <w:r w:rsidR="005F28EB" w:rsidRPr="005F7F22">
        <w:rPr>
          <w:rFonts w:ascii="Calibri" w:hAnsi="Calibri" w:cs="Calibri"/>
          <w:color w:val="000000" w:themeColor="text1"/>
        </w:rPr>
        <w:t xml:space="preserve">. </w:t>
      </w:r>
      <w:r w:rsidR="001B5977" w:rsidRPr="005F7F22">
        <w:rPr>
          <w:rFonts w:ascii="Calibri" w:hAnsi="Calibri" w:cs="Calibri"/>
          <w:color w:val="000000" w:themeColor="text1"/>
        </w:rPr>
        <w:t>This pre-mRNA is</w:t>
      </w:r>
      <w:r w:rsidR="005F28EB" w:rsidRPr="005F7F22">
        <w:rPr>
          <w:rFonts w:ascii="Calibri" w:hAnsi="Calibri" w:cs="Calibri"/>
          <w:color w:val="000000" w:themeColor="text1"/>
        </w:rPr>
        <w:t xml:space="preserve"> </w:t>
      </w:r>
      <w:r w:rsidR="001B5977" w:rsidRPr="005F7F22">
        <w:rPr>
          <w:rFonts w:ascii="Calibri" w:hAnsi="Calibri" w:cs="Calibri"/>
          <w:color w:val="000000" w:themeColor="text1"/>
        </w:rPr>
        <w:t xml:space="preserve">almost completely resistant to cleavage </w:t>
      </w:r>
      <w:r w:rsidR="000B1099" w:rsidRPr="005F7F22">
        <w:rPr>
          <w:rFonts w:ascii="Calibri" w:hAnsi="Calibri" w:cs="Calibri"/>
          <w:color w:val="000000" w:themeColor="text1"/>
        </w:rPr>
        <w:t>by U7 snRNP and</w:t>
      </w:r>
      <w:r w:rsidR="001B5977" w:rsidRPr="005F7F22">
        <w:rPr>
          <w:rFonts w:ascii="Calibri" w:hAnsi="Calibri" w:cs="Calibri"/>
          <w:color w:val="000000" w:themeColor="text1"/>
        </w:rPr>
        <w:t xml:space="preserve"> </w:t>
      </w:r>
      <w:r w:rsidR="005F28EB" w:rsidRPr="005F7F22">
        <w:rPr>
          <w:rFonts w:ascii="Calibri" w:hAnsi="Calibri" w:cs="Calibri"/>
          <w:color w:val="000000" w:themeColor="text1"/>
        </w:rPr>
        <w:t xml:space="preserve">can be incubated with a nuclear extract at room temperature for </w:t>
      </w:r>
      <w:r w:rsidR="00E908E3" w:rsidRPr="005F7F22">
        <w:rPr>
          <w:rFonts w:ascii="Calibri" w:hAnsi="Calibri" w:cs="Calibri"/>
          <w:color w:val="000000" w:themeColor="text1"/>
        </w:rPr>
        <w:t>60 min</w:t>
      </w:r>
      <w:r w:rsidR="005F28EB" w:rsidRPr="005F7F22">
        <w:rPr>
          <w:rFonts w:ascii="Calibri" w:hAnsi="Calibri" w:cs="Calibri"/>
          <w:color w:val="000000" w:themeColor="text1"/>
        </w:rPr>
        <w:t xml:space="preserve"> without </w:t>
      </w:r>
      <w:r w:rsidR="00876F63" w:rsidRPr="005F7F22">
        <w:rPr>
          <w:rFonts w:ascii="Calibri" w:hAnsi="Calibri" w:cs="Calibri"/>
          <w:color w:val="000000" w:themeColor="text1"/>
        </w:rPr>
        <w:t>causing</w:t>
      </w:r>
      <w:r w:rsidR="005F28EB" w:rsidRPr="005F7F22">
        <w:rPr>
          <w:rFonts w:ascii="Calibri" w:hAnsi="Calibri" w:cs="Calibri"/>
          <w:color w:val="000000" w:themeColor="text1"/>
        </w:rPr>
        <w:t xml:space="preserve"> </w:t>
      </w:r>
      <w:r w:rsidR="0040266C" w:rsidRPr="005F7F22">
        <w:rPr>
          <w:rFonts w:ascii="Calibri" w:hAnsi="Calibri" w:cs="Calibri"/>
          <w:color w:val="000000" w:themeColor="text1"/>
        </w:rPr>
        <w:t xml:space="preserve">detectable </w:t>
      </w:r>
      <w:r w:rsidR="005F28EB" w:rsidRPr="005F7F22">
        <w:rPr>
          <w:rFonts w:ascii="Calibri" w:hAnsi="Calibri" w:cs="Calibri"/>
          <w:color w:val="000000" w:themeColor="text1"/>
        </w:rPr>
        <w:t xml:space="preserve">complex disruption. The T7-generated dH3 Ext annealed to </w:t>
      </w:r>
      <w:proofErr w:type="spellStart"/>
      <w:r w:rsidR="005F28EB" w:rsidRPr="005F7F22">
        <w:rPr>
          <w:rFonts w:ascii="Calibri" w:hAnsi="Calibri" w:cs="Calibri"/>
          <w:color w:val="000000" w:themeColor="text1"/>
        </w:rPr>
        <w:t>pcB</w:t>
      </w:r>
      <w:proofErr w:type="spellEnd"/>
      <w:r w:rsidR="005F28EB" w:rsidRPr="005F7F22">
        <w:rPr>
          <w:rFonts w:ascii="Calibri" w:hAnsi="Calibri" w:cs="Calibri"/>
          <w:color w:val="000000" w:themeColor="text1"/>
        </w:rPr>
        <w:t xml:space="preserve">/22mer lacks </w:t>
      </w:r>
      <w:r w:rsidR="00C730DB" w:rsidRPr="005F7F22">
        <w:rPr>
          <w:rFonts w:ascii="Calibri" w:hAnsi="Calibri" w:cs="Calibri"/>
          <w:color w:val="000000" w:themeColor="text1"/>
        </w:rPr>
        <w:t>these</w:t>
      </w:r>
      <w:r w:rsidR="005F28EB" w:rsidRPr="005F7F22">
        <w:rPr>
          <w:rFonts w:ascii="Calibri" w:hAnsi="Calibri" w:cs="Calibri"/>
          <w:color w:val="000000" w:themeColor="text1"/>
        </w:rPr>
        <w:t xml:space="preserve"> modification</w:t>
      </w:r>
      <w:r w:rsidR="00C730DB" w:rsidRPr="005F7F22">
        <w:rPr>
          <w:rFonts w:ascii="Calibri" w:hAnsi="Calibri" w:cs="Calibri"/>
          <w:color w:val="000000" w:themeColor="text1"/>
        </w:rPr>
        <w:t>s</w:t>
      </w:r>
      <w:r w:rsidR="005F28EB" w:rsidRPr="005F7F22">
        <w:rPr>
          <w:rFonts w:ascii="Calibri" w:hAnsi="Calibri" w:cs="Calibri"/>
          <w:color w:val="000000" w:themeColor="text1"/>
        </w:rPr>
        <w:t xml:space="preserve"> and its incubation with a nuclear extract is carried out on ice for 5</w:t>
      </w:r>
      <w:r w:rsidR="00E908E3" w:rsidRPr="005F7F22">
        <w:rPr>
          <w:rFonts w:ascii="Calibri" w:hAnsi="Calibri" w:cs="Calibri"/>
          <w:color w:val="000000" w:themeColor="text1"/>
        </w:rPr>
        <w:t xml:space="preserve"> min</w:t>
      </w:r>
      <w:r w:rsidR="005F28EB" w:rsidRPr="005F7F22">
        <w:rPr>
          <w:rFonts w:ascii="Calibri" w:hAnsi="Calibri" w:cs="Calibri"/>
          <w:color w:val="000000" w:themeColor="text1"/>
        </w:rPr>
        <w:t xml:space="preserve"> or shorter to limit catalysis.</w:t>
      </w:r>
      <w:r w:rsidR="00073C95" w:rsidRPr="005F7F22">
        <w:rPr>
          <w:rFonts w:ascii="Calibri" w:hAnsi="Calibri" w:cs="Calibri"/>
          <w:color w:val="000000" w:themeColor="text1"/>
        </w:rPr>
        <w:t xml:space="preserve"> </w:t>
      </w:r>
      <w:proofErr w:type="spellStart"/>
      <w:r w:rsidR="00273EE5" w:rsidRPr="005F7F22">
        <w:rPr>
          <w:rFonts w:ascii="Calibri" w:hAnsi="Calibri" w:cs="Calibri"/>
          <w:color w:val="000000" w:themeColor="text1"/>
        </w:rPr>
        <w:t>pcB</w:t>
      </w:r>
      <w:proofErr w:type="spellEnd"/>
      <w:r w:rsidR="00273EE5" w:rsidRPr="005F7F22">
        <w:rPr>
          <w:rFonts w:ascii="Calibri" w:hAnsi="Calibri" w:cs="Calibri"/>
          <w:color w:val="000000" w:themeColor="text1"/>
        </w:rPr>
        <w:t>-SL RNA contains mature 3’ end of histone mRNA and in cytoplasmic extracts does not undergo any addition processing. 3’hExo, which is magnesium-dependent 3’-5’ exonuclease is capable of removing 2-3 nucleotides of the single stranded tail</w:t>
      </w:r>
      <w:r w:rsidR="00273EE5" w:rsidRPr="005F7F22">
        <w:rPr>
          <w:rFonts w:ascii="Calibri" w:hAnsi="Calibri" w:cs="Calibri"/>
          <w:i/>
          <w:iCs/>
          <w:color w:val="000000" w:themeColor="text1"/>
        </w:rPr>
        <w:t xml:space="preserve"> in vivo</w:t>
      </w:r>
      <w:r w:rsidR="0068254D" w:rsidRPr="005F7F22">
        <w:rPr>
          <w:rFonts w:ascii="Calibri" w:hAnsi="Calibri" w:cs="Calibri"/>
          <w:color w:val="000000" w:themeColor="text1"/>
        </w:rPr>
        <w:fldChar w:fldCharType="begin">
          <w:fldData xml:space="preserve">PEVuZE5vdGU+PENpdGU+PEF1dGhvcj5UaG9tYXM8L0F1dGhvcj48WWVhcj4yMDE0PC9ZZWFyPjxS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</w:fldData>
        </w:fldChar>
      </w:r>
      <w:r w:rsidR="00C05760" w:rsidRPr="005F7F22">
        <w:rPr>
          <w:rFonts w:ascii="Calibri" w:hAnsi="Calibri" w:cs="Calibri"/>
          <w:color w:val="000000" w:themeColor="text1"/>
        </w:rPr>
        <w:instrText xml:space="preserve"> ADDIN EN.CITE </w:instrText>
      </w:r>
      <w:r w:rsidR="0068254D" w:rsidRPr="005F7F22">
        <w:rPr>
          <w:rFonts w:ascii="Calibri" w:hAnsi="Calibri" w:cs="Calibri"/>
          <w:color w:val="000000" w:themeColor="text1"/>
        </w:rPr>
        <w:fldChar w:fldCharType="begin">
          <w:fldData xml:space="preserve">PEVuZE5vdGU+PENpdGU+PEF1dGhvcj5UaG9tYXM8L0F1dGhvcj48WWVhcj4yMDE0PC9ZZWFyPjxS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</w:fldData>
        </w:fldChar>
      </w:r>
      <w:r w:rsidR="00C05760" w:rsidRPr="005F7F22">
        <w:rPr>
          <w:rFonts w:ascii="Calibri" w:hAnsi="Calibri" w:cs="Calibri"/>
          <w:color w:val="000000" w:themeColor="text1"/>
        </w:rPr>
        <w:instrText xml:space="preserve"> ADDIN EN.CITE.DATA </w:instrText>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end"/>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separate"/>
      </w:r>
      <w:r w:rsidR="00C05760" w:rsidRPr="005F7F22">
        <w:rPr>
          <w:rFonts w:ascii="Calibri" w:hAnsi="Calibri" w:cs="Calibri"/>
          <w:noProof/>
          <w:color w:val="000000" w:themeColor="text1"/>
          <w:vertAlign w:val="superscript"/>
        </w:rPr>
        <w:t>24,25</w:t>
      </w:r>
      <w:r w:rsidR="0068254D" w:rsidRPr="005F7F22">
        <w:rPr>
          <w:rFonts w:ascii="Calibri" w:hAnsi="Calibri" w:cs="Calibri"/>
          <w:color w:val="000000" w:themeColor="text1"/>
        </w:rPr>
        <w:fldChar w:fldCharType="end"/>
      </w:r>
      <w:r w:rsidR="00273EE5" w:rsidRPr="005F7F22">
        <w:rPr>
          <w:rFonts w:ascii="Calibri" w:hAnsi="Calibri" w:cs="Calibri"/>
          <w:color w:val="000000" w:themeColor="text1"/>
        </w:rPr>
        <w:t xml:space="preserve"> but </w:t>
      </w:r>
      <w:r w:rsidR="00273EE5" w:rsidRPr="005F7F22">
        <w:rPr>
          <w:rFonts w:ascii="Calibri" w:hAnsi="Calibri" w:cs="Calibri"/>
          <w:i/>
          <w:iCs/>
          <w:color w:val="000000" w:themeColor="text1"/>
        </w:rPr>
        <w:t>in vitro</w:t>
      </w:r>
      <w:r w:rsidR="00273EE5" w:rsidRPr="005F7F22">
        <w:rPr>
          <w:rFonts w:ascii="Calibri" w:hAnsi="Calibri" w:cs="Calibri"/>
          <w:color w:val="000000" w:themeColor="text1"/>
        </w:rPr>
        <w:t xml:space="preserve"> its activity is in</w:t>
      </w:r>
      <w:r w:rsidR="006E65BF" w:rsidRPr="005F7F22">
        <w:rPr>
          <w:rFonts w:ascii="Calibri" w:hAnsi="Calibri" w:cs="Calibri"/>
          <w:color w:val="000000" w:themeColor="text1"/>
        </w:rPr>
        <w:t>hibited by the presence of EDTA</w:t>
      </w:r>
      <w:r w:rsidR="0068254D" w:rsidRPr="005F7F22">
        <w:rPr>
          <w:rFonts w:ascii="Calibri" w:hAnsi="Calibri" w:cs="Calibri"/>
          <w:color w:val="000000" w:themeColor="text1"/>
        </w:rPr>
        <w:fldChar w:fldCharType="begin">
          <w:fldData xml:space="preserve">PEVuZE5vdGU+PENpdGU+PEF1dGhvcj5Eb21pbnNraTwvQXV0aG9yPjxZZWFyPjIwMDM8L1llYXI+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</w:fldData>
        </w:fldChar>
      </w:r>
      <w:r w:rsidR="00C05760" w:rsidRPr="005F7F22">
        <w:rPr>
          <w:rFonts w:ascii="Calibri" w:hAnsi="Calibri" w:cs="Calibri"/>
          <w:color w:val="000000" w:themeColor="text1"/>
        </w:rPr>
        <w:instrText xml:space="preserve"> ADDIN EN.CITE </w:instrText>
      </w:r>
      <w:r w:rsidR="0068254D" w:rsidRPr="005F7F22">
        <w:rPr>
          <w:rFonts w:ascii="Calibri" w:hAnsi="Calibri" w:cs="Calibri"/>
          <w:color w:val="000000" w:themeColor="text1"/>
        </w:rPr>
        <w:fldChar w:fldCharType="begin">
          <w:fldData xml:space="preserve">PEVuZE5vdGU+PENpdGU+PEF1dGhvcj5Eb21pbnNraTwvQXV0aG9yPjxZZWFyPjIwMDM8L1llYXI+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</w:fldData>
        </w:fldChar>
      </w:r>
      <w:r w:rsidR="00C05760" w:rsidRPr="005F7F22">
        <w:rPr>
          <w:rFonts w:ascii="Calibri" w:hAnsi="Calibri" w:cs="Calibri"/>
          <w:color w:val="000000" w:themeColor="text1"/>
        </w:rPr>
        <w:instrText xml:space="preserve"> ADDIN EN.CITE.DATA </w:instrText>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end"/>
      </w:r>
      <w:r w:rsidR="0068254D" w:rsidRPr="005F7F22">
        <w:rPr>
          <w:rFonts w:ascii="Calibri" w:hAnsi="Calibri" w:cs="Calibri"/>
          <w:color w:val="000000" w:themeColor="text1"/>
        </w:rPr>
      </w:r>
      <w:r w:rsidR="0068254D" w:rsidRPr="005F7F22">
        <w:rPr>
          <w:rFonts w:ascii="Calibri" w:hAnsi="Calibri" w:cs="Calibri"/>
          <w:color w:val="000000" w:themeColor="text1"/>
        </w:rPr>
        <w:fldChar w:fldCharType="separate"/>
      </w:r>
      <w:r w:rsidR="00C05760" w:rsidRPr="005F7F22">
        <w:rPr>
          <w:rFonts w:ascii="Calibri" w:hAnsi="Calibri" w:cs="Calibri"/>
          <w:noProof/>
          <w:color w:val="000000" w:themeColor="text1"/>
          <w:vertAlign w:val="superscript"/>
        </w:rPr>
        <w:t>16</w:t>
      </w:r>
      <w:r w:rsidR="0068254D" w:rsidRPr="005F7F22">
        <w:rPr>
          <w:rFonts w:ascii="Calibri" w:hAnsi="Calibri" w:cs="Calibri"/>
          <w:color w:val="000000" w:themeColor="text1"/>
        </w:rPr>
        <w:fldChar w:fldCharType="end"/>
      </w:r>
      <w:r w:rsidR="00273EE5" w:rsidRPr="005F7F22">
        <w:rPr>
          <w:rFonts w:ascii="Calibri" w:hAnsi="Calibri" w:cs="Calibri"/>
          <w:color w:val="000000" w:themeColor="text1"/>
        </w:rPr>
        <w:t xml:space="preserve">. As a result, </w:t>
      </w:r>
      <w:proofErr w:type="spellStart"/>
      <w:r w:rsidR="00273EE5" w:rsidRPr="005F7F22">
        <w:rPr>
          <w:rFonts w:ascii="Calibri" w:hAnsi="Calibri" w:cs="Calibri"/>
          <w:color w:val="000000" w:themeColor="text1"/>
        </w:rPr>
        <w:t>pcB</w:t>
      </w:r>
      <w:proofErr w:type="spellEnd"/>
      <w:r w:rsidR="00273EE5" w:rsidRPr="005F7F22">
        <w:rPr>
          <w:rFonts w:ascii="Calibri" w:hAnsi="Calibri" w:cs="Calibri"/>
          <w:color w:val="000000" w:themeColor="text1"/>
        </w:rPr>
        <w:t xml:space="preserve">-SL RNA can be incubated in cytoplasmic extracts at room temperature for an extended time without any adverse effects, although typically a short incubation on ice is sufficient to form a ternary complex </w:t>
      </w:r>
      <w:r w:rsidR="00C730DB" w:rsidRPr="005F7F22">
        <w:rPr>
          <w:rFonts w:ascii="Calibri" w:hAnsi="Calibri" w:cs="Calibri"/>
          <w:color w:val="000000" w:themeColor="text1"/>
        </w:rPr>
        <w:t>of the</w:t>
      </w:r>
      <w:r w:rsidR="00273EE5" w:rsidRPr="005F7F22">
        <w:rPr>
          <w:rFonts w:ascii="Calibri" w:hAnsi="Calibri" w:cs="Calibri"/>
          <w:color w:val="000000" w:themeColor="text1"/>
        </w:rPr>
        <w:t xml:space="preserve"> RNA</w:t>
      </w:r>
      <w:r w:rsidR="00C730DB" w:rsidRPr="005F7F22">
        <w:rPr>
          <w:rFonts w:ascii="Calibri" w:hAnsi="Calibri" w:cs="Calibri"/>
          <w:color w:val="000000" w:themeColor="text1"/>
        </w:rPr>
        <w:t xml:space="preserve"> with</w:t>
      </w:r>
      <w:r w:rsidR="00273EE5" w:rsidRPr="005F7F22">
        <w:rPr>
          <w:rFonts w:ascii="Calibri" w:hAnsi="Calibri" w:cs="Calibri"/>
          <w:color w:val="000000" w:themeColor="text1"/>
        </w:rPr>
        <w:t xml:space="preserve"> SLBP and 3’hExo.</w:t>
      </w:r>
      <w:r w:rsidR="00304871" w:rsidRPr="005F7F22">
        <w:rPr>
          <w:rStyle w:val="st1"/>
          <w:rFonts w:ascii="Calibri" w:hAnsi="Calibri" w:cs="Calibri"/>
          <w:color w:val="000000" w:themeColor="text1"/>
        </w:rPr>
        <w:t xml:space="preserve"> </w:t>
      </w:r>
    </w:p>
    <w:p w:rsidR="002D1F41" w:rsidRPr="005F7F22" w:rsidRDefault="002D1F41" w:rsidP="002D1F41">
      <w:pPr>
        <w:jc w:val="both"/>
        <w:rPr>
          <w:rFonts w:ascii="Calibri" w:hAnsi="Calibri" w:cs="Calibri"/>
          <w:color w:val="000000"/>
        </w:rPr>
      </w:pPr>
    </w:p>
    <w:p w:rsidR="0089739F" w:rsidRPr="005F7F22" w:rsidRDefault="004A7949" w:rsidP="008F50F3">
      <w:pPr>
        <w:jc w:val="both"/>
        <w:rPr>
          <w:rFonts w:ascii="Calibri" w:hAnsi="Calibri" w:cs="Calibri"/>
        </w:rPr>
      </w:pPr>
      <w:r w:rsidRPr="005F7F22">
        <w:rPr>
          <w:rFonts w:ascii="Calibri" w:hAnsi="Calibri" w:cs="Calibri"/>
          <w:color w:val="000000"/>
        </w:rPr>
        <w:t xml:space="preserve">Of the two </w:t>
      </w:r>
      <w:r w:rsidR="00C730DB" w:rsidRPr="005F7F22">
        <w:rPr>
          <w:rFonts w:ascii="Calibri" w:hAnsi="Calibri" w:cs="Calibri"/>
          <w:color w:val="000000"/>
        </w:rPr>
        <w:t xml:space="preserve">alternative </w:t>
      </w:r>
      <w:r w:rsidRPr="005F7F22">
        <w:rPr>
          <w:rFonts w:ascii="Calibri" w:hAnsi="Calibri" w:cs="Calibri"/>
          <w:color w:val="000000"/>
        </w:rPr>
        <w:t xml:space="preserve">variants </w:t>
      </w:r>
      <w:r w:rsidR="00C730DB" w:rsidRPr="005F7F22">
        <w:rPr>
          <w:rFonts w:ascii="Calibri" w:hAnsi="Calibri" w:cs="Calibri"/>
          <w:color w:val="000000"/>
        </w:rPr>
        <w:t>of the UV-elution method</w:t>
      </w:r>
      <w:r w:rsidRPr="005F7F22">
        <w:rPr>
          <w:rFonts w:ascii="Calibri" w:hAnsi="Calibri" w:cs="Calibri"/>
          <w:color w:val="000000"/>
        </w:rPr>
        <w:t xml:space="preserve">, </w:t>
      </w:r>
      <w:r w:rsidRPr="005F7F22">
        <w:rPr>
          <w:rFonts w:ascii="Calibri" w:hAnsi="Calibri" w:cs="Calibri"/>
        </w:rPr>
        <w:t xml:space="preserve">using </w:t>
      </w:r>
      <w:r w:rsidR="007229DC" w:rsidRPr="005F7F22">
        <w:rPr>
          <w:rFonts w:ascii="Calibri" w:hAnsi="Calibri" w:cs="Calibri"/>
        </w:rPr>
        <w:t xml:space="preserve">RNA </w:t>
      </w:r>
      <w:r w:rsidR="00C730DB" w:rsidRPr="005F7F22">
        <w:rPr>
          <w:rFonts w:ascii="Calibri" w:hAnsi="Calibri" w:cs="Calibri"/>
        </w:rPr>
        <w:t xml:space="preserve">substrates with </w:t>
      </w:r>
      <w:r w:rsidRPr="005F7F22">
        <w:rPr>
          <w:rFonts w:ascii="Calibri" w:hAnsi="Calibri" w:cs="Calibri"/>
        </w:rPr>
        <w:t>biotin and the</w:t>
      </w:r>
      <w:r w:rsidR="001D0617" w:rsidRPr="005F7F22">
        <w:rPr>
          <w:rFonts w:ascii="Calibri" w:hAnsi="Calibri" w:cs="Calibri"/>
        </w:rPr>
        <w:t xml:space="preserve"> </w:t>
      </w:r>
      <w:r w:rsidR="009E1131" w:rsidRPr="005F7F22">
        <w:rPr>
          <w:rFonts w:ascii="Calibri" w:hAnsi="Calibri" w:cs="Calibri"/>
        </w:rPr>
        <w:t>photo</w:t>
      </w:r>
      <w:r w:rsidR="00011DDF" w:rsidRPr="005F7F22">
        <w:rPr>
          <w:rFonts w:ascii="Calibri" w:hAnsi="Calibri" w:cs="Calibri"/>
        </w:rPr>
        <w:t>-</w:t>
      </w:r>
      <w:r w:rsidR="009E1131" w:rsidRPr="005F7F22">
        <w:rPr>
          <w:rFonts w:ascii="Calibri" w:hAnsi="Calibri" w:cs="Calibri"/>
        </w:rPr>
        <w:t xml:space="preserve">cleavable </w:t>
      </w:r>
      <w:r w:rsidRPr="005F7F22">
        <w:rPr>
          <w:rFonts w:ascii="Calibri" w:hAnsi="Calibri" w:cs="Calibri"/>
        </w:rPr>
        <w:t>linker</w:t>
      </w:r>
      <w:r w:rsidR="009E1131" w:rsidRPr="005F7F22">
        <w:rPr>
          <w:rFonts w:ascii="Calibri" w:hAnsi="Calibri" w:cs="Calibri"/>
        </w:rPr>
        <w:t xml:space="preserve"> </w:t>
      </w:r>
      <w:r w:rsidR="00450974" w:rsidRPr="005F7F22">
        <w:rPr>
          <w:rFonts w:ascii="Calibri" w:hAnsi="Calibri" w:cs="Calibri"/>
        </w:rPr>
        <w:t xml:space="preserve">in </w:t>
      </w:r>
      <w:r w:rsidR="0072110E" w:rsidRPr="005F7F22">
        <w:rPr>
          <w:rFonts w:ascii="Calibri" w:hAnsi="Calibri" w:cs="Calibri"/>
          <w:i/>
          <w:iCs/>
        </w:rPr>
        <w:t>cis</w:t>
      </w:r>
      <w:r w:rsidR="0072110E" w:rsidRPr="005F7F22">
        <w:rPr>
          <w:rFonts w:ascii="Calibri" w:hAnsi="Calibri" w:cs="Calibri"/>
        </w:rPr>
        <w:t xml:space="preserve"> </w:t>
      </w:r>
      <w:r w:rsidR="00852DF0" w:rsidRPr="005F7F22">
        <w:rPr>
          <w:rFonts w:ascii="Calibri" w:hAnsi="Calibri" w:cs="Calibri"/>
        </w:rPr>
        <w:t xml:space="preserve">(covalently attached to the 5’ end of RNA) </w:t>
      </w:r>
      <w:r w:rsidR="007229DC" w:rsidRPr="005F7F22">
        <w:rPr>
          <w:rFonts w:ascii="Calibri" w:hAnsi="Calibri" w:cs="Calibri"/>
        </w:rPr>
        <w:t xml:space="preserve">is overall simpler and </w:t>
      </w:r>
      <w:r w:rsidR="008F50F3" w:rsidRPr="005F7F22">
        <w:rPr>
          <w:rFonts w:ascii="Calibri" w:hAnsi="Calibri" w:cs="Calibri"/>
        </w:rPr>
        <w:t>yields relatively pure samples</w:t>
      </w:r>
      <w:r w:rsidR="007229DC" w:rsidRPr="005F7F22">
        <w:rPr>
          <w:rFonts w:ascii="Calibri" w:hAnsi="Calibri" w:cs="Calibri"/>
        </w:rPr>
        <w:t xml:space="preserve">. </w:t>
      </w:r>
      <w:r w:rsidR="00135AE6" w:rsidRPr="005F7F22">
        <w:rPr>
          <w:rFonts w:ascii="Calibri" w:hAnsi="Calibri" w:cs="Calibri"/>
        </w:rPr>
        <w:t>An important limitation of this approach is that t</w:t>
      </w:r>
      <w:r w:rsidR="007229DC" w:rsidRPr="005F7F22">
        <w:rPr>
          <w:rFonts w:ascii="Calibri" w:hAnsi="Calibri" w:cs="Calibri"/>
        </w:rPr>
        <w:t xml:space="preserve">he </w:t>
      </w:r>
      <w:r w:rsidR="003A2200" w:rsidRPr="005F7F22">
        <w:rPr>
          <w:rFonts w:ascii="Calibri" w:hAnsi="Calibri" w:cs="Calibri"/>
        </w:rPr>
        <w:t xml:space="preserve">two groups </w:t>
      </w:r>
      <w:r w:rsidR="007229DC" w:rsidRPr="005F7F22">
        <w:rPr>
          <w:rFonts w:ascii="Calibri" w:hAnsi="Calibri" w:cs="Calibri"/>
        </w:rPr>
        <w:t>can be covalently attached to RNA substrates</w:t>
      </w:r>
      <w:r w:rsidR="0046680B" w:rsidRPr="005F7F22">
        <w:rPr>
          <w:rFonts w:ascii="Calibri" w:hAnsi="Calibri" w:cs="Calibri"/>
        </w:rPr>
        <w:t xml:space="preserve"> </w:t>
      </w:r>
      <w:r w:rsidR="000B1099" w:rsidRPr="005F7F22">
        <w:rPr>
          <w:rFonts w:ascii="Calibri" w:hAnsi="Calibri" w:cs="Calibri"/>
        </w:rPr>
        <w:t xml:space="preserve">not exceeding </w:t>
      </w:r>
      <w:r w:rsidR="001B5977" w:rsidRPr="005F7F22">
        <w:rPr>
          <w:rFonts w:ascii="Calibri" w:hAnsi="Calibri" w:cs="Calibri"/>
        </w:rPr>
        <w:t>~</w:t>
      </w:r>
      <w:r w:rsidR="000B1099" w:rsidRPr="005F7F22">
        <w:rPr>
          <w:rFonts w:ascii="Calibri" w:hAnsi="Calibri" w:cs="Calibri"/>
        </w:rPr>
        <w:t>65 nucleotides</w:t>
      </w:r>
      <w:r w:rsidR="007229DC" w:rsidRPr="005F7F22">
        <w:rPr>
          <w:rFonts w:ascii="Calibri" w:hAnsi="Calibri" w:cs="Calibri"/>
        </w:rPr>
        <w:t>. Lo</w:t>
      </w:r>
      <w:r w:rsidR="0072110E" w:rsidRPr="005F7F22">
        <w:rPr>
          <w:rFonts w:ascii="Calibri" w:hAnsi="Calibri" w:cs="Calibri"/>
        </w:rPr>
        <w:t xml:space="preserve">nger RNA </w:t>
      </w:r>
      <w:r w:rsidR="00BA74AC" w:rsidRPr="005F7F22">
        <w:rPr>
          <w:rFonts w:ascii="Calibri" w:hAnsi="Calibri" w:cs="Calibri"/>
        </w:rPr>
        <w:t xml:space="preserve">binding targets </w:t>
      </w:r>
      <w:r w:rsidR="007229DC" w:rsidRPr="005F7F22">
        <w:rPr>
          <w:rFonts w:ascii="Calibri" w:hAnsi="Calibri" w:cs="Calibri"/>
        </w:rPr>
        <w:t>can be</w:t>
      </w:r>
      <w:r w:rsidR="00C730DB" w:rsidRPr="005F7F22">
        <w:rPr>
          <w:rFonts w:ascii="Calibri" w:hAnsi="Calibri" w:cs="Calibri"/>
        </w:rPr>
        <w:t xml:space="preserve"> attached to</w:t>
      </w:r>
      <w:r w:rsidR="0072110E" w:rsidRPr="005F7F22">
        <w:rPr>
          <w:rFonts w:ascii="Calibri" w:hAnsi="Calibri" w:cs="Calibri"/>
        </w:rPr>
        <w:t xml:space="preserve"> </w:t>
      </w:r>
      <w:r w:rsidR="00C730DB" w:rsidRPr="005F7F22">
        <w:rPr>
          <w:rFonts w:ascii="Calibri" w:hAnsi="Calibri" w:cs="Calibri"/>
        </w:rPr>
        <w:t xml:space="preserve">the </w:t>
      </w:r>
      <w:proofErr w:type="spellStart"/>
      <w:r w:rsidR="00C730DB" w:rsidRPr="005F7F22">
        <w:rPr>
          <w:rFonts w:ascii="Calibri" w:hAnsi="Calibri" w:cs="Calibri"/>
        </w:rPr>
        <w:t>pcB</w:t>
      </w:r>
      <w:proofErr w:type="spellEnd"/>
      <w:r w:rsidR="001D0617" w:rsidRPr="005F7F22">
        <w:rPr>
          <w:rFonts w:ascii="Calibri" w:hAnsi="Calibri" w:cs="Calibri"/>
        </w:rPr>
        <w:t xml:space="preserve"> moiety</w:t>
      </w:r>
      <w:r w:rsidR="0072110E" w:rsidRPr="005F7F22">
        <w:rPr>
          <w:rFonts w:ascii="Calibri" w:hAnsi="Calibri" w:cs="Calibri"/>
        </w:rPr>
        <w:t xml:space="preserve"> in </w:t>
      </w:r>
      <w:r w:rsidR="0072110E" w:rsidRPr="005F7F22">
        <w:rPr>
          <w:rFonts w:ascii="Calibri" w:hAnsi="Calibri" w:cs="Calibri"/>
          <w:i/>
          <w:iCs/>
        </w:rPr>
        <w:t>trans</w:t>
      </w:r>
      <w:r w:rsidR="001970A2" w:rsidRPr="005F7F22">
        <w:rPr>
          <w:rFonts w:ascii="Calibri" w:hAnsi="Calibri" w:cs="Calibri"/>
        </w:rPr>
        <w:t xml:space="preserve"> </w:t>
      </w:r>
      <w:r w:rsidR="00C730DB" w:rsidRPr="005F7F22">
        <w:rPr>
          <w:rFonts w:ascii="Calibri" w:hAnsi="Calibri" w:cs="Calibri"/>
        </w:rPr>
        <w:t xml:space="preserve">via </w:t>
      </w:r>
      <w:r w:rsidR="001970A2" w:rsidRPr="005F7F22">
        <w:rPr>
          <w:rFonts w:ascii="Calibri" w:hAnsi="Calibri" w:cs="Calibri"/>
        </w:rPr>
        <w:t>an adapt</w:t>
      </w:r>
      <w:r w:rsidR="00BB2ABC" w:rsidRPr="005F7F22">
        <w:rPr>
          <w:rFonts w:ascii="Calibri" w:hAnsi="Calibri" w:cs="Calibri"/>
        </w:rPr>
        <w:t>o</w:t>
      </w:r>
      <w:r w:rsidR="001970A2" w:rsidRPr="005F7F22">
        <w:rPr>
          <w:rFonts w:ascii="Calibri" w:hAnsi="Calibri" w:cs="Calibri"/>
        </w:rPr>
        <w:t>r oligonucleotide</w:t>
      </w:r>
      <w:r w:rsidR="007229DC" w:rsidRPr="005F7F22">
        <w:rPr>
          <w:rFonts w:ascii="Calibri" w:hAnsi="Calibri" w:cs="Calibri"/>
        </w:rPr>
        <w:t xml:space="preserve">. </w:t>
      </w:r>
      <w:r w:rsidR="001B5977" w:rsidRPr="005F7F22">
        <w:rPr>
          <w:rFonts w:ascii="Calibri" w:hAnsi="Calibri" w:cs="Calibri"/>
        </w:rPr>
        <w:t>However, t</w:t>
      </w:r>
      <w:r w:rsidR="008053CB" w:rsidRPr="005F7F22">
        <w:rPr>
          <w:rFonts w:ascii="Calibri" w:hAnsi="Calibri" w:cs="Calibri"/>
        </w:rPr>
        <w:t xml:space="preserve">his approach </w:t>
      </w:r>
      <w:r w:rsidR="003A2200" w:rsidRPr="005F7F22">
        <w:rPr>
          <w:rFonts w:ascii="Calibri" w:hAnsi="Calibri" w:cs="Calibri"/>
        </w:rPr>
        <w:t>may</w:t>
      </w:r>
      <w:r w:rsidR="008053CB" w:rsidRPr="005F7F22">
        <w:rPr>
          <w:rFonts w:ascii="Calibri" w:hAnsi="Calibri" w:cs="Calibri"/>
        </w:rPr>
        <w:t xml:space="preserve"> produce higher background of non-specific proteins that </w:t>
      </w:r>
      <w:r w:rsidR="0046680B" w:rsidRPr="005F7F22">
        <w:rPr>
          <w:rFonts w:ascii="Calibri" w:hAnsi="Calibri" w:cs="Calibri"/>
        </w:rPr>
        <w:t xml:space="preserve">tend to </w:t>
      </w:r>
      <w:r w:rsidR="008053CB" w:rsidRPr="005F7F22">
        <w:rPr>
          <w:rFonts w:ascii="Calibri" w:hAnsi="Calibri" w:cs="Calibri"/>
        </w:rPr>
        <w:t xml:space="preserve">bind excess of the adaptor oligonucleotide. It is therefore </w:t>
      </w:r>
      <w:r w:rsidR="0072110E" w:rsidRPr="005F7F22">
        <w:rPr>
          <w:rFonts w:ascii="Calibri" w:hAnsi="Calibri" w:cs="Calibri"/>
        </w:rPr>
        <w:t>important to</w:t>
      </w:r>
      <w:r w:rsidR="00450974" w:rsidRPr="005F7F22">
        <w:rPr>
          <w:rFonts w:ascii="Calibri" w:hAnsi="Calibri" w:cs="Calibri"/>
        </w:rPr>
        <w:t xml:space="preserve"> </w:t>
      </w:r>
      <w:r w:rsidR="001D0617" w:rsidRPr="005F7F22">
        <w:rPr>
          <w:rFonts w:ascii="Calibri" w:hAnsi="Calibri" w:cs="Calibri"/>
        </w:rPr>
        <w:t xml:space="preserve">use only </w:t>
      </w:r>
      <w:r w:rsidR="00220052" w:rsidRPr="005F7F22">
        <w:rPr>
          <w:rFonts w:ascii="Calibri" w:hAnsi="Calibri" w:cs="Calibri"/>
        </w:rPr>
        <w:t xml:space="preserve">a minimal </w:t>
      </w:r>
      <w:r w:rsidR="001D0617" w:rsidRPr="005F7F22">
        <w:rPr>
          <w:rFonts w:ascii="Calibri" w:hAnsi="Calibri" w:cs="Calibri"/>
        </w:rPr>
        <w:t>molar excess</w:t>
      </w:r>
      <w:r w:rsidR="00220052" w:rsidRPr="005F7F22">
        <w:rPr>
          <w:rFonts w:ascii="Calibri" w:hAnsi="Calibri" w:cs="Calibri"/>
        </w:rPr>
        <w:t xml:space="preserve"> </w:t>
      </w:r>
      <w:r w:rsidR="00450974" w:rsidRPr="005F7F22">
        <w:rPr>
          <w:rFonts w:ascii="Calibri" w:hAnsi="Calibri" w:cs="Calibri"/>
        </w:rPr>
        <w:t>of th</w:t>
      </w:r>
      <w:r w:rsidR="00BB2ABC" w:rsidRPr="005F7F22">
        <w:rPr>
          <w:rFonts w:ascii="Calibri" w:hAnsi="Calibri" w:cs="Calibri"/>
        </w:rPr>
        <w:t xml:space="preserve">e </w:t>
      </w:r>
      <w:r w:rsidR="00BA74AC" w:rsidRPr="005F7F22">
        <w:rPr>
          <w:rFonts w:ascii="Calibri" w:hAnsi="Calibri" w:cs="Calibri"/>
        </w:rPr>
        <w:t xml:space="preserve">oligonucleotide </w:t>
      </w:r>
      <w:proofErr w:type="gramStart"/>
      <w:r w:rsidR="00C25222" w:rsidRPr="005F7F22">
        <w:rPr>
          <w:rFonts w:ascii="Calibri" w:hAnsi="Calibri" w:cs="Calibri"/>
        </w:rPr>
        <w:t>sufficient</w:t>
      </w:r>
      <w:proofErr w:type="gramEnd"/>
      <w:r w:rsidR="00C25222" w:rsidRPr="005F7F22">
        <w:rPr>
          <w:rFonts w:ascii="Calibri" w:hAnsi="Calibri" w:cs="Calibri"/>
        </w:rPr>
        <w:t xml:space="preserve"> to </w:t>
      </w:r>
      <w:r w:rsidR="008053CB" w:rsidRPr="005F7F22">
        <w:rPr>
          <w:rFonts w:ascii="Calibri" w:hAnsi="Calibri" w:cs="Calibri"/>
        </w:rPr>
        <w:t>bind</w:t>
      </w:r>
      <w:r w:rsidR="00C25222" w:rsidRPr="005F7F22">
        <w:rPr>
          <w:rFonts w:ascii="Calibri" w:hAnsi="Calibri" w:cs="Calibri"/>
        </w:rPr>
        <w:t xml:space="preserve"> </w:t>
      </w:r>
      <w:r w:rsidR="00220052" w:rsidRPr="005F7F22">
        <w:rPr>
          <w:rFonts w:ascii="Calibri" w:hAnsi="Calibri" w:cs="Calibri"/>
        </w:rPr>
        <w:t xml:space="preserve">all </w:t>
      </w:r>
      <w:r w:rsidR="0046680B" w:rsidRPr="005F7F22">
        <w:rPr>
          <w:rFonts w:ascii="Calibri" w:hAnsi="Calibri" w:cs="Calibri"/>
        </w:rPr>
        <w:t xml:space="preserve">the </w:t>
      </w:r>
      <w:r w:rsidR="00C25222" w:rsidRPr="005F7F22">
        <w:rPr>
          <w:rFonts w:ascii="Calibri" w:hAnsi="Calibri" w:cs="Calibri"/>
        </w:rPr>
        <w:t xml:space="preserve">pre-mRNA </w:t>
      </w:r>
      <w:r w:rsidR="00220052" w:rsidRPr="005F7F22">
        <w:rPr>
          <w:rFonts w:ascii="Calibri" w:hAnsi="Calibri" w:cs="Calibri"/>
        </w:rPr>
        <w:t>substrate</w:t>
      </w:r>
      <w:r w:rsidR="00450974" w:rsidRPr="005F7F22">
        <w:rPr>
          <w:rFonts w:ascii="Calibri" w:hAnsi="Calibri" w:cs="Calibri"/>
        </w:rPr>
        <w:t xml:space="preserve"> </w:t>
      </w:r>
      <w:r w:rsidR="00C25222" w:rsidRPr="005F7F22">
        <w:rPr>
          <w:rFonts w:ascii="Calibri" w:hAnsi="Calibri" w:cs="Calibri"/>
        </w:rPr>
        <w:t xml:space="preserve">used in the experiment. </w:t>
      </w:r>
    </w:p>
    <w:p w:rsidR="002D1F41" w:rsidRPr="005F7F22" w:rsidRDefault="002D1F41" w:rsidP="002D1F41">
      <w:pPr>
        <w:jc w:val="both"/>
        <w:rPr>
          <w:rFonts w:ascii="Calibri" w:hAnsi="Calibri" w:cs="Calibri"/>
        </w:rPr>
      </w:pPr>
    </w:p>
    <w:p w:rsidR="00F20B10" w:rsidRPr="005F7F22" w:rsidRDefault="003A2200" w:rsidP="008F50F3">
      <w:pPr>
        <w:jc w:val="both"/>
        <w:rPr>
          <w:rFonts w:ascii="Calibri" w:hAnsi="Calibri" w:cs="Calibri"/>
          <w:b/>
          <w:bCs/>
        </w:rPr>
      </w:pPr>
      <w:r w:rsidRPr="005F7F22">
        <w:rPr>
          <w:rFonts w:ascii="Calibri" w:hAnsi="Calibri" w:cs="Calibri"/>
        </w:rPr>
        <w:t>T</w:t>
      </w:r>
      <w:r w:rsidR="0013000E" w:rsidRPr="005F7F22">
        <w:rPr>
          <w:rFonts w:ascii="Calibri" w:hAnsi="Calibri" w:cs="Calibri"/>
          <w:color w:val="000000" w:themeColor="text1"/>
        </w:rPr>
        <w:t xml:space="preserve">he sequence, </w:t>
      </w:r>
      <w:r w:rsidR="00825BF3" w:rsidRPr="005F7F22">
        <w:rPr>
          <w:rFonts w:ascii="Calibri" w:hAnsi="Calibri" w:cs="Calibri"/>
          <w:color w:val="000000" w:themeColor="text1"/>
        </w:rPr>
        <w:t xml:space="preserve">length </w:t>
      </w:r>
      <w:r w:rsidR="0013000E" w:rsidRPr="005F7F22">
        <w:rPr>
          <w:rFonts w:ascii="Calibri" w:hAnsi="Calibri" w:cs="Calibri"/>
          <w:color w:val="000000" w:themeColor="text1"/>
        </w:rPr>
        <w:t xml:space="preserve">and chemical nature </w:t>
      </w:r>
      <w:r w:rsidR="00825BF3" w:rsidRPr="005F7F22">
        <w:rPr>
          <w:rFonts w:ascii="Calibri" w:hAnsi="Calibri" w:cs="Calibri"/>
          <w:color w:val="000000" w:themeColor="text1"/>
        </w:rPr>
        <w:t>of adaptor oligonucleotide</w:t>
      </w:r>
      <w:r w:rsidR="008F50F3" w:rsidRPr="005F7F22">
        <w:rPr>
          <w:rFonts w:ascii="Calibri" w:hAnsi="Calibri" w:cs="Calibri"/>
          <w:color w:val="000000" w:themeColor="text1"/>
        </w:rPr>
        <w:t>s</w:t>
      </w:r>
      <w:r w:rsidR="00825BF3" w:rsidRPr="005F7F22">
        <w:rPr>
          <w:rFonts w:ascii="Calibri" w:hAnsi="Calibri" w:cs="Calibri"/>
          <w:color w:val="000000" w:themeColor="text1"/>
        </w:rPr>
        <w:t xml:space="preserve"> can be varied to </w:t>
      </w:r>
      <w:r w:rsidR="0046680B" w:rsidRPr="005F7F22">
        <w:rPr>
          <w:rFonts w:ascii="Calibri" w:hAnsi="Calibri" w:cs="Calibri"/>
          <w:color w:val="000000" w:themeColor="text1"/>
        </w:rPr>
        <w:t xml:space="preserve">improve </w:t>
      </w:r>
      <w:r w:rsidR="008F50F3" w:rsidRPr="005F7F22">
        <w:rPr>
          <w:rFonts w:ascii="Calibri" w:hAnsi="Calibri" w:cs="Calibri"/>
          <w:color w:val="000000" w:themeColor="text1"/>
        </w:rPr>
        <w:t>their</w:t>
      </w:r>
      <w:r w:rsidR="0046680B" w:rsidRPr="005F7F22">
        <w:rPr>
          <w:rFonts w:ascii="Calibri" w:hAnsi="Calibri" w:cs="Calibri"/>
          <w:color w:val="000000" w:themeColor="text1"/>
        </w:rPr>
        <w:t xml:space="preserve"> ability to </w:t>
      </w:r>
      <w:r w:rsidR="008F50F3" w:rsidRPr="005F7F22">
        <w:rPr>
          <w:rFonts w:ascii="Calibri" w:hAnsi="Calibri" w:cs="Calibri"/>
          <w:color w:val="000000" w:themeColor="text1"/>
        </w:rPr>
        <w:t>base pair</w:t>
      </w:r>
      <w:r w:rsidR="0013000E" w:rsidRPr="005F7F22">
        <w:rPr>
          <w:rFonts w:ascii="Calibri" w:hAnsi="Calibri" w:cs="Calibri"/>
          <w:color w:val="000000" w:themeColor="text1"/>
        </w:rPr>
        <w:t xml:space="preserve"> with the complementary sequence</w:t>
      </w:r>
      <w:r w:rsidR="008F50F3" w:rsidRPr="005F7F22">
        <w:rPr>
          <w:rFonts w:ascii="Calibri" w:hAnsi="Calibri" w:cs="Calibri"/>
          <w:color w:val="000000" w:themeColor="text1"/>
        </w:rPr>
        <w:t>s</w:t>
      </w:r>
      <w:r w:rsidR="0013000E" w:rsidRPr="005F7F22">
        <w:rPr>
          <w:rFonts w:ascii="Calibri" w:hAnsi="Calibri" w:cs="Calibri"/>
          <w:color w:val="000000" w:themeColor="text1"/>
        </w:rPr>
        <w:t xml:space="preserve"> in the RNA</w:t>
      </w:r>
      <w:r w:rsidR="00135AE6" w:rsidRPr="005F7F22">
        <w:rPr>
          <w:rFonts w:ascii="Calibri" w:hAnsi="Calibri" w:cs="Calibri"/>
          <w:color w:val="000000" w:themeColor="text1"/>
        </w:rPr>
        <w:t xml:space="preserve"> substrate</w:t>
      </w:r>
      <w:r w:rsidR="008F50F3" w:rsidRPr="005F7F22">
        <w:rPr>
          <w:rFonts w:ascii="Calibri" w:hAnsi="Calibri" w:cs="Calibri"/>
          <w:color w:val="000000" w:themeColor="text1"/>
        </w:rPr>
        <w:t>s</w:t>
      </w:r>
      <w:r w:rsidR="001B5977" w:rsidRPr="005F7F22">
        <w:rPr>
          <w:rFonts w:ascii="Calibri" w:hAnsi="Calibri" w:cs="Calibri"/>
          <w:color w:val="000000" w:themeColor="text1"/>
        </w:rPr>
        <w:t>,</w:t>
      </w:r>
      <w:r w:rsidR="0013000E" w:rsidRPr="005F7F22">
        <w:rPr>
          <w:rFonts w:ascii="Calibri" w:hAnsi="Calibri" w:cs="Calibri"/>
          <w:color w:val="000000" w:themeColor="text1"/>
        </w:rPr>
        <w:t xml:space="preserve"> </w:t>
      </w:r>
      <w:r w:rsidR="008F50F3" w:rsidRPr="005F7F22">
        <w:rPr>
          <w:rFonts w:ascii="Calibri" w:hAnsi="Calibri" w:cs="Calibri"/>
          <w:color w:val="000000" w:themeColor="text1"/>
        </w:rPr>
        <w:t>while reducing their</w:t>
      </w:r>
      <w:r w:rsidR="0046680B" w:rsidRPr="005F7F22">
        <w:rPr>
          <w:rFonts w:ascii="Calibri" w:hAnsi="Calibri" w:cs="Calibri"/>
          <w:color w:val="000000" w:themeColor="text1"/>
        </w:rPr>
        <w:t xml:space="preserve"> ability to interact with non-specific</w:t>
      </w:r>
      <w:r w:rsidR="0013000E" w:rsidRPr="005F7F22">
        <w:rPr>
          <w:rFonts w:ascii="Calibri" w:hAnsi="Calibri" w:cs="Calibri"/>
          <w:color w:val="000000" w:themeColor="text1"/>
        </w:rPr>
        <w:t xml:space="preserve"> RNA binding proteins. </w:t>
      </w:r>
      <w:r w:rsidR="0046680B" w:rsidRPr="005F7F22">
        <w:rPr>
          <w:rFonts w:ascii="Calibri" w:hAnsi="Calibri" w:cs="Calibri"/>
          <w:color w:val="000000" w:themeColor="text1"/>
        </w:rPr>
        <w:t xml:space="preserve">Finally, longer pre-mRNA substrates </w:t>
      </w:r>
      <w:r w:rsidR="00B6243C" w:rsidRPr="005F7F22">
        <w:rPr>
          <w:rFonts w:ascii="Calibri" w:hAnsi="Calibri" w:cs="Calibri"/>
          <w:color w:val="000000" w:themeColor="text1"/>
        </w:rPr>
        <w:t>duplexed with adaptor oligonucleotide</w:t>
      </w:r>
      <w:r w:rsidR="008F50F3" w:rsidRPr="005F7F22">
        <w:rPr>
          <w:rFonts w:ascii="Calibri" w:hAnsi="Calibri" w:cs="Calibri"/>
          <w:color w:val="000000" w:themeColor="text1"/>
        </w:rPr>
        <w:t>s</w:t>
      </w:r>
      <w:r w:rsidR="00B6243C" w:rsidRPr="005F7F22">
        <w:rPr>
          <w:rFonts w:ascii="Calibri" w:hAnsi="Calibri" w:cs="Calibri"/>
          <w:color w:val="000000" w:themeColor="text1"/>
        </w:rPr>
        <w:t xml:space="preserve"> can be immobilized on str</w:t>
      </w:r>
      <w:r w:rsidR="001E0595" w:rsidRPr="005F7F22">
        <w:rPr>
          <w:rFonts w:ascii="Calibri" w:hAnsi="Calibri" w:cs="Calibri"/>
          <w:color w:val="000000" w:themeColor="text1"/>
        </w:rPr>
        <w:t>e</w:t>
      </w:r>
      <w:r w:rsidR="006E65BF" w:rsidRPr="005F7F22">
        <w:rPr>
          <w:rFonts w:ascii="Calibri" w:hAnsi="Calibri" w:cs="Calibri"/>
          <w:color w:val="000000" w:themeColor="text1"/>
        </w:rPr>
        <w:t>ptavidin beads</w:t>
      </w:r>
      <w:r w:rsidR="008F50F3" w:rsidRPr="005F7F22">
        <w:rPr>
          <w:rFonts w:ascii="Calibri" w:hAnsi="Calibri" w:cs="Calibri"/>
          <w:color w:val="000000" w:themeColor="text1"/>
        </w:rPr>
        <w:t xml:space="preserve"> prior to being used for complex formation</w:t>
      </w:r>
      <w:r w:rsidR="006E65BF" w:rsidRPr="005F7F22">
        <w:rPr>
          <w:rFonts w:ascii="Calibri" w:hAnsi="Calibri" w:cs="Calibri"/>
          <w:color w:val="000000" w:themeColor="text1"/>
        </w:rPr>
        <w:t>.</w:t>
      </w:r>
      <w:r w:rsidR="00B6243C" w:rsidRPr="005F7F22">
        <w:rPr>
          <w:rFonts w:ascii="Calibri" w:hAnsi="Calibri" w:cs="Calibri"/>
          <w:color w:val="000000" w:themeColor="text1"/>
        </w:rPr>
        <w:t xml:space="preserve"> One advantage of this pre</w:t>
      </w:r>
      <w:r w:rsidR="007E0C06" w:rsidRPr="005F7F22">
        <w:rPr>
          <w:rFonts w:ascii="Calibri" w:hAnsi="Calibri" w:cs="Calibri"/>
          <w:color w:val="000000" w:themeColor="text1"/>
        </w:rPr>
        <w:t>-selection</w:t>
      </w:r>
      <w:r w:rsidR="00B6243C" w:rsidRPr="005F7F22">
        <w:rPr>
          <w:rFonts w:ascii="Calibri" w:hAnsi="Calibri" w:cs="Calibri"/>
          <w:color w:val="000000" w:themeColor="text1"/>
        </w:rPr>
        <w:t xml:space="preserve"> </w:t>
      </w:r>
      <w:r w:rsidR="00AC1C70" w:rsidRPr="005F7F22">
        <w:rPr>
          <w:rFonts w:ascii="Calibri" w:hAnsi="Calibri" w:cs="Calibri"/>
          <w:color w:val="000000" w:themeColor="text1"/>
        </w:rPr>
        <w:t>approach</w:t>
      </w:r>
      <w:r w:rsidR="00F20B10" w:rsidRPr="005F7F22">
        <w:rPr>
          <w:rFonts w:ascii="Calibri" w:hAnsi="Calibri" w:cs="Calibri"/>
          <w:color w:val="000000" w:themeColor="text1"/>
        </w:rPr>
        <w:t xml:space="preserve"> </w:t>
      </w:r>
      <w:r w:rsidR="00B6243C" w:rsidRPr="005F7F22">
        <w:rPr>
          <w:rFonts w:ascii="Calibri" w:hAnsi="Calibri" w:cs="Calibri"/>
          <w:color w:val="000000" w:themeColor="text1"/>
        </w:rPr>
        <w:t xml:space="preserve">is that </w:t>
      </w:r>
      <w:r w:rsidR="007E0C06" w:rsidRPr="005F7F22">
        <w:rPr>
          <w:rFonts w:ascii="Calibri" w:hAnsi="Calibri" w:cs="Calibri"/>
          <w:color w:val="000000" w:themeColor="text1"/>
        </w:rPr>
        <w:t>it eliminate</w:t>
      </w:r>
      <w:r w:rsidR="001E0595" w:rsidRPr="005F7F22">
        <w:rPr>
          <w:rFonts w:ascii="Calibri" w:hAnsi="Calibri" w:cs="Calibri"/>
          <w:color w:val="000000" w:themeColor="text1"/>
        </w:rPr>
        <w:t>s</w:t>
      </w:r>
      <w:r w:rsidR="007E0C06" w:rsidRPr="005F7F22">
        <w:rPr>
          <w:rFonts w:ascii="Calibri" w:hAnsi="Calibri" w:cs="Calibri"/>
          <w:color w:val="000000" w:themeColor="text1"/>
        </w:rPr>
        <w:t xml:space="preserve"> </w:t>
      </w:r>
      <w:r w:rsidR="00F20B10" w:rsidRPr="005F7F22">
        <w:rPr>
          <w:rFonts w:ascii="Calibri" w:hAnsi="Calibri" w:cs="Calibri"/>
          <w:color w:val="000000" w:themeColor="text1"/>
        </w:rPr>
        <w:t xml:space="preserve">from the sample </w:t>
      </w:r>
      <w:r w:rsidR="007E0C06" w:rsidRPr="005F7F22">
        <w:rPr>
          <w:rFonts w:ascii="Calibri" w:hAnsi="Calibri" w:cs="Calibri"/>
          <w:color w:val="000000" w:themeColor="text1"/>
        </w:rPr>
        <w:t xml:space="preserve">RNA </w:t>
      </w:r>
      <w:r w:rsidR="007A0BA9" w:rsidRPr="005F7F22">
        <w:rPr>
          <w:rFonts w:ascii="Calibri" w:hAnsi="Calibri" w:cs="Calibri"/>
          <w:color w:val="000000" w:themeColor="text1"/>
        </w:rPr>
        <w:t>molecules</w:t>
      </w:r>
      <w:r w:rsidR="007E0C06" w:rsidRPr="005F7F22">
        <w:rPr>
          <w:rFonts w:ascii="Calibri" w:hAnsi="Calibri" w:cs="Calibri"/>
          <w:color w:val="000000" w:themeColor="text1"/>
        </w:rPr>
        <w:t xml:space="preserve"> that </w:t>
      </w:r>
      <w:r w:rsidR="00F20B10" w:rsidRPr="005F7F22">
        <w:rPr>
          <w:rFonts w:ascii="Calibri" w:hAnsi="Calibri" w:cs="Calibri"/>
          <w:color w:val="000000" w:themeColor="text1"/>
        </w:rPr>
        <w:t>fail</w:t>
      </w:r>
      <w:r w:rsidR="00370395" w:rsidRPr="005F7F22">
        <w:rPr>
          <w:rFonts w:ascii="Calibri" w:hAnsi="Calibri" w:cs="Calibri"/>
          <w:color w:val="000000" w:themeColor="text1"/>
        </w:rPr>
        <w:t>ed</w:t>
      </w:r>
      <w:r w:rsidR="00F20B10" w:rsidRPr="005F7F22">
        <w:rPr>
          <w:rFonts w:ascii="Calibri" w:hAnsi="Calibri" w:cs="Calibri"/>
          <w:color w:val="000000" w:themeColor="text1"/>
        </w:rPr>
        <w:t xml:space="preserve"> to anneal to</w:t>
      </w:r>
      <w:r w:rsidR="007E0C06" w:rsidRPr="005F7F22">
        <w:rPr>
          <w:rFonts w:ascii="Calibri" w:hAnsi="Calibri" w:cs="Calibri"/>
          <w:color w:val="000000" w:themeColor="text1"/>
        </w:rPr>
        <w:t xml:space="preserve"> the oligonucleotide</w:t>
      </w:r>
      <w:r w:rsidR="001B5977" w:rsidRPr="005F7F22">
        <w:rPr>
          <w:rFonts w:ascii="Calibri" w:hAnsi="Calibri" w:cs="Calibri"/>
          <w:color w:val="000000" w:themeColor="text1"/>
        </w:rPr>
        <w:t xml:space="preserve">. These </w:t>
      </w:r>
      <w:r w:rsidR="00AC1C70" w:rsidRPr="005F7F22">
        <w:rPr>
          <w:rFonts w:ascii="Calibri" w:hAnsi="Calibri" w:cs="Calibri"/>
          <w:color w:val="000000" w:themeColor="text1"/>
        </w:rPr>
        <w:t>molecules</w:t>
      </w:r>
      <w:r w:rsidR="00F20B10" w:rsidRPr="005F7F22">
        <w:rPr>
          <w:rFonts w:ascii="Calibri" w:hAnsi="Calibri" w:cs="Calibri"/>
          <w:color w:val="000000" w:themeColor="text1"/>
        </w:rPr>
        <w:t xml:space="preserve"> </w:t>
      </w:r>
      <w:r w:rsidR="001C6EA0" w:rsidRPr="005F7F22">
        <w:rPr>
          <w:rFonts w:ascii="Calibri" w:hAnsi="Calibri" w:cs="Calibri"/>
          <w:color w:val="000000" w:themeColor="text1"/>
        </w:rPr>
        <w:t>retain</w:t>
      </w:r>
      <w:r w:rsidR="00F20B10" w:rsidRPr="005F7F22">
        <w:rPr>
          <w:rFonts w:ascii="Calibri" w:hAnsi="Calibri" w:cs="Calibri"/>
          <w:color w:val="000000" w:themeColor="text1"/>
        </w:rPr>
        <w:t xml:space="preserve"> </w:t>
      </w:r>
      <w:r w:rsidR="00135AE6" w:rsidRPr="005F7F22">
        <w:rPr>
          <w:rFonts w:ascii="Calibri" w:hAnsi="Calibri" w:cs="Calibri"/>
          <w:color w:val="000000" w:themeColor="text1"/>
        </w:rPr>
        <w:t xml:space="preserve">a </w:t>
      </w:r>
      <w:r w:rsidR="00F20B10" w:rsidRPr="005F7F22">
        <w:rPr>
          <w:rFonts w:ascii="Calibri" w:hAnsi="Calibri" w:cs="Calibri"/>
          <w:color w:val="000000" w:themeColor="text1"/>
        </w:rPr>
        <w:t xml:space="preserve">normal ability to </w:t>
      </w:r>
      <w:r w:rsidR="00AC1C70" w:rsidRPr="005F7F22">
        <w:rPr>
          <w:rFonts w:ascii="Calibri" w:hAnsi="Calibri" w:cs="Calibri"/>
          <w:color w:val="000000" w:themeColor="text1"/>
        </w:rPr>
        <w:t>assemble into a</w:t>
      </w:r>
      <w:r w:rsidR="00F20B10" w:rsidRPr="005F7F22">
        <w:rPr>
          <w:rFonts w:ascii="Calibri" w:hAnsi="Calibri" w:cs="Calibri"/>
          <w:color w:val="000000" w:themeColor="text1"/>
        </w:rPr>
        <w:t xml:space="preserve"> complex</w:t>
      </w:r>
      <w:r w:rsidR="00AC1C70" w:rsidRPr="005F7F22">
        <w:rPr>
          <w:rFonts w:ascii="Calibri" w:hAnsi="Calibri" w:cs="Calibri"/>
          <w:color w:val="000000" w:themeColor="text1"/>
        </w:rPr>
        <w:t xml:space="preserve"> in the extract but are unable to bind streptavidin beads, partially reducing the yield of purification.</w:t>
      </w:r>
      <w:r w:rsidR="007E0C06" w:rsidRPr="005F7F22">
        <w:rPr>
          <w:rFonts w:ascii="Calibri" w:hAnsi="Calibri" w:cs="Calibri"/>
          <w:color w:val="000000" w:themeColor="text1"/>
        </w:rPr>
        <w:t xml:space="preserve"> </w:t>
      </w:r>
    </w:p>
    <w:p w:rsidR="002D1F41" w:rsidRPr="005F7F22" w:rsidRDefault="002D1F41" w:rsidP="002D1F41">
      <w:pPr>
        <w:jc w:val="both"/>
        <w:rPr>
          <w:rFonts w:ascii="Calibri" w:hAnsi="Calibri" w:cs="Calibri"/>
        </w:rPr>
      </w:pPr>
    </w:p>
    <w:p w:rsidR="0040129B" w:rsidRPr="005F7F22" w:rsidRDefault="00F524FF" w:rsidP="002D1F41">
      <w:pPr>
        <w:jc w:val="both"/>
        <w:rPr>
          <w:rFonts w:ascii="Calibri" w:hAnsi="Calibri" w:cs="Calibri"/>
          <w:b/>
          <w:bCs/>
        </w:rPr>
      </w:pPr>
      <w:r w:rsidRPr="005F7F22">
        <w:rPr>
          <w:rFonts w:ascii="Calibri" w:hAnsi="Calibri" w:cs="Calibri"/>
        </w:rPr>
        <w:t xml:space="preserve">In addition to purifying complexes assembled on single-stranded RNA substrates, the UV-elution method </w:t>
      </w:r>
      <w:r w:rsidR="00135AE6" w:rsidRPr="005F7F22">
        <w:rPr>
          <w:rFonts w:ascii="Calibri" w:hAnsi="Calibri" w:cs="Calibri"/>
        </w:rPr>
        <w:t xml:space="preserve">in a similar manner </w:t>
      </w:r>
      <w:r w:rsidRPr="005F7F22">
        <w:rPr>
          <w:rFonts w:ascii="Calibri" w:hAnsi="Calibri" w:cs="Calibri"/>
        </w:rPr>
        <w:t xml:space="preserve">can be used to purify proteins or protein complexes that bind single- and double-stranded DNA sequences. </w:t>
      </w:r>
    </w:p>
    <w:p w:rsidR="002D1F41" w:rsidRPr="00540667" w:rsidRDefault="002D1F41" w:rsidP="00540667">
      <w:pPr>
        <w:rPr>
          <w:rFonts w:asciiTheme="minorHAnsi" w:hAnsiTheme="minorHAnsi" w:cstheme="minorHAnsi"/>
          <w:b/>
        </w:rPr>
      </w:pPr>
    </w:p>
    <w:p w:rsidR="0062090D" w:rsidRPr="00540667" w:rsidRDefault="00540667" w:rsidP="00540667">
      <w:pPr>
        <w:rPr>
          <w:rFonts w:asciiTheme="minorHAnsi" w:hAnsiTheme="minorHAnsi" w:cstheme="minorHAnsi"/>
          <w:b/>
        </w:rPr>
      </w:pPr>
      <w:r w:rsidRPr="00540667">
        <w:rPr>
          <w:rFonts w:asciiTheme="minorHAnsi" w:hAnsiTheme="minorHAnsi" w:cstheme="minorHAnsi"/>
          <w:b/>
        </w:rPr>
        <w:t>ACKNOWLEDGMENTS</w:t>
      </w:r>
    </w:p>
    <w:p w:rsidR="0046680B" w:rsidRPr="005F7F22" w:rsidRDefault="0062090D" w:rsidP="00AC1429">
      <w:pPr>
        <w:jc w:val="both"/>
        <w:rPr>
          <w:rFonts w:ascii="Calibri" w:hAnsi="Calibri" w:cs="Calibri"/>
        </w:rPr>
      </w:pPr>
      <w:r w:rsidRPr="005F7F22">
        <w:rPr>
          <w:rFonts w:ascii="Calibri" w:hAnsi="Calibri" w:cs="Calibri"/>
        </w:rPr>
        <w:t xml:space="preserve">We thank our colleagues </w:t>
      </w:r>
      <w:r w:rsidR="005C0194" w:rsidRPr="005F7F22">
        <w:rPr>
          <w:rFonts w:ascii="Calibri" w:hAnsi="Calibri" w:cs="Calibri"/>
        </w:rPr>
        <w:t xml:space="preserve">and collaborators </w:t>
      </w:r>
      <w:r w:rsidRPr="005F7F22">
        <w:rPr>
          <w:rFonts w:ascii="Calibri" w:hAnsi="Calibri" w:cs="Calibri"/>
        </w:rPr>
        <w:t xml:space="preserve">for their contribution to </w:t>
      </w:r>
      <w:r w:rsidR="00AF4103" w:rsidRPr="005F7F22">
        <w:rPr>
          <w:rFonts w:ascii="Calibri" w:hAnsi="Calibri" w:cs="Calibri"/>
        </w:rPr>
        <w:t xml:space="preserve">our work. This study was </w:t>
      </w:r>
      <w:r w:rsidRPr="005F7F22">
        <w:rPr>
          <w:rFonts w:ascii="Calibri" w:hAnsi="Calibri" w:cs="Calibri"/>
        </w:rPr>
        <w:t xml:space="preserve">supported by the </w:t>
      </w:r>
      <w:r w:rsidRPr="005F7F22">
        <w:rPr>
          <w:rFonts w:ascii="Calibri" w:hAnsi="Calibri" w:cs="Calibri"/>
          <w:color w:val="000000" w:themeColor="text1"/>
        </w:rPr>
        <w:t>NIH grant GM 29832</w:t>
      </w:r>
      <w:r w:rsidR="0046680B" w:rsidRPr="005F7F22">
        <w:rPr>
          <w:rFonts w:ascii="Calibri" w:hAnsi="Calibri" w:cs="Calibri"/>
        </w:rPr>
        <w:t>.</w:t>
      </w:r>
    </w:p>
    <w:p w:rsidR="002D1F41" w:rsidRPr="00540667" w:rsidRDefault="002D1F41" w:rsidP="00540667">
      <w:pPr>
        <w:rPr>
          <w:rFonts w:ascii="Calibri" w:hAnsi="Calibri" w:cs="Calibri"/>
          <w:b/>
        </w:rPr>
      </w:pPr>
      <w:bookmarkStart w:id="1" w:name="_GoBack"/>
      <w:bookmarkEnd w:id="1"/>
    </w:p>
    <w:p w:rsidR="00615071" w:rsidRPr="00540667" w:rsidRDefault="00C663C7" w:rsidP="00540667">
      <w:pPr>
        <w:rPr>
          <w:rFonts w:ascii="Calibri" w:hAnsi="Calibri" w:cs="Calibri"/>
          <w:b/>
        </w:rPr>
      </w:pPr>
      <w:r w:rsidRPr="00540667">
        <w:rPr>
          <w:rFonts w:ascii="Calibri" w:hAnsi="Calibri" w:cs="Calibri"/>
          <w:b/>
        </w:rPr>
        <w:t>DISCLOS</w:t>
      </w:r>
      <w:r w:rsidR="000E73FC" w:rsidRPr="00540667">
        <w:rPr>
          <w:rFonts w:ascii="Calibri" w:hAnsi="Calibri" w:cs="Calibri"/>
          <w:b/>
        </w:rPr>
        <w:t>U</w:t>
      </w:r>
      <w:r w:rsidRPr="00540667">
        <w:rPr>
          <w:rFonts w:ascii="Calibri" w:hAnsi="Calibri" w:cs="Calibri"/>
          <w:b/>
        </w:rPr>
        <w:t>RES</w:t>
      </w:r>
    </w:p>
    <w:p w:rsidR="004648F1" w:rsidRPr="005F7F22" w:rsidRDefault="004648F1" w:rsidP="00AC1429">
      <w:pPr>
        <w:jc w:val="both"/>
        <w:rPr>
          <w:rFonts w:ascii="Calibri" w:hAnsi="Calibri" w:cs="Calibri"/>
          <w:b/>
          <w:bCs/>
          <w:color w:val="000000" w:themeColor="text1"/>
        </w:rPr>
      </w:pPr>
      <w:r w:rsidRPr="005F7F22">
        <w:rPr>
          <w:rFonts w:ascii="Calibri" w:hAnsi="Calibri" w:cs="Calibri"/>
          <w:color w:val="000000" w:themeColor="text1"/>
        </w:rPr>
        <w:t>The authors have nothing to disclose</w:t>
      </w:r>
    </w:p>
    <w:p w:rsidR="002D1F41" w:rsidRPr="005F7F22" w:rsidRDefault="002D1F41" w:rsidP="00AC1429">
      <w:pPr>
        <w:jc w:val="both"/>
        <w:rPr>
          <w:rFonts w:ascii="Calibri" w:hAnsi="Calibri" w:cs="Calibri"/>
          <w:b/>
          <w:bCs/>
          <w:color w:val="000000" w:themeColor="text1"/>
        </w:rPr>
      </w:pPr>
    </w:p>
    <w:p w:rsidR="00C05760" w:rsidRPr="005F7F22" w:rsidRDefault="0016052E" w:rsidP="00AC1429">
      <w:pPr>
        <w:jc w:val="both"/>
        <w:rPr>
          <w:rFonts w:ascii="Calibri" w:hAnsi="Calibri" w:cs="Calibri"/>
          <w:b/>
          <w:bCs/>
          <w:color w:val="FFFFFF" w:themeColor="background1"/>
        </w:rPr>
      </w:pPr>
      <w:r w:rsidRPr="005F7F22">
        <w:rPr>
          <w:rFonts w:ascii="Calibri" w:hAnsi="Calibri" w:cs="Calibri"/>
          <w:b/>
          <w:bCs/>
          <w:color w:val="000000" w:themeColor="text1"/>
        </w:rPr>
        <w:t>REFERENCES</w:t>
      </w:r>
      <w:r w:rsidR="0068254D" w:rsidRPr="005F7F22">
        <w:rPr>
          <w:rFonts w:ascii="Calibri" w:hAnsi="Calibri" w:cs="Calibri"/>
        </w:rPr>
        <w:fldChar w:fldCharType="begin"/>
      </w:r>
      <w:r w:rsidR="00C05760" w:rsidRPr="005F7F22">
        <w:rPr>
          <w:rFonts w:ascii="Calibri" w:hAnsi="Calibri" w:cs="Calibri"/>
        </w:rPr>
        <w:instrText xml:space="preserve"> ADDIN EN.REFLIST </w:instrText>
      </w:r>
      <w:r w:rsidR="0068254D" w:rsidRPr="005F7F22">
        <w:rPr>
          <w:rFonts w:ascii="Calibri" w:hAnsi="Calibri" w:cs="Calibri"/>
        </w:rPr>
        <w:fldChar w:fldCharType="separate"/>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w:t>
      </w:r>
      <w:r w:rsidRPr="005F7F22">
        <w:rPr>
          <w:rFonts w:ascii="Calibri" w:hAnsi="Calibri" w:cs="Calibri"/>
        </w:rPr>
        <w:tab/>
        <w:t xml:space="preserve">Mandel, C. R., Bai, Y. &amp; Tong, L. Protein factors in pre-mRNA 3'-end processing. </w:t>
      </w:r>
      <w:r w:rsidRPr="005F7F22">
        <w:rPr>
          <w:rFonts w:ascii="Calibri" w:hAnsi="Calibri" w:cs="Calibri"/>
          <w:i/>
        </w:rPr>
        <w:t>Cellular and Molecular Life Sciences.</w:t>
      </w:r>
      <w:r w:rsidRPr="005F7F22">
        <w:rPr>
          <w:rFonts w:ascii="Calibri" w:hAnsi="Calibri" w:cs="Calibri"/>
        </w:rPr>
        <w:t xml:space="preserve"> </w:t>
      </w:r>
      <w:r w:rsidRPr="005F7F22">
        <w:rPr>
          <w:rFonts w:ascii="Calibri" w:hAnsi="Calibri" w:cs="Calibri"/>
          <w:b/>
        </w:rPr>
        <w:t>65</w:t>
      </w:r>
      <w:r w:rsidRPr="005F7F22">
        <w:rPr>
          <w:rFonts w:ascii="Calibri" w:hAnsi="Calibri" w:cs="Calibri"/>
        </w:rPr>
        <w:t xml:space="preserve"> (7-8), 1099-1122, (2008).</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2</w:t>
      </w:r>
      <w:r w:rsidRPr="005F7F22">
        <w:rPr>
          <w:rFonts w:ascii="Calibri" w:hAnsi="Calibri" w:cs="Calibri"/>
        </w:rPr>
        <w:tab/>
        <w:t xml:space="preserve">Dominski, Z., Carpousis, A. J. &amp; Clouet-d'Orval, B. Emergence of the beta-CASP ribonucleases: highly conserved and ubiquitous metallo-enzymes involved in messenger RNA maturation and degradation. </w:t>
      </w:r>
      <w:r w:rsidRPr="005F7F22">
        <w:rPr>
          <w:rFonts w:ascii="Calibri" w:hAnsi="Calibri" w:cs="Calibri"/>
          <w:i/>
        </w:rPr>
        <w:t>Biochimica et Biophysica Acta.</w:t>
      </w:r>
      <w:r w:rsidRPr="005F7F22">
        <w:rPr>
          <w:rFonts w:ascii="Calibri" w:hAnsi="Calibri" w:cs="Calibri"/>
        </w:rPr>
        <w:t xml:space="preserve"> </w:t>
      </w:r>
      <w:r w:rsidRPr="005F7F22">
        <w:rPr>
          <w:rFonts w:ascii="Calibri" w:hAnsi="Calibri" w:cs="Calibri"/>
          <w:b/>
        </w:rPr>
        <w:t>1829</w:t>
      </w:r>
      <w:r w:rsidRPr="005F7F22">
        <w:rPr>
          <w:rFonts w:ascii="Calibri" w:hAnsi="Calibri" w:cs="Calibri"/>
        </w:rPr>
        <w:t xml:space="preserve"> (6-7), 532-551, (2013).</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3</w:t>
      </w:r>
      <w:r w:rsidRPr="005F7F22">
        <w:rPr>
          <w:rFonts w:ascii="Calibri" w:hAnsi="Calibri" w:cs="Calibri"/>
        </w:rPr>
        <w:tab/>
        <w:t xml:space="preserve">Dominski, Z. &amp; Marzluff, W. F. Formation of the 3' end of histone mRNA: getting closer to the end. </w:t>
      </w:r>
      <w:r w:rsidRPr="005F7F22">
        <w:rPr>
          <w:rFonts w:ascii="Calibri" w:hAnsi="Calibri" w:cs="Calibri"/>
          <w:i/>
        </w:rPr>
        <w:t>Gene.</w:t>
      </w:r>
      <w:r w:rsidRPr="005F7F22">
        <w:rPr>
          <w:rFonts w:ascii="Calibri" w:hAnsi="Calibri" w:cs="Calibri"/>
        </w:rPr>
        <w:t xml:space="preserve"> </w:t>
      </w:r>
      <w:r w:rsidRPr="005F7F22">
        <w:rPr>
          <w:rFonts w:ascii="Calibri" w:hAnsi="Calibri" w:cs="Calibri"/>
          <w:b/>
        </w:rPr>
        <w:t>396</w:t>
      </w:r>
      <w:r w:rsidRPr="005F7F22">
        <w:rPr>
          <w:rFonts w:ascii="Calibri" w:hAnsi="Calibri" w:cs="Calibri"/>
        </w:rPr>
        <w:t xml:space="preserve"> (2), 373-390, (2007).</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4</w:t>
      </w:r>
      <w:r w:rsidRPr="005F7F22">
        <w:rPr>
          <w:rFonts w:ascii="Calibri" w:hAnsi="Calibri" w:cs="Calibri"/>
        </w:rPr>
        <w:tab/>
        <w:t xml:space="preserve">Yang, X. C., Torres, M. P., Marzluff, W. F. &amp; Dominski, Z. Three Proteins of the U7-Specific Sm Ring Function as the Molecular Ruler To Determine the Site of 3 '-End Processing in Mammalian Histone Pre-mRNA. </w:t>
      </w:r>
      <w:r w:rsidRPr="005F7F22">
        <w:rPr>
          <w:rFonts w:ascii="Calibri" w:hAnsi="Calibri" w:cs="Calibri"/>
          <w:i/>
        </w:rPr>
        <w:t>Molecular and Cellular Biology.</w:t>
      </w:r>
      <w:r w:rsidRPr="005F7F22">
        <w:rPr>
          <w:rFonts w:ascii="Calibri" w:hAnsi="Calibri" w:cs="Calibri"/>
        </w:rPr>
        <w:t xml:space="preserve"> </w:t>
      </w:r>
      <w:r w:rsidRPr="005F7F22">
        <w:rPr>
          <w:rFonts w:ascii="Calibri" w:hAnsi="Calibri" w:cs="Calibri"/>
          <w:b/>
        </w:rPr>
        <w:t>29</w:t>
      </w:r>
      <w:r w:rsidRPr="005F7F22">
        <w:rPr>
          <w:rFonts w:ascii="Calibri" w:hAnsi="Calibri" w:cs="Calibri"/>
        </w:rPr>
        <w:t xml:space="preserve"> (15), 4045-4056, (2009).</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5</w:t>
      </w:r>
      <w:r w:rsidRPr="005F7F22">
        <w:rPr>
          <w:rFonts w:ascii="Calibri" w:hAnsi="Calibri" w:cs="Calibri"/>
        </w:rPr>
        <w:tab/>
        <w:t>Sabath, I.</w:t>
      </w:r>
      <w:r w:rsidRPr="005F7F22">
        <w:rPr>
          <w:rFonts w:ascii="Calibri" w:hAnsi="Calibri" w:cs="Calibri"/>
          <w:i/>
        </w:rPr>
        <w:t xml:space="preserve"> et al.</w:t>
      </w:r>
      <w:r w:rsidRPr="005F7F22">
        <w:rPr>
          <w:rFonts w:ascii="Calibri" w:hAnsi="Calibri" w:cs="Calibri"/>
        </w:rPr>
        <w:t xml:space="preserve"> 3 '-End processing of histone pre-mRNAs in Drosophila: U7 snRNP is associated with FLASH and polyadenylation factors. </w:t>
      </w:r>
      <w:r w:rsidRPr="005F7F22">
        <w:rPr>
          <w:rFonts w:ascii="Calibri" w:hAnsi="Calibri" w:cs="Calibri"/>
          <w:i/>
        </w:rPr>
        <w:t>RNA.</w:t>
      </w:r>
      <w:r w:rsidRPr="005F7F22">
        <w:rPr>
          <w:rFonts w:ascii="Calibri" w:hAnsi="Calibri" w:cs="Calibri"/>
        </w:rPr>
        <w:t xml:space="preserve"> </w:t>
      </w:r>
      <w:r w:rsidRPr="005F7F22">
        <w:rPr>
          <w:rFonts w:ascii="Calibri" w:hAnsi="Calibri" w:cs="Calibri"/>
          <w:b/>
        </w:rPr>
        <w:t>19</w:t>
      </w:r>
      <w:r w:rsidRPr="005F7F22">
        <w:rPr>
          <w:rFonts w:ascii="Calibri" w:hAnsi="Calibri" w:cs="Calibri"/>
        </w:rPr>
        <w:t xml:space="preserve"> (12), 1726-1744, (2013).</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6</w:t>
      </w:r>
      <w:r w:rsidRPr="005F7F22">
        <w:rPr>
          <w:rFonts w:ascii="Calibri" w:hAnsi="Calibri" w:cs="Calibri"/>
        </w:rPr>
        <w:tab/>
        <w:t>Skrajna, A.</w:t>
      </w:r>
      <w:r w:rsidRPr="005F7F22">
        <w:rPr>
          <w:rFonts w:ascii="Calibri" w:hAnsi="Calibri" w:cs="Calibri"/>
          <w:i/>
        </w:rPr>
        <w:t xml:space="preserve"> et al.</w:t>
      </w:r>
      <w:r w:rsidRPr="005F7F22">
        <w:rPr>
          <w:rFonts w:ascii="Calibri" w:hAnsi="Calibri" w:cs="Calibri"/>
        </w:rPr>
        <w:t xml:space="preserve"> U7 snRNP is recruited to histone pre-mRNA in a FLASH-dependent manner by two separate regions of the stem-loop binding protein. </w:t>
      </w:r>
      <w:r w:rsidRPr="005F7F22">
        <w:rPr>
          <w:rFonts w:ascii="Calibri" w:hAnsi="Calibri" w:cs="Calibri"/>
          <w:i/>
        </w:rPr>
        <w:t>RNA.</w:t>
      </w:r>
      <w:r w:rsidRPr="005F7F22">
        <w:rPr>
          <w:rFonts w:ascii="Calibri" w:hAnsi="Calibri" w:cs="Calibri"/>
        </w:rPr>
        <w:t xml:space="preserve"> </w:t>
      </w:r>
      <w:r w:rsidRPr="005F7F22">
        <w:rPr>
          <w:rFonts w:ascii="Calibri" w:hAnsi="Calibri" w:cs="Calibri"/>
          <w:b/>
        </w:rPr>
        <w:t>23</w:t>
      </w:r>
      <w:r w:rsidRPr="005F7F22">
        <w:rPr>
          <w:rFonts w:ascii="Calibri" w:hAnsi="Calibri" w:cs="Calibri"/>
        </w:rPr>
        <w:t xml:space="preserve"> (6), 938-951, (2017).</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7</w:t>
      </w:r>
      <w:r w:rsidRPr="005F7F22">
        <w:rPr>
          <w:rFonts w:ascii="Calibri" w:hAnsi="Calibri" w:cs="Calibri"/>
        </w:rPr>
        <w:tab/>
        <w:t>Smith, H. O.</w:t>
      </w:r>
      <w:r w:rsidRPr="005F7F22">
        <w:rPr>
          <w:rFonts w:ascii="Calibri" w:hAnsi="Calibri" w:cs="Calibri"/>
          <w:i/>
        </w:rPr>
        <w:t xml:space="preserve"> et al.</w:t>
      </w:r>
      <w:r w:rsidRPr="005F7F22">
        <w:rPr>
          <w:rFonts w:ascii="Calibri" w:hAnsi="Calibri" w:cs="Calibri"/>
        </w:rPr>
        <w:t xml:space="preserve"> Two-step affinity purification of U7 small nuclear ribonucleoprotein particles using complementary biotinylated 2'- </w:t>
      </w:r>
      <w:r w:rsidRPr="005F7F22">
        <w:rPr>
          <w:rFonts w:ascii="Calibri" w:hAnsi="Calibri" w:cs="Calibri"/>
          <w:i/>
        </w:rPr>
        <w:t>O</w:t>
      </w:r>
      <w:r w:rsidRPr="005F7F22">
        <w:rPr>
          <w:rFonts w:ascii="Calibri" w:hAnsi="Calibri" w:cs="Calibri"/>
        </w:rPr>
        <w:t xml:space="preserve">-methyl oligoribonucleotides. </w:t>
      </w:r>
      <w:r w:rsidRPr="005F7F22">
        <w:rPr>
          <w:rFonts w:ascii="Calibri" w:hAnsi="Calibri" w:cs="Calibri"/>
          <w:i/>
        </w:rPr>
        <w:t>Proceedings of the National Academy of Sciences, USA.</w:t>
      </w:r>
      <w:r w:rsidRPr="005F7F22">
        <w:rPr>
          <w:rFonts w:ascii="Calibri" w:hAnsi="Calibri" w:cs="Calibri"/>
        </w:rPr>
        <w:t xml:space="preserve"> </w:t>
      </w:r>
      <w:r w:rsidRPr="005F7F22">
        <w:rPr>
          <w:rFonts w:ascii="Calibri" w:hAnsi="Calibri" w:cs="Calibri"/>
          <w:b/>
        </w:rPr>
        <w:t>88</w:t>
      </w:r>
      <w:r w:rsidRPr="005F7F22">
        <w:rPr>
          <w:rFonts w:ascii="Calibri" w:hAnsi="Calibri" w:cs="Calibri"/>
        </w:rPr>
        <w:t xml:space="preserve"> 9784-9788, (1991).</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8</w:t>
      </w:r>
      <w:r w:rsidRPr="005F7F22">
        <w:rPr>
          <w:rFonts w:ascii="Calibri" w:hAnsi="Calibri" w:cs="Calibri"/>
        </w:rPr>
        <w:tab/>
        <w:t>Pillai, R. S.</w:t>
      </w:r>
      <w:r w:rsidRPr="005F7F22">
        <w:rPr>
          <w:rFonts w:ascii="Calibri" w:hAnsi="Calibri" w:cs="Calibri"/>
          <w:i/>
        </w:rPr>
        <w:t xml:space="preserve"> et al.</w:t>
      </w:r>
      <w:r w:rsidRPr="005F7F22">
        <w:rPr>
          <w:rFonts w:ascii="Calibri" w:hAnsi="Calibri" w:cs="Calibri"/>
        </w:rPr>
        <w:t xml:space="preserve"> Unique Sm core structure of U7 snRNPs: assembly by a specialized SMN complex and the role of a new component, Lsm11, in histone RNA processing. </w:t>
      </w:r>
      <w:r w:rsidRPr="005F7F22">
        <w:rPr>
          <w:rFonts w:ascii="Calibri" w:hAnsi="Calibri" w:cs="Calibri"/>
          <w:i/>
        </w:rPr>
        <w:t>Genes and Development.</w:t>
      </w:r>
      <w:r w:rsidRPr="005F7F22">
        <w:rPr>
          <w:rFonts w:ascii="Calibri" w:hAnsi="Calibri" w:cs="Calibri"/>
        </w:rPr>
        <w:t xml:space="preserve"> </w:t>
      </w:r>
      <w:r w:rsidRPr="005F7F22">
        <w:rPr>
          <w:rFonts w:ascii="Calibri" w:hAnsi="Calibri" w:cs="Calibri"/>
          <w:b/>
        </w:rPr>
        <w:t>17</w:t>
      </w:r>
      <w:r w:rsidRPr="005F7F22">
        <w:rPr>
          <w:rFonts w:ascii="Calibri" w:hAnsi="Calibri" w:cs="Calibri"/>
        </w:rPr>
        <w:t xml:space="preserve"> (18), 2321-2333, (2003).</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9</w:t>
      </w:r>
      <w:r w:rsidRPr="005F7F22">
        <w:rPr>
          <w:rFonts w:ascii="Calibri" w:hAnsi="Calibri" w:cs="Calibri"/>
        </w:rPr>
        <w:tab/>
        <w:t xml:space="preserve">Pillai, R. S., Will, C. L., Luhrmann, R., Schumperli, D. &amp; Muller, B. Purified U7 snRNPs lack the Sm proteins D1 and D2 but contain Lsm10, a new 14 kDa Sm D1-like protein. </w:t>
      </w:r>
      <w:r w:rsidRPr="005F7F22">
        <w:rPr>
          <w:rFonts w:ascii="Calibri" w:hAnsi="Calibri" w:cs="Calibri"/>
          <w:i/>
        </w:rPr>
        <w:t>EMBO Journal.</w:t>
      </w:r>
      <w:r w:rsidRPr="005F7F22">
        <w:rPr>
          <w:rFonts w:ascii="Calibri" w:hAnsi="Calibri" w:cs="Calibri"/>
        </w:rPr>
        <w:t xml:space="preserve"> </w:t>
      </w:r>
      <w:r w:rsidRPr="005F7F22">
        <w:rPr>
          <w:rFonts w:ascii="Calibri" w:hAnsi="Calibri" w:cs="Calibri"/>
          <w:b/>
        </w:rPr>
        <w:t>20</w:t>
      </w:r>
      <w:r w:rsidRPr="005F7F22">
        <w:rPr>
          <w:rFonts w:ascii="Calibri" w:hAnsi="Calibri" w:cs="Calibri"/>
        </w:rPr>
        <w:t xml:space="preserve"> (19), 5470-5479, (2001).</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0</w:t>
      </w:r>
      <w:r w:rsidRPr="005F7F22">
        <w:rPr>
          <w:rFonts w:ascii="Calibri" w:hAnsi="Calibri" w:cs="Calibri"/>
        </w:rPr>
        <w:tab/>
        <w:t>Yang, X. C.</w:t>
      </w:r>
      <w:r w:rsidRPr="005F7F22">
        <w:rPr>
          <w:rFonts w:ascii="Calibri" w:hAnsi="Calibri" w:cs="Calibri"/>
          <w:i/>
        </w:rPr>
        <w:t xml:space="preserve"> et al.</w:t>
      </w:r>
      <w:r w:rsidRPr="005F7F22">
        <w:rPr>
          <w:rFonts w:ascii="Calibri" w:hAnsi="Calibri" w:cs="Calibri"/>
        </w:rPr>
        <w:t xml:space="preserve"> A Complex Containing the CPSF73 Endonuclease and Other Polyadenylation Factors Associates with U7 snRNP and Is Recruited to Histone Pre-mRNA for 3 '-End Processing. </w:t>
      </w:r>
      <w:r w:rsidRPr="005F7F22">
        <w:rPr>
          <w:rFonts w:ascii="Calibri" w:hAnsi="Calibri" w:cs="Calibri"/>
          <w:i/>
        </w:rPr>
        <w:t>Molecular and Cellular Biology.</w:t>
      </w:r>
      <w:r w:rsidRPr="005F7F22">
        <w:rPr>
          <w:rFonts w:ascii="Calibri" w:hAnsi="Calibri" w:cs="Calibri"/>
        </w:rPr>
        <w:t xml:space="preserve"> </w:t>
      </w:r>
      <w:r w:rsidRPr="005F7F22">
        <w:rPr>
          <w:rFonts w:ascii="Calibri" w:hAnsi="Calibri" w:cs="Calibri"/>
          <w:b/>
        </w:rPr>
        <w:t>33</w:t>
      </w:r>
      <w:r w:rsidRPr="005F7F22">
        <w:rPr>
          <w:rFonts w:ascii="Calibri" w:hAnsi="Calibri" w:cs="Calibri"/>
        </w:rPr>
        <w:t xml:space="preserve"> (1), 28-37, (2013).</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1</w:t>
      </w:r>
      <w:r w:rsidRPr="005F7F22">
        <w:rPr>
          <w:rFonts w:ascii="Calibri" w:hAnsi="Calibri" w:cs="Calibri"/>
        </w:rPr>
        <w:tab/>
        <w:t xml:space="preserve">Shimkus, M., Levy, J. &amp; Herman, T. A chemically cleavable biotinylated nucleotide: usefulness in the recovery of protein-DNA complexes from avidin affinity columns. </w:t>
      </w:r>
      <w:r w:rsidRPr="005F7F22">
        <w:rPr>
          <w:rFonts w:ascii="Calibri" w:hAnsi="Calibri" w:cs="Calibri"/>
          <w:i/>
        </w:rPr>
        <w:t>Proceedings of the National Academy of Sciences of the United States of America.</w:t>
      </w:r>
      <w:r w:rsidRPr="005F7F22">
        <w:rPr>
          <w:rFonts w:ascii="Calibri" w:hAnsi="Calibri" w:cs="Calibri"/>
        </w:rPr>
        <w:t xml:space="preserve"> </w:t>
      </w:r>
      <w:r w:rsidRPr="005F7F22">
        <w:rPr>
          <w:rFonts w:ascii="Calibri" w:hAnsi="Calibri" w:cs="Calibri"/>
          <w:b/>
        </w:rPr>
        <w:t>82</w:t>
      </w:r>
      <w:r w:rsidRPr="005F7F22">
        <w:rPr>
          <w:rFonts w:ascii="Calibri" w:hAnsi="Calibri" w:cs="Calibri"/>
        </w:rPr>
        <w:t xml:space="preserve"> (9), 2593-2597, (1985).</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2</w:t>
      </w:r>
      <w:r w:rsidRPr="005F7F22">
        <w:rPr>
          <w:rFonts w:ascii="Calibri" w:hAnsi="Calibri" w:cs="Calibri"/>
        </w:rPr>
        <w:tab/>
        <w:t>Hirsch, J. D.</w:t>
      </w:r>
      <w:r w:rsidRPr="005F7F22">
        <w:rPr>
          <w:rFonts w:ascii="Calibri" w:hAnsi="Calibri" w:cs="Calibri"/>
          <w:i/>
        </w:rPr>
        <w:t xml:space="preserve"> et al.</w:t>
      </w:r>
      <w:r w:rsidRPr="005F7F22">
        <w:rPr>
          <w:rFonts w:ascii="Calibri" w:hAnsi="Calibri" w:cs="Calibri"/>
        </w:rPr>
        <w:t xml:space="preserve"> Easily reversible desthiobiotin binding to streptavidin, avidin, and other biotin-binding proteins: uses for protein labeling, detection, and isolation. </w:t>
      </w:r>
      <w:r w:rsidRPr="005F7F22">
        <w:rPr>
          <w:rFonts w:ascii="Calibri" w:hAnsi="Calibri" w:cs="Calibri"/>
          <w:i/>
        </w:rPr>
        <w:t>Analytical Biochemistry.</w:t>
      </w:r>
      <w:r w:rsidRPr="005F7F22">
        <w:rPr>
          <w:rFonts w:ascii="Calibri" w:hAnsi="Calibri" w:cs="Calibri"/>
        </w:rPr>
        <w:t xml:space="preserve"> </w:t>
      </w:r>
      <w:r w:rsidRPr="005F7F22">
        <w:rPr>
          <w:rFonts w:ascii="Calibri" w:hAnsi="Calibri" w:cs="Calibri"/>
          <w:b/>
        </w:rPr>
        <w:t>308</w:t>
      </w:r>
      <w:r w:rsidRPr="005F7F22">
        <w:rPr>
          <w:rFonts w:ascii="Calibri" w:hAnsi="Calibri" w:cs="Calibri"/>
        </w:rPr>
        <w:t xml:space="preserve"> (2), 343-357, (2002).</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3</w:t>
      </w:r>
      <w:r w:rsidRPr="005F7F22">
        <w:rPr>
          <w:rFonts w:ascii="Calibri" w:hAnsi="Calibri" w:cs="Calibri"/>
        </w:rPr>
        <w:tab/>
        <w:t xml:space="preserve">Olejnik, J., Krzymanska-Olejnik, E. &amp; Rothschild, K. J. Photocleavable biotin phosphoramidite for 5'-end-labeling, affinity purification and phosphorylation of synthetic oligonucleotides. </w:t>
      </w:r>
      <w:r w:rsidRPr="005F7F22">
        <w:rPr>
          <w:rFonts w:ascii="Calibri" w:hAnsi="Calibri" w:cs="Calibri"/>
          <w:i/>
        </w:rPr>
        <w:t>Nucleic Acids Research.</w:t>
      </w:r>
      <w:r w:rsidRPr="005F7F22">
        <w:rPr>
          <w:rFonts w:ascii="Calibri" w:hAnsi="Calibri" w:cs="Calibri"/>
        </w:rPr>
        <w:t xml:space="preserve"> </w:t>
      </w:r>
      <w:r w:rsidRPr="005F7F22">
        <w:rPr>
          <w:rFonts w:ascii="Calibri" w:hAnsi="Calibri" w:cs="Calibri"/>
          <w:b/>
        </w:rPr>
        <w:t>24</w:t>
      </w:r>
      <w:r w:rsidRPr="005F7F22">
        <w:rPr>
          <w:rFonts w:ascii="Calibri" w:hAnsi="Calibri" w:cs="Calibri"/>
        </w:rPr>
        <w:t xml:space="preserve"> (2), 361-366, (1996).</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4</w:t>
      </w:r>
      <w:r w:rsidRPr="005F7F22">
        <w:rPr>
          <w:rFonts w:ascii="Calibri" w:hAnsi="Calibri" w:cs="Calibri"/>
        </w:rPr>
        <w:tab/>
        <w:t xml:space="preserve">Olejnik, J., Krzymanska-Olejnik, E. &amp; Rothschild, K. J. Photocleavable affinity tags for isolation and detection of biomolecules. </w:t>
      </w:r>
      <w:r w:rsidRPr="005F7F22">
        <w:rPr>
          <w:rFonts w:ascii="Calibri" w:hAnsi="Calibri" w:cs="Calibri"/>
          <w:i/>
        </w:rPr>
        <w:t>Methods in Enzymology.</w:t>
      </w:r>
      <w:r w:rsidRPr="005F7F22">
        <w:rPr>
          <w:rFonts w:ascii="Calibri" w:hAnsi="Calibri" w:cs="Calibri"/>
        </w:rPr>
        <w:t xml:space="preserve"> </w:t>
      </w:r>
      <w:r w:rsidRPr="005F7F22">
        <w:rPr>
          <w:rFonts w:ascii="Calibri" w:hAnsi="Calibri" w:cs="Calibri"/>
          <w:b/>
        </w:rPr>
        <w:t>291</w:t>
      </w:r>
      <w:r w:rsidRPr="005F7F22">
        <w:rPr>
          <w:rFonts w:ascii="Calibri" w:hAnsi="Calibri" w:cs="Calibri"/>
        </w:rPr>
        <w:t xml:space="preserve"> 135-154, (1998).</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5</w:t>
      </w:r>
      <w:r w:rsidRPr="005F7F22">
        <w:rPr>
          <w:rFonts w:ascii="Calibri" w:hAnsi="Calibri" w:cs="Calibri"/>
        </w:rPr>
        <w:tab/>
        <w:t xml:space="preserve">Skrajna, A., Yang, X. C., Dadlez, M., Marzluff, W. F. &amp; Dominski, Z. Protein composition of catalytically active U7-dependent processing complexes assembled on histone pre-mRNA containing biotin and a photo-cleavable linker. </w:t>
      </w:r>
      <w:r w:rsidRPr="005F7F22">
        <w:rPr>
          <w:rFonts w:ascii="Calibri" w:hAnsi="Calibri" w:cs="Calibri"/>
          <w:i/>
        </w:rPr>
        <w:t>Nucleic Acids Research.</w:t>
      </w:r>
      <w:r w:rsidRPr="005F7F22">
        <w:rPr>
          <w:rFonts w:ascii="Calibri" w:hAnsi="Calibri" w:cs="Calibri"/>
        </w:rPr>
        <w:t xml:space="preserve"> </w:t>
      </w:r>
      <w:r w:rsidRPr="005F7F22">
        <w:rPr>
          <w:rFonts w:ascii="Calibri" w:hAnsi="Calibri" w:cs="Calibri"/>
          <w:b/>
        </w:rPr>
        <w:t>46</w:t>
      </w:r>
      <w:r w:rsidRPr="005F7F22">
        <w:rPr>
          <w:rFonts w:ascii="Calibri" w:hAnsi="Calibri" w:cs="Calibri"/>
        </w:rPr>
        <w:t xml:space="preserve"> (9), 4752-4770, (2018).</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6</w:t>
      </w:r>
      <w:r w:rsidRPr="005F7F22">
        <w:rPr>
          <w:rFonts w:ascii="Calibri" w:hAnsi="Calibri" w:cs="Calibri"/>
        </w:rPr>
        <w:tab/>
        <w:t xml:space="preserve">Dominski, Z., Yang, X. C., Kaygun, H., Dadlez, M. &amp; Marzluff, W. F. A 3 ' exonuclease that specifically interacts with the 3 ' end of histone mRNA. </w:t>
      </w:r>
      <w:r w:rsidRPr="005F7F22">
        <w:rPr>
          <w:rFonts w:ascii="Calibri" w:hAnsi="Calibri" w:cs="Calibri"/>
          <w:i/>
        </w:rPr>
        <w:t>Molecular Cell.</w:t>
      </w:r>
      <w:r w:rsidRPr="005F7F22">
        <w:rPr>
          <w:rFonts w:ascii="Calibri" w:hAnsi="Calibri" w:cs="Calibri"/>
        </w:rPr>
        <w:t xml:space="preserve"> </w:t>
      </w:r>
      <w:r w:rsidRPr="005F7F22">
        <w:rPr>
          <w:rFonts w:ascii="Calibri" w:hAnsi="Calibri" w:cs="Calibri"/>
          <w:b/>
        </w:rPr>
        <w:t>12</w:t>
      </w:r>
      <w:r w:rsidRPr="005F7F22">
        <w:rPr>
          <w:rFonts w:ascii="Calibri" w:hAnsi="Calibri" w:cs="Calibri"/>
        </w:rPr>
        <w:t xml:space="preserve"> (2), 295-305, (2003).</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7</w:t>
      </w:r>
      <w:r w:rsidRPr="005F7F22">
        <w:rPr>
          <w:rFonts w:ascii="Calibri" w:hAnsi="Calibri" w:cs="Calibri"/>
        </w:rPr>
        <w:tab/>
        <w:t xml:space="preserve">Yang, X. C., Purdy, M., Marzluff, W. F. &amp; Dominski, Z. Characterization of 3'hExo, a 3' exonuclease specifically interacting with the 3' end of histone mRNA. </w:t>
      </w:r>
      <w:r w:rsidRPr="005F7F22">
        <w:rPr>
          <w:rFonts w:ascii="Calibri" w:hAnsi="Calibri" w:cs="Calibri"/>
          <w:i/>
        </w:rPr>
        <w:t>Journal of Biological Chemistry.</w:t>
      </w:r>
      <w:r w:rsidRPr="005F7F22">
        <w:rPr>
          <w:rFonts w:ascii="Calibri" w:hAnsi="Calibri" w:cs="Calibri"/>
        </w:rPr>
        <w:t xml:space="preserve"> </w:t>
      </w:r>
      <w:r w:rsidRPr="005F7F22">
        <w:rPr>
          <w:rFonts w:ascii="Calibri" w:hAnsi="Calibri" w:cs="Calibri"/>
          <w:b/>
        </w:rPr>
        <w:t>281</w:t>
      </w:r>
      <w:r w:rsidRPr="005F7F22">
        <w:rPr>
          <w:rFonts w:ascii="Calibri" w:hAnsi="Calibri" w:cs="Calibri"/>
        </w:rPr>
        <w:t xml:space="preserve"> (41), 30447-30454, (2006).</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8</w:t>
      </w:r>
      <w:r w:rsidRPr="005F7F22">
        <w:rPr>
          <w:rFonts w:ascii="Calibri" w:hAnsi="Calibri" w:cs="Calibri"/>
        </w:rPr>
        <w:tab/>
        <w:t xml:space="preserve">Tan, D., Marzluff, W. F., Dominski, Z. &amp; Tong, L. Structure of histone mRNA stem-loop, human stem-loop binding protein, and 3'hExo ternary complex. </w:t>
      </w:r>
      <w:r w:rsidRPr="005F7F22">
        <w:rPr>
          <w:rFonts w:ascii="Calibri" w:hAnsi="Calibri" w:cs="Calibri"/>
          <w:i/>
        </w:rPr>
        <w:t>Science.</w:t>
      </w:r>
      <w:r w:rsidRPr="005F7F22">
        <w:rPr>
          <w:rFonts w:ascii="Calibri" w:hAnsi="Calibri" w:cs="Calibri"/>
        </w:rPr>
        <w:t xml:space="preserve"> </w:t>
      </w:r>
      <w:r w:rsidRPr="005F7F22">
        <w:rPr>
          <w:rFonts w:ascii="Calibri" w:hAnsi="Calibri" w:cs="Calibri"/>
          <w:b/>
        </w:rPr>
        <w:t>339</w:t>
      </w:r>
      <w:r w:rsidRPr="005F7F22">
        <w:rPr>
          <w:rFonts w:ascii="Calibri" w:hAnsi="Calibri" w:cs="Calibri"/>
        </w:rPr>
        <w:t xml:space="preserve"> (6117), 318-321, (2013).</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19</w:t>
      </w:r>
      <w:r w:rsidRPr="005F7F22">
        <w:rPr>
          <w:rFonts w:ascii="Calibri" w:hAnsi="Calibri" w:cs="Calibri"/>
        </w:rPr>
        <w:tab/>
        <w:t xml:space="preserve">Mayeda, A. &amp; Krainer, A. R. Preparation of HeLa cell nuclear and cytosolic S100 extracts for in vitro splicing. </w:t>
      </w:r>
      <w:r w:rsidRPr="005F7F22">
        <w:rPr>
          <w:rFonts w:ascii="Calibri" w:hAnsi="Calibri" w:cs="Calibri"/>
          <w:i/>
        </w:rPr>
        <w:t>Methods in Molecular Biology.</w:t>
      </w:r>
      <w:r w:rsidRPr="005F7F22">
        <w:rPr>
          <w:rFonts w:ascii="Calibri" w:hAnsi="Calibri" w:cs="Calibri"/>
        </w:rPr>
        <w:t xml:space="preserve"> </w:t>
      </w:r>
      <w:r w:rsidRPr="005F7F22">
        <w:rPr>
          <w:rFonts w:ascii="Calibri" w:hAnsi="Calibri" w:cs="Calibri"/>
          <w:b/>
        </w:rPr>
        <w:t>118</w:t>
      </w:r>
      <w:r w:rsidRPr="005F7F22">
        <w:rPr>
          <w:rFonts w:ascii="Calibri" w:hAnsi="Calibri" w:cs="Calibri"/>
        </w:rPr>
        <w:t xml:space="preserve"> 309-314, (1999).</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20</w:t>
      </w:r>
      <w:r w:rsidRPr="005F7F22">
        <w:rPr>
          <w:rFonts w:ascii="Calibri" w:hAnsi="Calibri" w:cs="Calibri"/>
        </w:rPr>
        <w:tab/>
        <w:t>Dominski, Z.</w:t>
      </w:r>
      <w:r w:rsidRPr="005F7F22">
        <w:rPr>
          <w:rFonts w:ascii="Calibri" w:hAnsi="Calibri" w:cs="Calibri"/>
          <w:i/>
        </w:rPr>
        <w:t xml:space="preserve"> et al.</w:t>
      </w:r>
      <w:r w:rsidRPr="005F7F22">
        <w:rPr>
          <w:rFonts w:ascii="Calibri" w:hAnsi="Calibri" w:cs="Calibri"/>
        </w:rPr>
        <w:t xml:space="preserve"> 3' end processing of </w:t>
      </w:r>
      <w:r w:rsidRPr="005F7F22">
        <w:rPr>
          <w:rFonts w:ascii="Calibri" w:hAnsi="Calibri" w:cs="Calibri"/>
          <w:i/>
        </w:rPr>
        <w:t xml:space="preserve">Drosophila </w:t>
      </w:r>
      <w:r w:rsidRPr="005F7F22">
        <w:rPr>
          <w:rFonts w:ascii="Calibri" w:hAnsi="Calibri" w:cs="Calibri"/>
        </w:rPr>
        <w:t>histone pre-mRNAs:</w:t>
      </w:r>
      <w:r w:rsidR="00CE1FC5" w:rsidRPr="005F7F22">
        <w:rPr>
          <w:rFonts w:ascii="Calibri" w:hAnsi="Calibri" w:cs="Calibri"/>
        </w:rPr>
        <w:t xml:space="preserve"> </w:t>
      </w:r>
      <w:r w:rsidRPr="005F7F22">
        <w:rPr>
          <w:rFonts w:ascii="Calibri" w:hAnsi="Calibri" w:cs="Calibri"/>
        </w:rPr>
        <w:t xml:space="preserve">Requirement for phosphorylated dSLBP and co-evolution of the histone pre-mRNA processing system. </w:t>
      </w:r>
      <w:r w:rsidRPr="005F7F22">
        <w:rPr>
          <w:rFonts w:ascii="Calibri" w:hAnsi="Calibri" w:cs="Calibri"/>
          <w:i/>
        </w:rPr>
        <w:t>Molecular and Cellular Biology.</w:t>
      </w:r>
      <w:r w:rsidRPr="005F7F22">
        <w:rPr>
          <w:rFonts w:ascii="Calibri" w:hAnsi="Calibri" w:cs="Calibri"/>
        </w:rPr>
        <w:t xml:space="preserve"> </w:t>
      </w:r>
      <w:r w:rsidRPr="005F7F22">
        <w:rPr>
          <w:rFonts w:ascii="Calibri" w:hAnsi="Calibri" w:cs="Calibri"/>
          <w:b/>
        </w:rPr>
        <w:t>22</w:t>
      </w:r>
      <w:r w:rsidRPr="005F7F22">
        <w:rPr>
          <w:rFonts w:ascii="Calibri" w:hAnsi="Calibri" w:cs="Calibri"/>
        </w:rPr>
        <w:t xml:space="preserve"> 6648-6660, (2002).</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21</w:t>
      </w:r>
      <w:r w:rsidRPr="005F7F22">
        <w:rPr>
          <w:rFonts w:ascii="Calibri" w:hAnsi="Calibri" w:cs="Calibri"/>
        </w:rPr>
        <w:tab/>
        <w:t xml:space="preserve">Dominski, Z., Yan, X. C., Purdy, M. &amp; Marzluff, W. F. Differences and similarities between Drosophila and mammalian 3 ' end processing of histone pre-mRNAs. </w:t>
      </w:r>
      <w:r w:rsidRPr="005F7F22">
        <w:rPr>
          <w:rFonts w:ascii="Calibri" w:hAnsi="Calibri" w:cs="Calibri"/>
          <w:i/>
        </w:rPr>
        <w:t>Rna-a Publication of the Rna Society.</w:t>
      </w:r>
      <w:r w:rsidRPr="005F7F22">
        <w:rPr>
          <w:rFonts w:ascii="Calibri" w:hAnsi="Calibri" w:cs="Calibri"/>
        </w:rPr>
        <w:t xml:space="preserve"> </w:t>
      </w:r>
      <w:r w:rsidRPr="005F7F22">
        <w:rPr>
          <w:rFonts w:ascii="Calibri" w:hAnsi="Calibri" w:cs="Calibri"/>
          <w:b/>
        </w:rPr>
        <w:t>11</w:t>
      </w:r>
      <w:r w:rsidRPr="005F7F22">
        <w:rPr>
          <w:rFonts w:ascii="Calibri" w:hAnsi="Calibri" w:cs="Calibri"/>
        </w:rPr>
        <w:t xml:space="preserve"> (12), 1835-1847, (2005).</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22</w:t>
      </w:r>
      <w:r w:rsidRPr="005F7F22">
        <w:rPr>
          <w:rFonts w:ascii="Calibri" w:hAnsi="Calibri" w:cs="Calibri"/>
        </w:rPr>
        <w:tab/>
        <w:t xml:space="preserve">Jurica, M. S., Licklider, L. J., Gygi, S. R., Grigorieff, N. &amp; Moore, M. J. Purification and characterization of native spliceosomes suitable for three-dimensional structural analysis. </w:t>
      </w:r>
      <w:r w:rsidRPr="005F7F22">
        <w:rPr>
          <w:rFonts w:ascii="Calibri" w:hAnsi="Calibri" w:cs="Calibri"/>
          <w:i/>
        </w:rPr>
        <w:t>RNA.</w:t>
      </w:r>
      <w:r w:rsidRPr="005F7F22">
        <w:rPr>
          <w:rFonts w:ascii="Calibri" w:hAnsi="Calibri" w:cs="Calibri"/>
        </w:rPr>
        <w:t xml:space="preserve"> </w:t>
      </w:r>
      <w:r w:rsidRPr="005F7F22">
        <w:rPr>
          <w:rFonts w:ascii="Calibri" w:hAnsi="Calibri" w:cs="Calibri"/>
          <w:b/>
        </w:rPr>
        <w:t>8</w:t>
      </w:r>
      <w:r w:rsidRPr="005F7F22">
        <w:rPr>
          <w:rFonts w:ascii="Calibri" w:hAnsi="Calibri" w:cs="Calibri"/>
        </w:rPr>
        <w:t xml:space="preserve"> (4), 426-439, (2002).</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23</w:t>
      </w:r>
      <w:r w:rsidRPr="005F7F22">
        <w:rPr>
          <w:rFonts w:ascii="Calibri" w:hAnsi="Calibri" w:cs="Calibri"/>
        </w:rPr>
        <w:tab/>
        <w:t>Shi, Y.</w:t>
      </w:r>
      <w:r w:rsidRPr="005F7F22">
        <w:rPr>
          <w:rFonts w:ascii="Calibri" w:hAnsi="Calibri" w:cs="Calibri"/>
          <w:i/>
        </w:rPr>
        <w:t xml:space="preserve"> et al.</w:t>
      </w:r>
      <w:r w:rsidRPr="005F7F22">
        <w:rPr>
          <w:rFonts w:ascii="Calibri" w:hAnsi="Calibri" w:cs="Calibri"/>
        </w:rPr>
        <w:t xml:space="preserve"> Molecular architecture of the human pre-mRNA 3' processing complex. </w:t>
      </w:r>
      <w:r w:rsidRPr="005F7F22">
        <w:rPr>
          <w:rFonts w:ascii="Calibri" w:hAnsi="Calibri" w:cs="Calibri"/>
          <w:i/>
        </w:rPr>
        <w:t>Molecular Cell.</w:t>
      </w:r>
      <w:r w:rsidRPr="005F7F22">
        <w:rPr>
          <w:rFonts w:ascii="Calibri" w:hAnsi="Calibri" w:cs="Calibri"/>
        </w:rPr>
        <w:t xml:space="preserve"> </w:t>
      </w:r>
      <w:r w:rsidRPr="005F7F22">
        <w:rPr>
          <w:rFonts w:ascii="Calibri" w:hAnsi="Calibri" w:cs="Calibri"/>
          <w:b/>
        </w:rPr>
        <w:t>33</w:t>
      </w:r>
      <w:r w:rsidRPr="005F7F22">
        <w:rPr>
          <w:rFonts w:ascii="Calibri" w:hAnsi="Calibri" w:cs="Calibri"/>
        </w:rPr>
        <w:t xml:space="preserve"> (3), 365-376, (2009).</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24</w:t>
      </w:r>
      <w:r w:rsidRPr="005F7F22">
        <w:rPr>
          <w:rFonts w:ascii="Calibri" w:hAnsi="Calibri" w:cs="Calibri"/>
        </w:rPr>
        <w:tab/>
        <w:t xml:space="preserve">Thomas, M. F., L'Etoile, N. D. &amp; Ansel, K. M. Eri1: a conserved enzyme at the crossroads of multiple RNA-processing pathways. </w:t>
      </w:r>
      <w:r w:rsidRPr="005F7F22">
        <w:rPr>
          <w:rFonts w:ascii="Calibri" w:hAnsi="Calibri" w:cs="Calibri"/>
          <w:i/>
        </w:rPr>
        <w:t>Trends in Genetics.</w:t>
      </w:r>
      <w:r w:rsidRPr="005F7F22">
        <w:rPr>
          <w:rFonts w:ascii="Calibri" w:hAnsi="Calibri" w:cs="Calibri"/>
        </w:rPr>
        <w:t xml:space="preserve"> </w:t>
      </w:r>
      <w:r w:rsidRPr="005F7F22">
        <w:rPr>
          <w:rFonts w:ascii="Calibri" w:hAnsi="Calibri" w:cs="Calibri"/>
          <w:b/>
        </w:rPr>
        <w:t>30</w:t>
      </w:r>
      <w:r w:rsidRPr="005F7F22">
        <w:rPr>
          <w:rFonts w:ascii="Calibri" w:hAnsi="Calibri" w:cs="Calibri"/>
        </w:rPr>
        <w:t xml:space="preserve"> (7), 298-307, (2014).</w:t>
      </w:r>
    </w:p>
    <w:p w:rsidR="00C05760" w:rsidRPr="005F7F22" w:rsidRDefault="00C05760" w:rsidP="00AC1429">
      <w:pPr>
        <w:pStyle w:val="EndNoteBibliography"/>
        <w:ind w:left="720" w:hanging="720"/>
        <w:rPr>
          <w:rFonts w:ascii="Calibri" w:hAnsi="Calibri" w:cs="Calibri"/>
        </w:rPr>
      </w:pPr>
      <w:r w:rsidRPr="005F7F22">
        <w:rPr>
          <w:rFonts w:ascii="Calibri" w:hAnsi="Calibri" w:cs="Calibri"/>
        </w:rPr>
        <w:t>25</w:t>
      </w:r>
      <w:r w:rsidRPr="005F7F22">
        <w:rPr>
          <w:rFonts w:ascii="Calibri" w:hAnsi="Calibri" w:cs="Calibri"/>
        </w:rPr>
        <w:tab/>
        <w:t xml:space="preserve">Lackey, P. E., Welch, J. D. &amp; Marzluff, W. F. TUT7 catalyzes the uridylation of the 3' end for rapid degradation of histone mRNA. </w:t>
      </w:r>
      <w:r w:rsidRPr="005F7F22">
        <w:rPr>
          <w:rFonts w:ascii="Calibri" w:hAnsi="Calibri" w:cs="Calibri"/>
          <w:i/>
        </w:rPr>
        <w:t>RNA.</w:t>
      </w:r>
      <w:r w:rsidRPr="005F7F22">
        <w:rPr>
          <w:rFonts w:ascii="Calibri" w:hAnsi="Calibri" w:cs="Calibri"/>
        </w:rPr>
        <w:t xml:space="preserve"> </w:t>
      </w:r>
      <w:r w:rsidRPr="005F7F22">
        <w:rPr>
          <w:rFonts w:ascii="Calibri" w:hAnsi="Calibri" w:cs="Calibri"/>
          <w:b/>
        </w:rPr>
        <w:t>22</w:t>
      </w:r>
      <w:r w:rsidRPr="005F7F22">
        <w:rPr>
          <w:rFonts w:ascii="Calibri" w:hAnsi="Calibri" w:cs="Calibri"/>
        </w:rPr>
        <w:t xml:space="preserve"> (11), 1673-1688, (2016).</w:t>
      </w:r>
    </w:p>
    <w:p w:rsidR="00EE5C3E" w:rsidRPr="005F7F22" w:rsidRDefault="0068254D" w:rsidP="00AC1429">
      <w:pPr>
        <w:jc w:val="both"/>
        <w:rPr>
          <w:rFonts w:ascii="Calibri" w:hAnsi="Calibri" w:cs="Calibri"/>
          <w:b/>
          <w:bCs/>
          <w:color w:val="000000" w:themeColor="text1"/>
        </w:rPr>
      </w:pPr>
      <w:r w:rsidRPr="005F7F22">
        <w:rPr>
          <w:rFonts w:ascii="Calibri" w:hAnsi="Calibri" w:cs="Calibri"/>
          <w:b/>
          <w:bCs/>
          <w:color w:val="000000" w:themeColor="text1"/>
        </w:rPr>
        <w:fldChar w:fldCharType="end"/>
      </w:r>
    </w:p>
    <w:sectPr w:rsidR="00EE5C3E" w:rsidRPr="005F7F22" w:rsidSect="00156583">
      <w:footerReference w:type="even" r:id="rId11"/>
      <w:footerReference w:type="default" r:id="rId12"/>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239F" w:rsidRDefault="00FD239F" w:rsidP="00352E55">
      <w:r>
        <w:separator/>
      </w:r>
    </w:p>
  </w:endnote>
  <w:endnote w:type="continuationSeparator" w:id="0">
    <w:p w:rsidR="00FD239F" w:rsidRDefault="00FD239F" w:rsidP="00352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MT">
    <w:altName w:val="MS Mincho"/>
    <w:charset w:val="00"/>
    <w:family w:val="roman"/>
    <w:pitch w:val="variable"/>
    <w:sig w:usb0="00000000"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7F22" w:rsidRDefault="005F7F22" w:rsidP="003B72D6">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rsidR="005F7F22" w:rsidRDefault="005F7F22" w:rsidP="003B72D6">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7F22" w:rsidRDefault="005F7F22" w:rsidP="003B72D6">
    <w:pPr>
      <w:pStyle w:val="a8"/>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239F" w:rsidRDefault="00FD239F" w:rsidP="00352E55">
      <w:r>
        <w:separator/>
      </w:r>
    </w:p>
  </w:footnote>
  <w:footnote w:type="continuationSeparator" w:id="0">
    <w:p w:rsidR="00FD239F" w:rsidRDefault="00FD239F" w:rsidP="00352E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D5755"/>
    <w:multiLevelType w:val="hybridMultilevel"/>
    <w:tmpl w:val="ADF07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21901"/>
    <w:multiLevelType w:val="hybridMultilevel"/>
    <w:tmpl w:val="CC849366"/>
    <w:lvl w:ilvl="0" w:tplc="AF608FDA">
      <w:start w:val="1"/>
      <w:numFmt w:val="decimal"/>
      <w:lvlText w:val="%1."/>
      <w:lvlJc w:val="left"/>
      <w:pPr>
        <w:ind w:left="810" w:hanging="360"/>
      </w:pPr>
      <w:rPr>
        <w:rFonts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02D9F"/>
    <w:multiLevelType w:val="hybridMultilevel"/>
    <w:tmpl w:val="C1A0C49C"/>
    <w:lvl w:ilvl="0" w:tplc="875EAFB6">
      <w:start w:val="1"/>
      <w:numFmt w:val="decimal"/>
      <w:lvlText w:val="%1."/>
      <w:lvlJc w:val="left"/>
      <w:pPr>
        <w:ind w:left="720" w:hanging="360"/>
      </w:pPr>
      <w:rPr>
        <w:rFonts w:asciiTheme="minorHAnsi" w:eastAsia="Times New Roman" w:hAnsiTheme="minorHAnsi" w:cstheme="majorBidi"/>
      </w:rPr>
    </w:lvl>
    <w:lvl w:ilvl="1" w:tplc="13A2B3B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737553"/>
    <w:multiLevelType w:val="hybridMultilevel"/>
    <w:tmpl w:val="44CE12CA"/>
    <w:lvl w:ilvl="0" w:tplc="F4AE6990">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15:restartNumberingAfterBreak="0">
    <w:nsid w:val="2AAF436B"/>
    <w:multiLevelType w:val="hybridMultilevel"/>
    <w:tmpl w:val="0EC4E46C"/>
    <w:lvl w:ilvl="0" w:tplc="E6D05930">
      <w:start w:val="1"/>
      <w:numFmt w:val="decimal"/>
      <w:lvlText w:val="%1."/>
      <w:lvlJc w:val="left"/>
      <w:pPr>
        <w:ind w:left="1080" w:hanging="360"/>
      </w:pPr>
      <w:rPr>
        <w:rFonts w:cs="Times New Roman"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C254B51"/>
    <w:multiLevelType w:val="hybridMultilevel"/>
    <w:tmpl w:val="0EC4E46C"/>
    <w:lvl w:ilvl="0" w:tplc="E6D05930">
      <w:start w:val="1"/>
      <w:numFmt w:val="decimal"/>
      <w:lvlText w:val="%1."/>
      <w:lvlJc w:val="left"/>
      <w:pPr>
        <w:ind w:left="1080" w:hanging="360"/>
      </w:pPr>
      <w:rPr>
        <w:rFonts w:cs="Times New Roman"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C2B1D78"/>
    <w:multiLevelType w:val="hybridMultilevel"/>
    <w:tmpl w:val="D21655E0"/>
    <w:lvl w:ilvl="0" w:tplc="D9F405E0">
      <w:start w:val="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71985"/>
    <w:multiLevelType w:val="hybridMultilevel"/>
    <w:tmpl w:val="BAFA929C"/>
    <w:lvl w:ilvl="0" w:tplc="13ECAD84">
      <w:start w:val="1"/>
      <w:numFmt w:val="decimal"/>
      <w:lvlText w:val="%1."/>
      <w:lvlJc w:val="left"/>
      <w:pPr>
        <w:ind w:left="720" w:hanging="360"/>
      </w:pPr>
      <w:rPr>
        <w:rFonts w:asciiTheme="minorHAnsi" w:eastAsia="Times New Roman" w:hAnsiTheme="minorHAns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403C37"/>
    <w:multiLevelType w:val="multilevel"/>
    <w:tmpl w:val="F336F380"/>
    <w:lvl w:ilvl="0">
      <w:start w:val="1"/>
      <w:numFmt w:val="decimal"/>
      <w:lvlText w:val="%1."/>
      <w:lvlJc w:val="left"/>
      <w:pPr>
        <w:ind w:left="0" w:firstLine="0"/>
      </w:pPr>
      <w:rPr>
        <w:rFonts w:hint="default"/>
        <w:b/>
        <w:bCs w:val="0"/>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5042440"/>
    <w:multiLevelType w:val="hybridMultilevel"/>
    <w:tmpl w:val="B0FA147C"/>
    <w:lvl w:ilvl="0" w:tplc="C6ECC9BA">
      <w:start w:val="1"/>
      <w:numFmt w:val="decimal"/>
      <w:lvlText w:val="%1."/>
      <w:lvlJc w:val="left"/>
      <w:pPr>
        <w:ind w:left="1080" w:hanging="360"/>
      </w:pPr>
      <w:rPr>
        <w:rFonts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3C1DAB"/>
    <w:multiLevelType w:val="hybridMultilevel"/>
    <w:tmpl w:val="A5DA15B6"/>
    <w:lvl w:ilvl="0" w:tplc="0409000F">
      <w:start w:val="1"/>
      <w:numFmt w:val="decimal"/>
      <w:lvlText w:val="%1."/>
      <w:lvlJc w:val="left"/>
      <w:pPr>
        <w:ind w:left="1530" w:hanging="360"/>
      </w:p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3A313A25"/>
    <w:multiLevelType w:val="hybridMultilevel"/>
    <w:tmpl w:val="C69009A0"/>
    <w:lvl w:ilvl="0" w:tplc="96DE5B7E">
      <w:start w:val="1"/>
      <w:numFmt w:val="decimal"/>
      <w:lvlText w:val="%1."/>
      <w:lvlJc w:val="left"/>
      <w:pPr>
        <w:ind w:left="1080" w:hanging="360"/>
      </w:pPr>
      <w:rPr>
        <w:rFonts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A650ED"/>
    <w:multiLevelType w:val="hybridMultilevel"/>
    <w:tmpl w:val="01B00512"/>
    <w:lvl w:ilvl="0" w:tplc="A2BC876E">
      <w:start w:val="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874EA1"/>
    <w:multiLevelType w:val="hybridMultilevel"/>
    <w:tmpl w:val="67BABADC"/>
    <w:lvl w:ilvl="0" w:tplc="CA162D34">
      <w:start w:val="2"/>
      <w:numFmt w:val="decimal"/>
      <w:lvlText w:val="%1."/>
      <w:lvlJc w:val="left"/>
      <w:pPr>
        <w:ind w:left="810" w:hanging="360"/>
      </w:pPr>
      <w:rPr>
        <w:rFonts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72069B"/>
    <w:multiLevelType w:val="hybridMultilevel"/>
    <w:tmpl w:val="4E1609F4"/>
    <w:lvl w:ilvl="0" w:tplc="0409000F">
      <w:start w:val="1"/>
      <w:numFmt w:val="decimal"/>
      <w:lvlText w:val="%1."/>
      <w:lvlJc w:val="left"/>
      <w:pPr>
        <w:ind w:left="2250" w:hanging="360"/>
      </w:pPr>
      <w:rPr>
        <w:rFonts w:hint="default"/>
      </w:rPr>
    </w:lvl>
    <w:lvl w:ilvl="1" w:tplc="4678C54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9650A8"/>
    <w:multiLevelType w:val="hybridMultilevel"/>
    <w:tmpl w:val="801409A4"/>
    <w:lvl w:ilvl="0" w:tplc="0409000F">
      <w:start w:val="1"/>
      <w:numFmt w:val="decimal"/>
      <w:lvlText w:val="%1."/>
      <w:lvlJc w:val="left"/>
      <w:pPr>
        <w:ind w:left="720" w:hanging="360"/>
      </w:pPr>
      <w:rPr>
        <w:rFonts w:ascii="Times New Roman" w:hAnsi="Times New Roman" w:cs="Times New Roman"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F647AC"/>
    <w:multiLevelType w:val="hybridMultilevel"/>
    <w:tmpl w:val="A5565034"/>
    <w:lvl w:ilvl="0" w:tplc="29A2A266">
      <w:start w:val="6"/>
      <w:numFmt w:val="decimal"/>
      <w:lvlText w:val="%1."/>
      <w:lvlJc w:val="left"/>
      <w:pPr>
        <w:ind w:left="720" w:hanging="360"/>
      </w:pPr>
      <w:rPr>
        <w:rFonts w:asciiTheme="minorHAnsi" w:eastAsia="Times New Roman" w:hAnsiTheme="minorHAnsi"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DE5F17"/>
    <w:multiLevelType w:val="hybridMultilevel"/>
    <w:tmpl w:val="4CCEE968"/>
    <w:lvl w:ilvl="0" w:tplc="F5E27B54">
      <w:start w:val="2"/>
      <w:numFmt w:val="decimal"/>
      <w:lvlText w:val="%1."/>
      <w:lvlJc w:val="left"/>
      <w:pPr>
        <w:ind w:left="1080" w:hanging="360"/>
      </w:pPr>
      <w:rPr>
        <w:rFonts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8E36CB"/>
    <w:multiLevelType w:val="hybridMultilevel"/>
    <w:tmpl w:val="A5CE6CFA"/>
    <w:lvl w:ilvl="0" w:tplc="51EC306C">
      <w:start w:val="1"/>
      <w:numFmt w:val="decimal"/>
      <w:lvlText w:val="%1."/>
      <w:lvlJc w:val="left"/>
      <w:pPr>
        <w:ind w:left="1080" w:hanging="360"/>
      </w:pPr>
      <w:rPr>
        <w:rFonts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51611"/>
    <w:multiLevelType w:val="hybridMultilevel"/>
    <w:tmpl w:val="DC72A12A"/>
    <w:lvl w:ilvl="0" w:tplc="A2B8D95A">
      <w:start w:val="1"/>
      <w:numFmt w:val="decimal"/>
      <w:lvlText w:val="%1."/>
      <w:lvlJc w:val="left"/>
      <w:pPr>
        <w:ind w:left="720" w:hanging="360"/>
      </w:pPr>
      <w:rPr>
        <w:rFonts w:asciiTheme="majorBidi" w:hAnsiTheme="majorBidi" w:cstheme="majorBid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D35AAB"/>
    <w:multiLevelType w:val="hybridMultilevel"/>
    <w:tmpl w:val="81062F76"/>
    <w:lvl w:ilvl="0" w:tplc="21F8B1F4">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6"/>
  </w:num>
  <w:num w:numId="3">
    <w:abstractNumId w:val="15"/>
  </w:num>
  <w:num w:numId="4">
    <w:abstractNumId w:val="14"/>
  </w:num>
  <w:num w:numId="5">
    <w:abstractNumId w:val="2"/>
  </w:num>
  <w:num w:numId="6">
    <w:abstractNumId w:val="7"/>
  </w:num>
  <w:num w:numId="7">
    <w:abstractNumId w:val="19"/>
  </w:num>
  <w:num w:numId="8">
    <w:abstractNumId w:val="0"/>
  </w:num>
  <w:num w:numId="9">
    <w:abstractNumId w:val="5"/>
  </w:num>
  <w:num w:numId="10">
    <w:abstractNumId w:val="3"/>
  </w:num>
  <w:num w:numId="11">
    <w:abstractNumId w:val="4"/>
  </w:num>
  <w:num w:numId="12">
    <w:abstractNumId w:val="13"/>
  </w:num>
  <w:num w:numId="13">
    <w:abstractNumId w:val="18"/>
  </w:num>
  <w:num w:numId="14">
    <w:abstractNumId w:val="1"/>
  </w:num>
  <w:num w:numId="15">
    <w:abstractNumId w:val="17"/>
  </w:num>
  <w:num w:numId="16">
    <w:abstractNumId w:val="9"/>
  </w:num>
  <w:num w:numId="17">
    <w:abstractNumId w:val="11"/>
  </w:num>
  <w:num w:numId="18">
    <w:abstractNumId w:val="16"/>
  </w:num>
  <w:num w:numId="19">
    <w:abstractNumId w:val="10"/>
  </w:num>
  <w:num w:numId="20">
    <w:abstractNumId w:val="8"/>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removePersonalInformation/>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no DOI&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529x59ddsz6et5fqx9r5re0ftdsssxza5&quot;&gt;Zbig&lt;record-ids&gt;&lt;item&gt;6760&lt;/item&gt;&lt;item&gt;15780&lt;/item&gt;&lt;item&gt;16304&lt;/item&gt;&lt;item&gt;16683&lt;/item&gt;&lt;item&gt;16876&lt;/item&gt;&lt;item&gt;17009&lt;/item&gt;&lt;item&gt;17253&lt;/item&gt;&lt;item&gt;17408&lt;/item&gt;&lt;item&gt;17501&lt;/item&gt;&lt;item&gt;17550&lt;/item&gt;&lt;item&gt;17626&lt;/item&gt;&lt;item&gt;17674&lt;/item&gt;&lt;item&gt;17883&lt;/item&gt;&lt;item&gt;17891&lt;/item&gt;&lt;item&gt;17897&lt;/item&gt;&lt;item&gt;17934&lt;/item&gt;&lt;item&gt;18007&lt;/item&gt;&lt;item&gt;18019&lt;/item&gt;&lt;item&gt;18020&lt;/item&gt;&lt;item&gt;18021&lt;/item&gt;&lt;item&gt;18024&lt;/item&gt;&lt;item&gt;18025&lt;/item&gt;&lt;item&gt;18026&lt;/item&gt;&lt;item&gt;18027&lt;/item&gt;&lt;item&gt;18028&lt;/item&gt;&lt;/record-ids&gt;&lt;/item&gt;&lt;/Libraries&gt;"/>
    <w:docVar w:name="REFMGR.InstantFormat" w:val="&lt;ENInstantFormat&gt;&lt;Enabled&gt;0&lt;/Enabled&gt;&lt;ScanUnformatted&gt;1&lt;/ScanUnformatted&gt;&lt;ScanChanges&gt;1&lt;/ScanChanges&gt;&lt;/ENInstantFormat&gt;"/>
    <w:docVar w:name="REFMGR.Layout" w:val="&lt;ENLayout&gt;&lt;Style&gt;Bioorganic Chemistry for JMB&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ill12&lt;/item&gt;&lt;/Libraries&gt;&lt;/ENLibraries&gt;"/>
  </w:docVars>
  <w:rsids>
    <w:rsidRoot w:val="00E93E68"/>
    <w:rsid w:val="000005B7"/>
    <w:rsid w:val="00000B31"/>
    <w:rsid w:val="0000105D"/>
    <w:rsid w:val="00001CA0"/>
    <w:rsid w:val="00001E00"/>
    <w:rsid w:val="00001EA3"/>
    <w:rsid w:val="00001FA7"/>
    <w:rsid w:val="0000239E"/>
    <w:rsid w:val="000023D0"/>
    <w:rsid w:val="00003006"/>
    <w:rsid w:val="0000330B"/>
    <w:rsid w:val="00003D91"/>
    <w:rsid w:val="00003E21"/>
    <w:rsid w:val="00007A1E"/>
    <w:rsid w:val="00007BF3"/>
    <w:rsid w:val="0001070A"/>
    <w:rsid w:val="00010D99"/>
    <w:rsid w:val="00011DDF"/>
    <w:rsid w:val="000120E5"/>
    <w:rsid w:val="00012A3F"/>
    <w:rsid w:val="00013BA5"/>
    <w:rsid w:val="000142FB"/>
    <w:rsid w:val="00016293"/>
    <w:rsid w:val="0001644B"/>
    <w:rsid w:val="000166B1"/>
    <w:rsid w:val="00017056"/>
    <w:rsid w:val="0001718B"/>
    <w:rsid w:val="00017492"/>
    <w:rsid w:val="00017EAF"/>
    <w:rsid w:val="00020201"/>
    <w:rsid w:val="00020CB9"/>
    <w:rsid w:val="0002107E"/>
    <w:rsid w:val="0002272C"/>
    <w:rsid w:val="00022AC5"/>
    <w:rsid w:val="0002322B"/>
    <w:rsid w:val="000235C7"/>
    <w:rsid w:val="00024D68"/>
    <w:rsid w:val="00024EE8"/>
    <w:rsid w:val="00025373"/>
    <w:rsid w:val="000260B8"/>
    <w:rsid w:val="000264DC"/>
    <w:rsid w:val="000265EF"/>
    <w:rsid w:val="000268E9"/>
    <w:rsid w:val="000272AD"/>
    <w:rsid w:val="00027E2E"/>
    <w:rsid w:val="00027F13"/>
    <w:rsid w:val="0003030C"/>
    <w:rsid w:val="00030FFA"/>
    <w:rsid w:val="000319CC"/>
    <w:rsid w:val="00031A72"/>
    <w:rsid w:val="00032EAF"/>
    <w:rsid w:val="0003440C"/>
    <w:rsid w:val="000349E7"/>
    <w:rsid w:val="00040773"/>
    <w:rsid w:val="00040F3C"/>
    <w:rsid w:val="00041184"/>
    <w:rsid w:val="000415CA"/>
    <w:rsid w:val="0004199C"/>
    <w:rsid w:val="00041A80"/>
    <w:rsid w:val="00042691"/>
    <w:rsid w:val="00042990"/>
    <w:rsid w:val="00042D00"/>
    <w:rsid w:val="000442BC"/>
    <w:rsid w:val="000447CE"/>
    <w:rsid w:val="00044ACF"/>
    <w:rsid w:val="0004511B"/>
    <w:rsid w:val="000456AC"/>
    <w:rsid w:val="000456EA"/>
    <w:rsid w:val="000460DC"/>
    <w:rsid w:val="000463E3"/>
    <w:rsid w:val="000469FE"/>
    <w:rsid w:val="00046F56"/>
    <w:rsid w:val="00047090"/>
    <w:rsid w:val="00047976"/>
    <w:rsid w:val="00047ABB"/>
    <w:rsid w:val="00047CAD"/>
    <w:rsid w:val="00051499"/>
    <w:rsid w:val="00051B6F"/>
    <w:rsid w:val="00053FB3"/>
    <w:rsid w:val="00053FB6"/>
    <w:rsid w:val="000559C4"/>
    <w:rsid w:val="0005636B"/>
    <w:rsid w:val="000567BA"/>
    <w:rsid w:val="0006099B"/>
    <w:rsid w:val="000610E8"/>
    <w:rsid w:val="00061A53"/>
    <w:rsid w:val="00061AF9"/>
    <w:rsid w:val="00062145"/>
    <w:rsid w:val="00062A6D"/>
    <w:rsid w:val="00062AEA"/>
    <w:rsid w:val="000641C8"/>
    <w:rsid w:val="0006465C"/>
    <w:rsid w:val="00064919"/>
    <w:rsid w:val="00064F16"/>
    <w:rsid w:val="000653A4"/>
    <w:rsid w:val="0006561D"/>
    <w:rsid w:val="00065793"/>
    <w:rsid w:val="000658BC"/>
    <w:rsid w:val="00065D02"/>
    <w:rsid w:val="000662BE"/>
    <w:rsid w:val="00066347"/>
    <w:rsid w:val="000669F6"/>
    <w:rsid w:val="00066A11"/>
    <w:rsid w:val="00066A1F"/>
    <w:rsid w:val="00066EBF"/>
    <w:rsid w:val="00066F7B"/>
    <w:rsid w:val="0006718C"/>
    <w:rsid w:val="00067546"/>
    <w:rsid w:val="00067665"/>
    <w:rsid w:val="00067C61"/>
    <w:rsid w:val="000706F7"/>
    <w:rsid w:val="00070BF1"/>
    <w:rsid w:val="0007191F"/>
    <w:rsid w:val="00073C95"/>
    <w:rsid w:val="00074527"/>
    <w:rsid w:val="00075627"/>
    <w:rsid w:val="0007647F"/>
    <w:rsid w:val="000770FA"/>
    <w:rsid w:val="000771F2"/>
    <w:rsid w:val="00077E56"/>
    <w:rsid w:val="00077FE0"/>
    <w:rsid w:val="00080A63"/>
    <w:rsid w:val="00080B90"/>
    <w:rsid w:val="0008163A"/>
    <w:rsid w:val="00083B6D"/>
    <w:rsid w:val="00083CA0"/>
    <w:rsid w:val="00084279"/>
    <w:rsid w:val="00084BB4"/>
    <w:rsid w:val="00084F6A"/>
    <w:rsid w:val="00085282"/>
    <w:rsid w:val="00085E38"/>
    <w:rsid w:val="000868FC"/>
    <w:rsid w:val="00086FA4"/>
    <w:rsid w:val="00087124"/>
    <w:rsid w:val="00087C70"/>
    <w:rsid w:val="00090041"/>
    <w:rsid w:val="000923A3"/>
    <w:rsid w:val="00092A3C"/>
    <w:rsid w:val="0009369B"/>
    <w:rsid w:val="000938CE"/>
    <w:rsid w:val="00093E6A"/>
    <w:rsid w:val="00095718"/>
    <w:rsid w:val="00095CFE"/>
    <w:rsid w:val="00096FAE"/>
    <w:rsid w:val="000A033A"/>
    <w:rsid w:val="000A08A0"/>
    <w:rsid w:val="000A0A68"/>
    <w:rsid w:val="000A1017"/>
    <w:rsid w:val="000A13F6"/>
    <w:rsid w:val="000A1BB3"/>
    <w:rsid w:val="000A1EE9"/>
    <w:rsid w:val="000A3361"/>
    <w:rsid w:val="000A39FF"/>
    <w:rsid w:val="000A4259"/>
    <w:rsid w:val="000A45FA"/>
    <w:rsid w:val="000A4B2A"/>
    <w:rsid w:val="000A4D55"/>
    <w:rsid w:val="000A5098"/>
    <w:rsid w:val="000A52E1"/>
    <w:rsid w:val="000A5590"/>
    <w:rsid w:val="000A55E0"/>
    <w:rsid w:val="000A627B"/>
    <w:rsid w:val="000A6654"/>
    <w:rsid w:val="000A7346"/>
    <w:rsid w:val="000A7812"/>
    <w:rsid w:val="000B097B"/>
    <w:rsid w:val="000B1099"/>
    <w:rsid w:val="000B10A6"/>
    <w:rsid w:val="000B1464"/>
    <w:rsid w:val="000B2078"/>
    <w:rsid w:val="000B20EC"/>
    <w:rsid w:val="000B25A9"/>
    <w:rsid w:val="000B2ACA"/>
    <w:rsid w:val="000B33F8"/>
    <w:rsid w:val="000B3536"/>
    <w:rsid w:val="000B3693"/>
    <w:rsid w:val="000B38DF"/>
    <w:rsid w:val="000B3C59"/>
    <w:rsid w:val="000B4611"/>
    <w:rsid w:val="000B49D5"/>
    <w:rsid w:val="000B4FF7"/>
    <w:rsid w:val="000B5A53"/>
    <w:rsid w:val="000B604D"/>
    <w:rsid w:val="000B76F7"/>
    <w:rsid w:val="000B7A17"/>
    <w:rsid w:val="000B7BA5"/>
    <w:rsid w:val="000C079A"/>
    <w:rsid w:val="000C09CC"/>
    <w:rsid w:val="000C0DA5"/>
    <w:rsid w:val="000C1B66"/>
    <w:rsid w:val="000C1DE8"/>
    <w:rsid w:val="000C3038"/>
    <w:rsid w:val="000C5B0C"/>
    <w:rsid w:val="000C5E69"/>
    <w:rsid w:val="000C5E99"/>
    <w:rsid w:val="000C665E"/>
    <w:rsid w:val="000C6997"/>
    <w:rsid w:val="000C729E"/>
    <w:rsid w:val="000C73DF"/>
    <w:rsid w:val="000C786C"/>
    <w:rsid w:val="000D122A"/>
    <w:rsid w:val="000D1BC0"/>
    <w:rsid w:val="000D207B"/>
    <w:rsid w:val="000D2E90"/>
    <w:rsid w:val="000D4B0D"/>
    <w:rsid w:val="000D65D7"/>
    <w:rsid w:val="000D680B"/>
    <w:rsid w:val="000D7189"/>
    <w:rsid w:val="000D746D"/>
    <w:rsid w:val="000D7542"/>
    <w:rsid w:val="000D7A2C"/>
    <w:rsid w:val="000D7D51"/>
    <w:rsid w:val="000E0279"/>
    <w:rsid w:val="000E1015"/>
    <w:rsid w:val="000E1DBA"/>
    <w:rsid w:val="000E1ECB"/>
    <w:rsid w:val="000E25DF"/>
    <w:rsid w:val="000E34EF"/>
    <w:rsid w:val="000E3C01"/>
    <w:rsid w:val="000E3E64"/>
    <w:rsid w:val="000E5CDD"/>
    <w:rsid w:val="000E5D63"/>
    <w:rsid w:val="000E6A89"/>
    <w:rsid w:val="000E73FC"/>
    <w:rsid w:val="000F1232"/>
    <w:rsid w:val="000F1ABB"/>
    <w:rsid w:val="000F1B87"/>
    <w:rsid w:val="000F1CFF"/>
    <w:rsid w:val="000F300A"/>
    <w:rsid w:val="000F4B08"/>
    <w:rsid w:val="000F4F3C"/>
    <w:rsid w:val="000F6329"/>
    <w:rsid w:val="000F635E"/>
    <w:rsid w:val="000F6B5B"/>
    <w:rsid w:val="000F7DF1"/>
    <w:rsid w:val="0010002E"/>
    <w:rsid w:val="00100473"/>
    <w:rsid w:val="00100956"/>
    <w:rsid w:val="00101572"/>
    <w:rsid w:val="001016CC"/>
    <w:rsid w:val="0010270E"/>
    <w:rsid w:val="001029C1"/>
    <w:rsid w:val="001033AB"/>
    <w:rsid w:val="001033C6"/>
    <w:rsid w:val="00103DF5"/>
    <w:rsid w:val="0010605A"/>
    <w:rsid w:val="00107508"/>
    <w:rsid w:val="00107F0F"/>
    <w:rsid w:val="00107F41"/>
    <w:rsid w:val="00110EFA"/>
    <w:rsid w:val="00110F3A"/>
    <w:rsid w:val="001112E4"/>
    <w:rsid w:val="00111848"/>
    <w:rsid w:val="00112041"/>
    <w:rsid w:val="00112CEE"/>
    <w:rsid w:val="00112DBB"/>
    <w:rsid w:val="00112FA2"/>
    <w:rsid w:val="001137FC"/>
    <w:rsid w:val="001138CD"/>
    <w:rsid w:val="00113FA2"/>
    <w:rsid w:val="00114193"/>
    <w:rsid w:val="001145CF"/>
    <w:rsid w:val="00116139"/>
    <w:rsid w:val="001164BF"/>
    <w:rsid w:val="00117B2E"/>
    <w:rsid w:val="00117E26"/>
    <w:rsid w:val="00121609"/>
    <w:rsid w:val="0012164D"/>
    <w:rsid w:val="00121D89"/>
    <w:rsid w:val="00122208"/>
    <w:rsid w:val="00122829"/>
    <w:rsid w:val="00122C05"/>
    <w:rsid w:val="0012368C"/>
    <w:rsid w:val="001238BD"/>
    <w:rsid w:val="00123BE1"/>
    <w:rsid w:val="00124679"/>
    <w:rsid w:val="001248A6"/>
    <w:rsid w:val="001253EA"/>
    <w:rsid w:val="0012639F"/>
    <w:rsid w:val="00126DED"/>
    <w:rsid w:val="00126E2E"/>
    <w:rsid w:val="0012726C"/>
    <w:rsid w:val="0013000E"/>
    <w:rsid w:val="00130B9E"/>
    <w:rsid w:val="00131BD1"/>
    <w:rsid w:val="001320B2"/>
    <w:rsid w:val="00132284"/>
    <w:rsid w:val="0013267C"/>
    <w:rsid w:val="00132AAC"/>
    <w:rsid w:val="00132ED0"/>
    <w:rsid w:val="0013309D"/>
    <w:rsid w:val="001331A0"/>
    <w:rsid w:val="001333B6"/>
    <w:rsid w:val="00133D37"/>
    <w:rsid w:val="001341C6"/>
    <w:rsid w:val="0013435F"/>
    <w:rsid w:val="00134E7A"/>
    <w:rsid w:val="00135455"/>
    <w:rsid w:val="0013560F"/>
    <w:rsid w:val="00135AE6"/>
    <w:rsid w:val="00136728"/>
    <w:rsid w:val="0014082C"/>
    <w:rsid w:val="00140879"/>
    <w:rsid w:val="00140880"/>
    <w:rsid w:val="001413A9"/>
    <w:rsid w:val="001417F1"/>
    <w:rsid w:val="001418D4"/>
    <w:rsid w:val="001419B5"/>
    <w:rsid w:val="001420F6"/>
    <w:rsid w:val="0014223C"/>
    <w:rsid w:val="00142419"/>
    <w:rsid w:val="0014245F"/>
    <w:rsid w:val="001427B1"/>
    <w:rsid w:val="0014302F"/>
    <w:rsid w:val="001433B2"/>
    <w:rsid w:val="00144589"/>
    <w:rsid w:val="00145124"/>
    <w:rsid w:val="0014527E"/>
    <w:rsid w:val="00145B3E"/>
    <w:rsid w:val="001475CD"/>
    <w:rsid w:val="00147D49"/>
    <w:rsid w:val="00150A29"/>
    <w:rsid w:val="00150AD7"/>
    <w:rsid w:val="00151734"/>
    <w:rsid w:val="001521E7"/>
    <w:rsid w:val="001523FD"/>
    <w:rsid w:val="00152419"/>
    <w:rsid w:val="00152737"/>
    <w:rsid w:val="00152F86"/>
    <w:rsid w:val="00153034"/>
    <w:rsid w:val="00153063"/>
    <w:rsid w:val="0015318F"/>
    <w:rsid w:val="00153522"/>
    <w:rsid w:val="0015364A"/>
    <w:rsid w:val="0015372A"/>
    <w:rsid w:val="00153A65"/>
    <w:rsid w:val="00153C41"/>
    <w:rsid w:val="00153F16"/>
    <w:rsid w:val="0015411F"/>
    <w:rsid w:val="001547C4"/>
    <w:rsid w:val="001548E6"/>
    <w:rsid w:val="001554A0"/>
    <w:rsid w:val="001554BE"/>
    <w:rsid w:val="00155A28"/>
    <w:rsid w:val="00156583"/>
    <w:rsid w:val="00157815"/>
    <w:rsid w:val="0016009C"/>
    <w:rsid w:val="0016052E"/>
    <w:rsid w:val="00160EDC"/>
    <w:rsid w:val="00162292"/>
    <w:rsid w:val="001632E6"/>
    <w:rsid w:val="00163C44"/>
    <w:rsid w:val="001648A5"/>
    <w:rsid w:val="00165810"/>
    <w:rsid w:val="0016581B"/>
    <w:rsid w:val="001658C4"/>
    <w:rsid w:val="00166069"/>
    <w:rsid w:val="00166C64"/>
    <w:rsid w:val="00167360"/>
    <w:rsid w:val="0017030C"/>
    <w:rsid w:val="001710AB"/>
    <w:rsid w:val="001714FD"/>
    <w:rsid w:val="00171602"/>
    <w:rsid w:val="001717F7"/>
    <w:rsid w:val="0017189C"/>
    <w:rsid w:val="00171E96"/>
    <w:rsid w:val="00173496"/>
    <w:rsid w:val="00173498"/>
    <w:rsid w:val="001739D4"/>
    <w:rsid w:val="00173BBB"/>
    <w:rsid w:val="0017578E"/>
    <w:rsid w:val="0017654C"/>
    <w:rsid w:val="001765D6"/>
    <w:rsid w:val="00177794"/>
    <w:rsid w:val="001777B4"/>
    <w:rsid w:val="00180033"/>
    <w:rsid w:val="00180068"/>
    <w:rsid w:val="00180D23"/>
    <w:rsid w:val="00180DFF"/>
    <w:rsid w:val="00180F13"/>
    <w:rsid w:val="00180F71"/>
    <w:rsid w:val="00182864"/>
    <w:rsid w:val="00182BF1"/>
    <w:rsid w:val="00182D2E"/>
    <w:rsid w:val="0018310E"/>
    <w:rsid w:val="00183189"/>
    <w:rsid w:val="00183536"/>
    <w:rsid w:val="001835DE"/>
    <w:rsid w:val="001835F1"/>
    <w:rsid w:val="00183637"/>
    <w:rsid w:val="00183C0C"/>
    <w:rsid w:val="00184982"/>
    <w:rsid w:val="00184ED0"/>
    <w:rsid w:val="00185144"/>
    <w:rsid w:val="0018527A"/>
    <w:rsid w:val="001862FA"/>
    <w:rsid w:val="001867CF"/>
    <w:rsid w:val="00187938"/>
    <w:rsid w:val="00190211"/>
    <w:rsid w:val="00191FE4"/>
    <w:rsid w:val="001924DE"/>
    <w:rsid w:val="0019328C"/>
    <w:rsid w:val="001939A3"/>
    <w:rsid w:val="00194530"/>
    <w:rsid w:val="0019461C"/>
    <w:rsid w:val="0019518F"/>
    <w:rsid w:val="001951E2"/>
    <w:rsid w:val="001953E7"/>
    <w:rsid w:val="001958D5"/>
    <w:rsid w:val="0019677C"/>
    <w:rsid w:val="00196AA3"/>
    <w:rsid w:val="00196AD6"/>
    <w:rsid w:val="00196FD6"/>
    <w:rsid w:val="001970A2"/>
    <w:rsid w:val="001974E4"/>
    <w:rsid w:val="00197882"/>
    <w:rsid w:val="001A032A"/>
    <w:rsid w:val="001A057A"/>
    <w:rsid w:val="001A0BCA"/>
    <w:rsid w:val="001A14F8"/>
    <w:rsid w:val="001A1BF7"/>
    <w:rsid w:val="001A2D34"/>
    <w:rsid w:val="001A55FA"/>
    <w:rsid w:val="001A5F42"/>
    <w:rsid w:val="001A64ED"/>
    <w:rsid w:val="001A68CB"/>
    <w:rsid w:val="001A697D"/>
    <w:rsid w:val="001A7597"/>
    <w:rsid w:val="001B0F6B"/>
    <w:rsid w:val="001B10F3"/>
    <w:rsid w:val="001B1ACB"/>
    <w:rsid w:val="001B1B10"/>
    <w:rsid w:val="001B1B8C"/>
    <w:rsid w:val="001B1FFB"/>
    <w:rsid w:val="001B289F"/>
    <w:rsid w:val="001B28F9"/>
    <w:rsid w:val="001B2918"/>
    <w:rsid w:val="001B360A"/>
    <w:rsid w:val="001B3EF0"/>
    <w:rsid w:val="001B3FDF"/>
    <w:rsid w:val="001B416B"/>
    <w:rsid w:val="001B42FA"/>
    <w:rsid w:val="001B4543"/>
    <w:rsid w:val="001B4E0B"/>
    <w:rsid w:val="001B5977"/>
    <w:rsid w:val="001B5A79"/>
    <w:rsid w:val="001B6D82"/>
    <w:rsid w:val="001B7365"/>
    <w:rsid w:val="001B7B91"/>
    <w:rsid w:val="001B7EBA"/>
    <w:rsid w:val="001C0284"/>
    <w:rsid w:val="001C07DA"/>
    <w:rsid w:val="001C12A7"/>
    <w:rsid w:val="001C21FC"/>
    <w:rsid w:val="001C2D04"/>
    <w:rsid w:val="001C2F8B"/>
    <w:rsid w:val="001C30DC"/>
    <w:rsid w:val="001C3842"/>
    <w:rsid w:val="001C394B"/>
    <w:rsid w:val="001C404F"/>
    <w:rsid w:val="001C590F"/>
    <w:rsid w:val="001C5A94"/>
    <w:rsid w:val="001C5E0C"/>
    <w:rsid w:val="001C6328"/>
    <w:rsid w:val="001C6EA0"/>
    <w:rsid w:val="001C6F64"/>
    <w:rsid w:val="001C7399"/>
    <w:rsid w:val="001C7B1D"/>
    <w:rsid w:val="001C7BC0"/>
    <w:rsid w:val="001C7CB7"/>
    <w:rsid w:val="001D0617"/>
    <w:rsid w:val="001D0A3B"/>
    <w:rsid w:val="001D1090"/>
    <w:rsid w:val="001D2812"/>
    <w:rsid w:val="001D28AE"/>
    <w:rsid w:val="001D3F56"/>
    <w:rsid w:val="001D402E"/>
    <w:rsid w:val="001D4A5E"/>
    <w:rsid w:val="001D4D4D"/>
    <w:rsid w:val="001D4FB4"/>
    <w:rsid w:val="001D5B47"/>
    <w:rsid w:val="001D5E41"/>
    <w:rsid w:val="001D653A"/>
    <w:rsid w:val="001D6E3D"/>
    <w:rsid w:val="001D7A75"/>
    <w:rsid w:val="001D7E55"/>
    <w:rsid w:val="001E04BE"/>
    <w:rsid w:val="001E0595"/>
    <w:rsid w:val="001E0BE0"/>
    <w:rsid w:val="001E1183"/>
    <w:rsid w:val="001E17CA"/>
    <w:rsid w:val="001E1995"/>
    <w:rsid w:val="001E29BB"/>
    <w:rsid w:val="001E4DDE"/>
    <w:rsid w:val="001E5439"/>
    <w:rsid w:val="001E5AE1"/>
    <w:rsid w:val="001E68FF"/>
    <w:rsid w:val="001E785F"/>
    <w:rsid w:val="001E7880"/>
    <w:rsid w:val="001E7DE8"/>
    <w:rsid w:val="001F12EC"/>
    <w:rsid w:val="001F1721"/>
    <w:rsid w:val="001F1BFE"/>
    <w:rsid w:val="001F297A"/>
    <w:rsid w:val="001F34F9"/>
    <w:rsid w:val="001F3865"/>
    <w:rsid w:val="001F4C9F"/>
    <w:rsid w:val="001F53DA"/>
    <w:rsid w:val="001F680D"/>
    <w:rsid w:val="001F69D4"/>
    <w:rsid w:val="001F7861"/>
    <w:rsid w:val="00200671"/>
    <w:rsid w:val="0020069C"/>
    <w:rsid w:val="00201B7D"/>
    <w:rsid w:val="002025EA"/>
    <w:rsid w:val="00202637"/>
    <w:rsid w:val="00202B3A"/>
    <w:rsid w:val="0020436B"/>
    <w:rsid w:val="002055A8"/>
    <w:rsid w:val="00205975"/>
    <w:rsid w:val="00206582"/>
    <w:rsid w:val="002074FD"/>
    <w:rsid w:val="00207E8F"/>
    <w:rsid w:val="00210B1B"/>
    <w:rsid w:val="00211B92"/>
    <w:rsid w:val="00212638"/>
    <w:rsid w:val="00212BF9"/>
    <w:rsid w:val="002130AF"/>
    <w:rsid w:val="00213606"/>
    <w:rsid w:val="00213CC2"/>
    <w:rsid w:val="002142C9"/>
    <w:rsid w:val="00214E7A"/>
    <w:rsid w:val="00215973"/>
    <w:rsid w:val="00215E68"/>
    <w:rsid w:val="0021604C"/>
    <w:rsid w:val="002160C8"/>
    <w:rsid w:val="002161ED"/>
    <w:rsid w:val="00216384"/>
    <w:rsid w:val="00216910"/>
    <w:rsid w:val="00216CB5"/>
    <w:rsid w:val="002173EF"/>
    <w:rsid w:val="0021745A"/>
    <w:rsid w:val="00217618"/>
    <w:rsid w:val="00220052"/>
    <w:rsid w:val="0022017B"/>
    <w:rsid w:val="00220262"/>
    <w:rsid w:val="00220581"/>
    <w:rsid w:val="00221F0D"/>
    <w:rsid w:val="00221F24"/>
    <w:rsid w:val="00222EE4"/>
    <w:rsid w:val="00222F14"/>
    <w:rsid w:val="00223300"/>
    <w:rsid w:val="00223D7F"/>
    <w:rsid w:val="0022419A"/>
    <w:rsid w:val="00224A56"/>
    <w:rsid w:val="00224C91"/>
    <w:rsid w:val="002257C6"/>
    <w:rsid w:val="002258BE"/>
    <w:rsid w:val="0022598A"/>
    <w:rsid w:val="00225E86"/>
    <w:rsid w:val="00226429"/>
    <w:rsid w:val="00226B00"/>
    <w:rsid w:val="00226B21"/>
    <w:rsid w:val="002275B7"/>
    <w:rsid w:val="00227F3D"/>
    <w:rsid w:val="0023036F"/>
    <w:rsid w:val="00230689"/>
    <w:rsid w:val="002317ED"/>
    <w:rsid w:val="00231D23"/>
    <w:rsid w:val="0023208E"/>
    <w:rsid w:val="00232454"/>
    <w:rsid w:val="00232D0F"/>
    <w:rsid w:val="0023300F"/>
    <w:rsid w:val="00233C22"/>
    <w:rsid w:val="00234015"/>
    <w:rsid w:val="002356A4"/>
    <w:rsid w:val="00235741"/>
    <w:rsid w:val="002360A6"/>
    <w:rsid w:val="0023665B"/>
    <w:rsid w:val="0023685A"/>
    <w:rsid w:val="00236A2C"/>
    <w:rsid w:val="00236DC1"/>
    <w:rsid w:val="00236F08"/>
    <w:rsid w:val="00237ADE"/>
    <w:rsid w:val="00237D95"/>
    <w:rsid w:val="002404D7"/>
    <w:rsid w:val="002412ED"/>
    <w:rsid w:val="00242D31"/>
    <w:rsid w:val="002432A9"/>
    <w:rsid w:val="00243EAC"/>
    <w:rsid w:val="00244205"/>
    <w:rsid w:val="0024464A"/>
    <w:rsid w:val="00244C9A"/>
    <w:rsid w:val="002452B1"/>
    <w:rsid w:val="002455F8"/>
    <w:rsid w:val="00245A05"/>
    <w:rsid w:val="0024652B"/>
    <w:rsid w:val="0024666C"/>
    <w:rsid w:val="00246DE4"/>
    <w:rsid w:val="0025011E"/>
    <w:rsid w:val="00250249"/>
    <w:rsid w:val="002506B3"/>
    <w:rsid w:val="0025303F"/>
    <w:rsid w:val="002532B3"/>
    <w:rsid w:val="002539D9"/>
    <w:rsid w:val="00253FAF"/>
    <w:rsid w:val="00254013"/>
    <w:rsid w:val="002541BB"/>
    <w:rsid w:val="00254CC6"/>
    <w:rsid w:val="00256445"/>
    <w:rsid w:val="00256C46"/>
    <w:rsid w:val="00257170"/>
    <w:rsid w:val="002573DD"/>
    <w:rsid w:val="00257C6D"/>
    <w:rsid w:val="00260026"/>
    <w:rsid w:val="00260283"/>
    <w:rsid w:val="002602B5"/>
    <w:rsid w:val="002603D5"/>
    <w:rsid w:val="0026187F"/>
    <w:rsid w:val="00261E9A"/>
    <w:rsid w:val="0026210A"/>
    <w:rsid w:val="00262352"/>
    <w:rsid w:val="00262499"/>
    <w:rsid w:val="00262930"/>
    <w:rsid w:val="002629C0"/>
    <w:rsid w:val="00262C4D"/>
    <w:rsid w:val="00263642"/>
    <w:rsid w:val="002638F7"/>
    <w:rsid w:val="00263932"/>
    <w:rsid w:val="00263D5D"/>
    <w:rsid w:val="002643AF"/>
    <w:rsid w:val="00264E3B"/>
    <w:rsid w:val="00265754"/>
    <w:rsid w:val="0026602E"/>
    <w:rsid w:val="002671E3"/>
    <w:rsid w:val="002671EB"/>
    <w:rsid w:val="0027045F"/>
    <w:rsid w:val="00270529"/>
    <w:rsid w:val="00271E46"/>
    <w:rsid w:val="00272FA9"/>
    <w:rsid w:val="00273003"/>
    <w:rsid w:val="0027316A"/>
    <w:rsid w:val="00273635"/>
    <w:rsid w:val="00273EE5"/>
    <w:rsid w:val="002747E2"/>
    <w:rsid w:val="00274963"/>
    <w:rsid w:val="00274EA3"/>
    <w:rsid w:val="00275212"/>
    <w:rsid w:val="002756ED"/>
    <w:rsid w:val="00275F0E"/>
    <w:rsid w:val="00276AF8"/>
    <w:rsid w:val="0027733D"/>
    <w:rsid w:val="00280294"/>
    <w:rsid w:val="002806EF"/>
    <w:rsid w:val="002815D5"/>
    <w:rsid w:val="00281617"/>
    <w:rsid w:val="0028228D"/>
    <w:rsid w:val="00282394"/>
    <w:rsid w:val="0028363E"/>
    <w:rsid w:val="00283B11"/>
    <w:rsid w:val="002841A9"/>
    <w:rsid w:val="002845F2"/>
    <w:rsid w:val="00284875"/>
    <w:rsid w:val="002862D7"/>
    <w:rsid w:val="00290B9C"/>
    <w:rsid w:val="002912DB"/>
    <w:rsid w:val="00291853"/>
    <w:rsid w:val="00291DA5"/>
    <w:rsid w:val="00292FAE"/>
    <w:rsid w:val="002934BE"/>
    <w:rsid w:val="00293EA0"/>
    <w:rsid w:val="00294378"/>
    <w:rsid w:val="00295B4D"/>
    <w:rsid w:val="00297FCB"/>
    <w:rsid w:val="002A057C"/>
    <w:rsid w:val="002A1020"/>
    <w:rsid w:val="002A1282"/>
    <w:rsid w:val="002A1895"/>
    <w:rsid w:val="002A24D2"/>
    <w:rsid w:val="002A3160"/>
    <w:rsid w:val="002A3162"/>
    <w:rsid w:val="002A334B"/>
    <w:rsid w:val="002A462E"/>
    <w:rsid w:val="002A500B"/>
    <w:rsid w:val="002A5028"/>
    <w:rsid w:val="002A7A42"/>
    <w:rsid w:val="002B057C"/>
    <w:rsid w:val="002B0911"/>
    <w:rsid w:val="002B1B1D"/>
    <w:rsid w:val="002B2058"/>
    <w:rsid w:val="002B26DD"/>
    <w:rsid w:val="002B2E30"/>
    <w:rsid w:val="002B32C2"/>
    <w:rsid w:val="002B37BD"/>
    <w:rsid w:val="002B3FD3"/>
    <w:rsid w:val="002B4E64"/>
    <w:rsid w:val="002B5051"/>
    <w:rsid w:val="002B5278"/>
    <w:rsid w:val="002B56AB"/>
    <w:rsid w:val="002B58A8"/>
    <w:rsid w:val="002B5A8A"/>
    <w:rsid w:val="002B67B5"/>
    <w:rsid w:val="002B6917"/>
    <w:rsid w:val="002B6FB1"/>
    <w:rsid w:val="002B7113"/>
    <w:rsid w:val="002B7C04"/>
    <w:rsid w:val="002C0F05"/>
    <w:rsid w:val="002C1455"/>
    <w:rsid w:val="002C19F0"/>
    <w:rsid w:val="002C1D2D"/>
    <w:rsid w:val="002C2341"/>
    <w:rsid w:val="002C392B"/>
    <w:rsid w:val="002C3EC7"/>
    <w:rsid w:val="002C41B6"/>
    <w:rsid w:val="002C4997"/>
    <w:rsid w:val="002C50AF"/>
    <w:rsid w:val="002C5134"/>
    <w:rsid w:val="002C6695"/>
    <w:rsid w:val="002C7BE8"/>
    <w:rsid w:val="002D04A5"/>
    <w:rsid w:val="002D06A8"/>
    <w:rsid w:val="002D0926"/>
    <w:rsid w:val="002D0BD4"/>
    <w:rsid w:val="002D13CE"/>
    <w:rsid w:val="002D1F41"/>
    <w:rsid w:val="002D2165"/>
    <w:rsid w:val="002D257E"/>
    <w:rsid w:val="002D2A44"/>
    <w:rsid w:val="002D364A"/>
    <w:rsid w:val="002D3DF4"/>
    <w:rsid w:val="002D492C"/>
    <w:rsid w:val="002D537C"/>
    <w:rsid w:val="002D6BB8"/>
    <w:rsid w:val="002D7C26"/>
    <w:rsid w:val="002D7D95"/>
    <w:rsid w:val="002D7E3E"/>
    <w:rsid w:val="002D7EB2"/>
    <w:rsid w:val="002E047A"/>
    <w:rsid w:val="002E0517"/>
    <w:rsid w:val="002E0843"/>
    <w:rsid w:val="002E09F0"/>
    <w:rsid w:val="002E0D2B"/>
    <w:rsid w:val="002E0F28"/>
    <w:rsid w:val="002E14A1"/>
    <w:rsid w:val="002E2A12"/>
    <w:rsid w:val="002E4234"/>
    <w:rsid w:val="002E489C"/>
    <w:rsid w:val="002E4A84"/>
    <w:rsid w:val="002E4C9B"/>
    <w:rsid w:val="002E5C50"/>
    <w:rsid w:val="002E67C2"/>
    <w:rsid w:val="002E71FF"/>
    <w:rsid w:val="002F017C"/>
    <w:rsid w:val="002F0689"/>
    <w:rsid w:val="002F0F85"/>
    <w:rsid w:val="002F0FB9"/>
    <w:rsid w:val="002F147D"/>
    <w:rsid w:val="002F3851"/>
    <w:rsid w:val="002F47CA"/>
    <w:rsid w:val="002F47D3"/>
    <w:rsid w:val="002F4A90"/>
    <w:rsid w:val="002F60E5"/>
    <w:rsid w:val="002F6181"/>
    <w:rsid w:val="002F61A9"/>
    <w:rsid w:val="002F6207"/>
    <w:rsid w:val="002F7197"/>
    <w:rsid w:val="003001B2"/>
    <w:rsid w:val="003003B2"/>
    <w:rsid w:val="00300AE0"/>
    <w:rsid w:val="00300CC8"/>
    <w:rsid w:val="00301144"/>
    <w:rsid w:val="00301364"/>
    <w:rsid w:val="003017DB"/>
    <w:rsid w:val="00301B1D"/>
    <w:rsid w:val="00301D55"/>
    <w:rsid w:val="0030204C"/>
    <w:rsid w:val="003024AB"/>
    <w:rsid w:val="00302515"/>
    <w:rsid w:val="00302E4B"/>
    <w:rsid w:val="003032EB"/>
    <w:rsid w:val="00303840"/>
    <w:rsid w:val="003038DF"/>
    <w:rsid w:val="00303C5D"/>
    <w:rsid w:val="00304048"/>
    <w:rsid w:val="0030420D"/>
    <w:rsid w:val="00304853"/>
    <w:rsid w:val="00304871"/>
    <w:rsid w:val="00304E7C"/>
    <w:rsid w:val="00305131"/>
    <w:rsid w:val="00305698"/>
    <w:rsid w:val="00306659"/>
    <w:rsid w:val="00306852"/>
    <w:rsid w:val="0030706B"/>
    <w:rsid w:val="0030784F"/>
    <w:rsid w:val="00307A61"/>
    <w:rsid w:val="0031002B"/>
    <w:rsid w:val="003103F9"/>
    <w:rsid w:val="00310752"/>
    <w:rsid w:val="00310793"/>
    <w:rsid w:val="0031118E"/>
    <w:rsid w:val="003117C0"/>
    <w:rsid w:val="00311CB5"/>
    <w:rsid w:val="00312371"/>
    <w:rsid w:val="00312832"/>
    <w:rsid w:val="00312C74"/>
    <w:rsid w:val="00312F33"/>
    <w:rsid w:val="00313376"/>
    <w:rsid w:val="00313420"/>
    <w:rsid w:val="003137C1"/>
    <w:rsid w:val="00313970"/>
    <w:rsid w:val="00313F16"/>
    <w:rsid w:val="00313F4E"/>
    <w:rsid w:val="00314B51"/>
    <w:rsid w:val="003155CD"/>
    <w:rsid w:val="00315647"/>
    <w:rsid w:val="003161B9"/>
    <w:rsid w:val="00316AB9"/>
    <w:rsid w:val="00316B7D"/>
    <w:rsid w:val="00316C83"/>
    <w:rsid w:val="00317255"/>
    <w:rsid w:val="003200E0"/>
    <w:rsid w:val="00320E42"/>
    <w:rsid w:val="00321029"/>
    <w:rsid w:val="003210B6"/>
    <w:rsid w:val="0032171A"/>
    <w:rsid w:val="003219DC"/>
    <w:rsid w:val="003225BF"/>
    <w:rsid w:val="003239C6"/>
    <w:rsid w:val="00323D5A"/>
    <w:rsid w:val="00324426"/>
    <w:rsid w:val="003257E0"/>
    <w:rsid w:val="00326109"/>
    <w:rsid w:val="00327614"/>
    <w:rsid w:val="00327C09"/>
    <w:rsid w:val="00327C8A"/>
    <w:rsid w:val="0033120B"/>
    <w:rsid w:val="00331386"/>
    <w:rsid w:val="00332AF6"/>
    <w:rsid w:val="003332C7"/>
    <w:rsid w:val="0033335E"/>
    <w:rsid w:val="003342F4"/>
    <w:rsid w:val="00334732"/>
    <w:rsid w:val="0033558D"/>
    <w:rsid w:val="003356E6"/>
    <w:rsid w:val="00335A71"/>
    <w:rsid w:val="00335C61"/>
    <w:rsid w:val="00335D0B"/>
    <w:rsid w:val="003365F2"/>
    <w:rsid w:val="003366F6"/>
    <w:rsid w:val="00337D29"/>
    <w:rsid w:val="0034051F"/>
    <w:rsid w:val="003408E3"/>
    <w:rsid w:val="00340925"/>
    <w:rsid w:val="00342757"/>
    <w:rsid w:val="00342E4C"/>
    <w:rsid w:val="00342E60"/>
    <w:rsid w:val="0034300B"/>
    <w:rsid w:val="00343456"/>
    <w:rsid w:val="0034382D"/>
    <w:rsid w:val="003442EF"/>
    <w:rsid w:val="003446DA"/>
    <w:rsid w:val="00345212"/>
    <w:rsid w:val="0034522D"/>
    <w:rsid w:val="00345257"/>
    <w:rsid w:val="0034642D"/>
    <w:rsid w:val="00347379"/>
    <w:rsid w:val="003479A8"/>
    <w:rsid w:val="00347B86"/>
    <w:rsid w:val="00347E28"/>
    <w:rsid w:val="00350124"/>
    <w:rsid w:val="0035220D"/>
    <w:rsid w:val="00352344"/>
    <w:rsid w:val="0035244C"/>
    <w:rsid w:val="003528AD"/>
    <w:rsid w:val="00352C38"/>
    <w:rsid w:val="00352E55"/>
    <w:rsid w:val="00352FAA"/>
    <w:rsid w:val="003532D5"/>
    <w:rsid w:val="00353E29"/>
    <w:rsid w:val="00354059"/>
    <w:rsid w:val="0035435E"/>
    <w:rsid w:val="0035517F"/>
    <w:rsid w:val="00356925"/>
    <w:rsid w:val="003600DB"/>
    <w:rsid w:val="00360524"/>
    <w:rsid w:val="0036090C"/>
    <w:rsid w:val="00360988"/>
    <w:rsid w:val="00360FCF"/>
    <w:rsid w:val="00361DE6"/>
    <w:rsid w:val="00362B40"/>
    <w:rsid w:val="00364256"/>
    <w:rsid w:val="003646B5"/>
    <w:rsid w:val="00364EDA"/>
    <w:rsid w:val="00365B38"/>
    <w:rsid w:val="00366AEE"/>
    <w:rsid w:val="00370395"/>
    <w:rsid w:val="00370896"/>
    <w:rsid w:val="00370A7E"/>
    <w:rsid w:val="00370B20"/>
    <w:rsid w:val="00370FA1"/>
    <w:rsid w:val="0037195E"/>
    <w:rsid w:val="0037201B"/>
    <w:rsid w:val="003727E3"/>
    <w:rsid w:val="003733F7"/>
    <w:rsid w:val="003735BF"/>
    <w:rsid w:val="00373C03"/>
    <w:rsid w:val="0037478E"/>
    <w:rsid w:val="00374C8F"/>
    <w:rsid w:val="003750D7"/>
    <w:rsid w:val="0037525E"/>
    <w:rsid w:val="0037589D"/>
    <w:rsid w:val="003764B9"/>
    <w:rsid w:val="00376546"/>
    <w:rsid w:val="00376C87"/>
    <w:rsid w:val="003775F2"/>
    <w:rsid w:val="003801BD"/>
    <w:rsid w:val="0038060F"/>
    <w:rsid w:val="0038074A"/>
    <w:rsid w:val="003809DC"/>
    <w:rsid w:val="003813FA"/>
    <w:rsid w:val="00382244"/>
    <w:rsid w:val="00382E5F"/>
    <w:rsid w:val="003841F2"/>
    <w:rsid w:val="00384AF9"/>
    <w:rsid w:val="00384CBA"/>
    <w:rsid w:val="003856FC"/>
    <w:rsid w:val="00386671"/>
    <w:rsid w:val="00386884"/>
    <w:rsid w:val="00386B55"/>
    <w:rsid w:val="00386CB6"/>
    <w:rsid w:val="00386DA5"/>
    <w:rsid w:val="0038777E"/>
    <w:rsid w:val="00387818"/>
    <w:rsid w:val="00390644"/>
    <w:rsid w:val="00390A7A"/>
    <w:rsid w:val="00390B2E"/>
    <w:rsid w:val="0039180A"/>
    <w:rsid w:val="00391BF7"/>
    <w:rsid w:val="00391DC7"/>
    <w:rsid w:val="00392485"/>
    <w:rsid w:val="0039254D"/>
    <w:rsid w:val="00393484"/>
    <w:rsid w:val="0039407D"/>
    <w:rsid w:val="00394480"/>
    <w:rsid w:val="003958F6"/>
    <w:rsid w:val="00395F8C"/>
    <w:rsid w:val="003961CE"/>
    <w:rsid w:val="003961E0"/>
    <w:rsid w:val="00396710"/>
    <w:rsid w:val="00396B51"/>
    <w:rsid w:val="00396B84"/>
    <w:rsid w:val="0039710A"/>
    <w:rsid w:val="00397D4C"/>
    <w:rsid w:val="003A00FD"/>
    <w:rsid w:val="003A0CF0"/>
    <w:rsid w:val="003A0DD8"/>
    <w:rsid w:val="003A0DF8"/>
    <w:rsid w:val="003A1402"/>
    <w:rsid w:val="003A1BB6"/>
    <w:rsid w:val="003A2200"/>
    <w:rsid w:val="003A221B"/>
    <w:rsid w:val="003A2D98"/>
    <w:rsid w:val="003A350B"/>
    <w:rsid w:val="003A42DE"/>
    <w:rsid w:val="003A4871"/>
    <w:rsid w:val="003A4EDE"/>
    <w:rsid w:val="003A558E"/>
    <w:rsid w:val="003A5979"/>
    <w:rsid w:val="003A5AF4"/>
    <w:rsid w:val="003A65B2"/>
    <w:rsid w:val="003A6971"/>
    <w:rsid w:val="003A69C7"/>
    <w:rsid w:val="003A70C9"/>
    <w:rsid w:val="003A7179"/>
    <w:rsid w:val="003A766F"/>
    <w:rsid w:val="003B01C3"/>
    <w:rsid w:val="003B0A2C"/>
    <w:rsid w:val="003B1498"/>
    <w:rsid w:val="003B19BC"/>
    <w:rsid w:val="003B1AF9"/>
    <w:rsid w:val="003B1F71"/>
    <w:rsid w:val="003B2222"/>
    <w:rsid w:val="003B24EC"/>
    <w:rsid w:val="003B2581"/>
    <w:rsid w:val="003B3157"/>
    <w:rsid w:val="003B3A8A"/>
    <w:rsid w:val="003B4047"/>
    <w:rsid w:val="003B4D40"/>
    <w:rsid w:val="003B5433"/>
    <w:rsid w:val="003B6FE0"/>
    <w:rsid w:val="003B72D6"/>
    <w:rsid w:val="003B72FF"/>
    <w:rsid w:val="003B758C"/>
    <w:rsid w:val="003B7CB0"/>
    <w:rsid w:val="003B7EDA"/>
    <w:rsid w:val="003C033B"/>
    <w:rsid w:val="003C0CA5"/>
    <w:rsid w:val="003C0F0C"/>
    <w:rsid w:val="003C1158"/>
    <w:rsid w:val="003C1621"/>
    <w:rsid w:val="003C18BC"/>
    <w:rsid w:val="003C1B74"/>
    <w:rsid w:val="003C3388"/>
    <w:rsid w:val="003C483B"/>
    <w:rsid w:val="003C4E6D"/>
    <w:rsid w:val="003C509A"/>
    <w:rsid w:val="003C5183"/>
    <w:rsid w:val="003C53EC"/>
    <w:rsid w:val="003C55BE"/>
    <w:rsid w:val="003C5C9C"/>
    <w:rsid w:val="003C5CDD"/>
    <w:rsid w:val="003C6271"/>
    <w:rsid w:val="003C62DB"/>
    <w:rsid w:val="003C730D"/>
    <w:rsid w:val="003C7A4E"/>
    <w:rsid w:val="003C7E6E"/>
    <w:rsid w:val="003C7EE2"/>
    <w:rsid w:val="003D1C13"/>
    <w:rsid w:val="003D1F2F"/>
    <w:rsid w:val="003D257C"/>
    <w:rsid w:val="003D2656"/>
    <w:rsid w:val="003D30D9"/>
    <w:rsid w:val="003D34E7"/>
    <w:rsid w:val="003D35D0"/>
    <w:rsid w:val="003D3CD6"/>
    <w:rsid w:val="003D49F8"/>
    <w:rsid w:val="003D4C72"/>
    <w:rsid w:val="003D54BA"/>
    <w:rsid w:val="003D5846"/>
    <w:rsid w:val="003D5C01"/>
    <w:rsid w:val="003D5C33"/>
    <w:rsid w:val="003D679C"/>
    <w:rsid w:val="003D6FAD"/>
    <w:rsid w:val="003D7659"/>
    <w:rsid w:val="003D78A1"/>
    <w:rsid w:val="003E072B"/>
    <w:rsid w:val="003E1A3F"/>
    <w:rsid w:val="003E1CAC"/>
    <w:rsid w:val="003E21E5"/>
    <w:rsid w:val="003E224A"/>
    <w:rsid w:val="003E27AE"/>
    <w:rsid w:val="003E28A2"/>
    <w:rsid w:val="003E2902"/>
    <w:rsid w:val="003E2C55"/>
    <w:rsid w:val="003E2E37"/>
    <w:rsid w:val="003E2EB7"/>
    <w:rsid w:val="003E3791"/>
    <w:rsid w:val="003E4AE7"/>
    <w:rsid w:val="003E5ECF"/>
    <w:rsid w:val="003E62D2"/>
    <w:rsid w:val="003E6711"/>
    <w:rsid w:val="003F127A"/>
    <w:rsid w:val="003F1468"/>
    <w:rsid w:val="003F1A98"/>
    <w:rsid w:val="003F1AEA"/>
    <w:rsid w:val="003F270A"/>
    <w:rsid w:val="003F283D"/>
    <w:rsid w:val="003F28FF"/>
    <w:rsid w:val="003F2901"/>
    <w:rsid w:val="003F2D80"/>
    <w:rsid w:val="003F3118"/>
    <w:rsid w:val="003F4E93"/>
    <w:rsid w:val="003F53E1"/>
    <w:rsid w:val="003F712A"/>
    <w:rsid w:val="003F721F"/>
    <w:rsid w:val="003F75C1"/>
    <w:rsid w:val="003F75EA"/>
    <w:rsid w:val="0040066C"/>
    <w:rsid w:val="0040129B"/>
    <w:rsid w:val="0040266C"/>
    <w:rsid w:val="0040339D"/>
    <w:rsid w:val="00403BC9"/>
    <w:rsid w:val="0040422F"/>
    <w:rsid w:val="0040461A"/>
    <w:rsid w:val="004048CA"/>
    <w:rsid w:val="00405DC1"/>
    <w:rsid w:val="00406487"/>
    <w:rsid w:val="004073CB"/>
    <w:rsid w:val="00407862"/>
    <w:rsid w:val="00407B65"/>
    <w:rsid w:val="00410AFF"/>
    <w:rsid w:val="0041200A"/>
    <w:rsid w:val="0041239D"/>
    <w:rsid w:val="00412F6D"/>
    <w:rsid w:val="004134EA"/>
    <w:rsid w:val="0041698E"/>
    <w:rsid w:val="00416B11"/>
    <w:rsid w:val="00417E86"/>
    <w:rsid w:val="0042166F"/>
    <w:rsid w:val="004230D6"/>
    <w:rsid w:val="00423185"/>
    <w:rsid w:val="00423715"/>
    <w:rsid w:val="00424084"/>
    <w:rsid w:val="004248C7"/>
    <w:rsid w:val="00424B6C"/>
    <w:rsid w:val="00425647"/>
    <w:rsid w:val="00425EA4"/>
    <w:rsid w:val="00426695"/>
    <w:rsid w:val="0042671D"/>
    <w:rsid w:val="00426BF2"/>
    <w:rsid w:val="00430DAB"/>
    <w:rsid w:val="004317C3"/>
    <w:rsid w:val="00432266"/>
    <w:rsid w:val="00432591"/>
    <w:rsid w:val="004328DB"/>
    <w:rsid w:val="00432A93"/>
    <w:rsid w:val="00432BA7"/>
    <w:rsid w:val="00434B09"/>
    <w:rsid w:val="00434C9F"/>
    <w:rsid w:val="004350B9"/>
    <w:rsid w:val="004357ED"/>
    <w:rsid w:val="004358BF"/>
    <w:rsid w:val="0043765F"/>
    <w:rsid w:val="00437C0A"/>
    <w:rsid w:val="004425E3"/>
    <w:rsid w:val="0044291F"/>
    <w:rsid w:val="004441A7"/>
    <w:rsid w:val="00444BBB"/>
    <w:rsid w:val="00445338"/>
    <w:rsid w:val="00445833"/>
    <w:rsid w:val="00445C28"/>
    <w:rsid w:val="004460AF"/>
    <w:rsid w:val="004462C5"/>
    <w:rsid w:val="00446687"/>
    <w:rsid w:val="00447138"/>
    <w:rsid w:val="004473CF"/>
    <w:rsid w:val="0044741E"/>
    <w:rsid w:val="00447B8B"/>
    <w:rsid w:val="0045046E"/>
    <w:rsid w:val="00450974"/>
    <w:rsid w:val="00450B16"/>
    <w:rsid w:val="004515AB"/>
    <w:rsid w:val="00451A11"/>
    <w:rsid w:val="00451CB3"/>
    <w:rsid w:val="00451E44"/>
    <w:rsid w:val="00453763"/>
    <w:rsid w:val="004539A7"/>
    <w:rsid w:val="004539C9"/>
    <w:rsid w:val="004539F9"/>
    <w:rsid w:val="004550E5"/>
    <w:rsid w:val="00455934"/>
    <w:rsid w:val="00455BDA"/>
    <w:rsid w:val="00455C65"/>
    <w:rsid w:val="00456B1D"/>
    <w:rsid w:val="00456DC9"/>
    <w:rsid w:val="00457069"/>
    <w:rsid w:val="004571C1"/>
    <w:rsid w:val="00460950"/>
    <w:rsid w:val="00462A3E"/>
    <w:rsid w:val="00463F5A"/>
    <w:rsid w:val="004647D7"/>
    <w:rsid w:val="004648F1"/>
    <w:rsid w:val="0046680B"/>
    <w:rsid w:val="00466A3E"/>
    <w:rsid w:val="00467684"/>
    <w:rsid w:val="00470789"/>
    <w:rsid w:val="004709C2"/>
    <w:rsid w:val="0047129B"/>
    <w:rsid w:val="00472139"/>
    <w:rsid w:val="00472456"/>
    <w:rsid w:val="004726D2"/>
    <w:rsid w:val="00472ED1"/>
    <w:rsid w:val="0047301E"/>
    <w:rsid w:val="00473021"/>
    <w:rsid w:val="00474325"/>
    <w:rsid w:val="00474434"/>
    <w:rsid w:val="00475737"/>
    <w:rsid w:val="00475D12"/>
    <w:rsid w:val="00475FD7"/>
    <w:rsid w:val="00476B55"/>
    <w:rsid w:val="00476FF3"/>
    <w:rsid w:val="004772D3"/>
    <w:rsid w:val="004810CA"/>
    <w:rsid w:val="00481156"/>
    <w:rsid w:val="00481E14"/>
    <w:rsid w:val="00482A85"/>
    <w:rsid w:val="004838FE"/>
    <w:rsid w:val="00484B88"/>
    <w:rsid w:val="00484C24"/>
    <w:rsid w:val="00485039"/>
    <w:rsid w:val="00485073"/>
    <w:rsid w:val="004853B7"/>
    <w:rsid w:val="00486D43"/>
    <w:rsid w:val="004870F9"/>
    <w:rsid w:val="00487A06"/>
    <w:rsid w:val="00487E72"/>
    <w:rsid w:val="004906EE"/>
    <w:rsid w:val="00491731"/>
    <w:rsid w:val="0049191A"/>
    <w:rsid w:val="00492502"/>
    <w:rsid w:val="00492698"/>
    <w:rsid w:val="00492854"/>
    <w:rsid w:val="00492A49"/>
    <w:rsid w:val="004931B3"/>
    <w:rsid w:val="00493554"/>
    <w:rsid w:val="00493E2A"/>
    <w:rsid w:val="004944C0"/>
    <w:rsid w:val="0049488E"/>
    <w:rsid w:val="00494E1A"/>
    <w:rsid w:val="00494F8D"/>
    <w:rsid w:val="0049521A"/>
    <w:rsid w:val="00495AC7"/>
    <w:rsid w:val="00495C4D"/>
    <w:rsid w:val="0049686C"/>
    <w:rsid w:val="00497380"/>
    <w:rsid w:val="004A0480"/>
    <w:rsid w:val="004A1F10"/>
    <w:rsid w:val="004A23B9"/>
    <w:rsid w:val="004A2FA0"/>
    <w:rsid w:val="004A33A3"/>
    <w:rsid w:val="004A3488"/>
    <w:rsid w:val="004A3A8C"/>
    <w:rsid w:val="004A4BFD"/>
    <w:rsid w:val="004A5CED"/>
    <w:rsid w:val="004A69C3"/>
    <w:rsid w:val="004A6A0F"/>
    <w:rsid w:val="004A6BD0"/>
    <w:rsid w:val="004A6C74"/>
    <w:rsid w:val="004A737C"/>
    <w:rsid w:val="004A7949"/>
    <w:rsid w:val="004B00B9"/>
    <w:rsid w:val="004B03AF"/>
    <w:rsid w:val="004B0A83"/>
    <w:rsid w:val="004B0C84"/>
    <w:rsid w:val="004B10C3"/>
    <w:rsid w:val="004B1205"/>
    <w:rsid w:val="004B13C6"/>
    <w:rsid w:val="004B1B6C"/>
    <w:rsid w:val="004B1E82"/>
    <w:rsid w:val="004B2486"/>
    <w:rsid w:val="004B2F6C"/>
    <w:rsid w:val="004B3E79"/>
    <w:rsid w:val="004B4035"/>
    <w:rsid w:val="004B414D"/>
    <w:rsid w:val="004B5106"/>
    <w:rsid w:val="004B518B"/>
    <w:rsid w:val="004B5373"/>
    <w:rsid w:val="004B58DF"/>
    <w:rsid w:val="004B593C"/>
    <w:rsid w:val="004B5D4B"/>
    <w:rsid w:val="004B6CD0"/>
    <w:rsid w:val="004B7A22"/>
    <w:rsid w:val="004B7A61"/>
    <w:rsid w:val="004B7D89"/>
    <w:rsid w:val="004C04F6"/>
    <w:rsid w:val="004C114B"/>
    <w:rsid w:val="004C19BE"/>
    <w:rsid w:val="004C1E1A"/>
    <w:rsid w:val="004C23DF"/>
    <w:rsid w:val="004C3636"/>
    <w:rsid w:val="004C4747"/>
    <w:rsid w:val="004C5754"/>
    <w:rsid w:val="004C5CB9"/>
    <w:rsid w:val="004C5DA4"/>
    <w:rsid w:val="004C6B63"/>
    <w:rsid w:val="004C714B"/>
    <w:rsid w:val="004D129C"/>
    <w:rsid w:val="004D229D"/>
    <w:rsid w:val="004D25BA"/>
    <w:rsid w:val="004D275D"/>
    <w:rsid w:val="004D2842"/>
    <w:rsid w:val="004D286E"/>
    <w:rsid w:val="004D31AD"/>
    <w:rsid w:val="004D34DC"/>
    <w:rsid w:val="004D3564"/>
    <w:rsid w:val="004D3ACF"/>
    <w:rsid w:val="004D3C22"/>
    <w:rsid w:val="004D40B3"/>
    <w:rsid w:val="004D4D6F"/>
    <w:rsid w:val="004D59A6"/>
    <w:rsid w:val="004D5D1E"/>
    <w:rsid w:val="004D66B8"/>
    <w:rsid w:val="004D73F0"/>
    <w:rsid w:val="004D7DA0"/>
    <w:rsid w:val="004E0463"/>
    <w:rsid w:val="004E150D"/>
    <w:rsid w:val="004E1581"/>
    <w:rsid w:val="004E1A1D"/>
    <w:rsid w:val="004E241A"/>
    <w:rsid w:val="004E264E"/>
    <w:rsid w:val="004E2DD4"/>
    <w:rsid w:val="004E2EEC"/>
    <w:rsid w:val="004E3204"/>
    <w:rsid w:val="004E3C57"/>
    <w:rsid w:val="004E3CCC"/>
    <w:rsid w:val="004E5502"/>
    <w:rsid w:val="004E5706"/>
    <w:rsid w:val="004E5837"/>
    <w:rsid w:val="004E6465"/>
    <w:rsid w:val="004E6939"/>
    <w:rsid w:val="004E6E49"/>
    <w:rsid w:val="004E7270"/>
    <w:rsid w:val="004E77CF"/>
    <w:rsid w:val="004F0C0C"/>
    <w:rsid w:val="004F0F59"/>
    <w:rsid w:val="004F14EF"/>
    <w:rsid w:val="004F16DC"/>
    <w:rsid w:val="004F1B23"/>
    <w:rsid w:val="004F2416"/>
    <w:rsid w:val="004F24C8"/>
    <w:rsid w:val="004F2B87"/>
    <w:rsid w:val="004F2C9D"/>
    <w:rsid w:val="004F3F0F"/>
    <w:rsid w:val="004F479A"/>
    <w:rsid w:val="004F47A1"/>
    <w:rsid w:val="004F49EE"/>
    <w:rsid w:val="004F4FFF"/>
    <w:rsid w:val="004F5445"/>
    <w:rsid w:val="004F5672"/>
    <w:rsid w:val="004F5BAC"/>
    <w:rsid w:val="004F5CFF"/>
    <w:rsid w:val="004F5E14"/>
    <w:rsid w:val="004F6462"/>
    <w:rsid w:val="004F7579"/>
    <w:rsid w:val="004F76EF"/>
    <w:rsid w:val="004F7EEC"/>
    <w:rsid w:val="005007B3"/>
    <w:rsid w:val="0050080D"/>
    <w:rsid w:val="00500EBA"/>
    <w:rsid w:val="0050228B"/>
    <w:rsid w:val="00502395"/>
    <w:rsid w:val="00502636"/>
    <w:rsid w:val="005026F9"/>
    <w:rsid w:val="00502819"/>
    <w:rsid w:val="00502B67"/>
    <w:rsid w:val="005040B5"/>
    <w:rsid w:val="0050414E"/>
    <w:rsid w:val="00504EEB"/>
    <w:rsid w:val="005052D4"/>
    <w:rsid w:val="00505A06"/>
    <w:rsid w:val="00505A96"/>
    <w:rsid w:val="005064CA"/>
    <w:rsid w:val="005067A1"/>
    <w:rsid w:val="0050699D"/>
    <w:rsid w:val="00506B83"/>
    <w:rsid w:val="00506D55"/>
    <w:rsid w:val="005074D2"/>
    <w:rsid w:val="005100E2"/>
    <w:rsid w:val="0051049F"/>
    <w:rsid w:val="00510568"/>
    <w:rsid w:val="0051089E"/>
    <w:rsid w:val="005108AF"/>
    <w:rsid w:val="005115AD"/>
    <w:rsid w:val="00512061"/>
    <w:rsid w:val="00512353"/>
    <w:rsid w:val="005132ED"/>
    <w:rsid w:val="0051591E"/>
    <w:rsid w:val="00515D7F"/>
    <w:rsid w:val="005164F2"/>
    <w:rsid w:val="00516778"/>
    <w:rsid w:val="0051678F"/>
    <w:rsid w:val="005175CE"/>
    <w:rsid w:val="00517C07"/>
    <w:rsid w:val="00517C54"/>
    <w:rsid w:val="00520B91"/>
    <w:rsid w:val="005211A9"/>
    <w:rsid w:val="0052141B"/>
    <w:rsid w:val="005216AD"/>
    <w:rsid w:val="00522068"/>
    <w:rsid w:val="005234B3"/>
    <w:rsid w:val="005238F7"/>
    <w:rsid w:val="00524529"/>
    <w:rsid w:val="00524A62"/>
    <w:rsid w:val="005250C7"/>
    <w:rsid w:val="00525275"/>
    <w:rsid w:val="00526C68"/>
    <w:rsid w:val="00526DA0"/>
    <w:rsid w:val="005272F3"/>
    <w:rsid w:val="00527A32"/>
    <w:rsid w:val="00530861"/>
    <w:rsid w:val="00531259"/>
    <w:rsid w:val="0053150C"/>
    <w:rsid w:val="00532835"/>
    <w:rsid w:val="00534FA0"/>
    <w:rsid w:val="00535746"/>
    <w:rsid w:val="0053614E"/>
    <w:rsid w:val="00536A0F"/>
    <w:rsid w:val="00536B76"/>
    <w:rsid w:val="00536E50"/>
    <w:rsid w:val="005379A6"/>
    <w:rsid w:val="00537D76"/>
    <w:rsid w:val="00537F02"/>
    <w:rsid w:val="00540667"/>
    <w:rsid w:val="00540A09"/>
    <w:rsid w:val="0054107A"/>
    <w:rsid w:val="0054223F"/>
    <w:rsid w:val="00542506"/>
    <w:rsid w:val="005428C5"/>
    <w:rsid w:val="00543318"/>
    <w:rsid w:val="0054343B"/>
    <w:rsid w:val="00543AAF"/>
    <w:rsid w:val="00543B74"/>
    <w:rsid w:val="00543C24"/>
    <w:rsid w:val="00543EA0"/>
    <w:rsid w:val="005443A2"/>
    <w:rsid w:val="005445CF"/>
    <w:rsid w:val="005453DA"/>
    <w:rsid w:val="00545655"/>
    <w:rsid w:val="00545CDF"/>
    <w:rsid w:val="00546121"/>
    <w:rsid w:val="0054671C"/>
    <w:rsid w:val="00547268"/>
    <w:rsid w:val="00547A3E"/>
    <w:rsid w:val="00547A8C"/>
    <w:rsid w:val="00547C97"/>
    <w:rsid w:val="00547E55"/>
    <w:rsid w:val="00550968"/>
    <w:rsid w:val="005514E8"/>
    <w:rsid w:val="00551577"/>
    <w:rsid w:val="0055215B"/>
    <w:rsid w:val="005530BC"/>
    <w:rsid w:val="00553B21"/>
    <w:rsid w:val="00553BD1"/>
    <w:rsid w:val="00554388"/>
    <w:rsid w:val="00555A89"/>
    <w:rsid w:val="00555CE7"/>
    <w:rsid w:val="00556893"/>
    <w:rsid w:val="00556F05"/>
    <w:rsid w:val="00557A60"/>
    <w:rsid w:val="00557D05"/>
    <w:rsid w:val="0056165B"/>
    <w:rsid w:val="0056200E"/>
    <w:rsid w:val="00562725"/>
    <w:rsid w:val="00563257"/>
    <w:rsid w:val="00563286"/>
    <w:rsid w:val="00564315"/>
    <w:rsid w:val="005649BF"/>
    <w:rsid w:val="00565D19"/>
    <w:rsid w:val="005663E8"/>
    <w:rsid w:val="00566562"/>
    <w:rsid w:val="00567264"/>
    <w:rsid w:val="00567445"/>
    <w:rsid w:val="00567451"/>
    <w:rsid w:val="00567671"/>
    <w:rsid w:val="00567ADE"/>
    <w:rsid w:val="00570E3F"/>
    <w:rsid w:val="005720D9"/>
    <w:rsid w:val="005733C3"/>
    <w:rsid w:val="005739EC"/>
    <w:rsid w:val="005745AF"/>
    <w:rsid w:val="00574D25"/>
    <w:rsid w:val="0057509D"/>
    <w:rsid w:val="00577C72"/>
    <w:rsid w:val="0058075A"/>
    <w:rsid w:val="005811D4"/>
    <w:rsid w:val="005816C5"/>
    <w:rsid w:val="00581920"/>
    <w:rsid w:val="00581E6B"/>
    <w:rsid w:val="00581E78"/>
    <w:rsid w:val="00582432"/>
    <w:rsid w:val="00582EB2"/>
    <w:rsid w:val="0058379B"/>
    <w:rsid w:val="005838D2"/>
    <w:rsid w:val="00584454"/>
    <w:rsid w:val="00584687"/>
    <w:rsid w:val="005846E2"/>
    <w:rsid w:val="0058523A"/>
    <w:rsid w:val="005857CA"/>
    <w:rsid w:val="00585951"/>
    <w:rsid w:val="00586792"/>
    <w:rsid w:val="00586B5B"/>
    <w:rsid w:val="00586B8A"/>
    <w:rsid w:val="00587000"/>
    <w:rsid w:val="00587022"/>
    <w:rsid w:val="0058708F"/>
    <w:rsid w:val="00587A27"/>
    <w:rsid w:val="005910A6"/>
    <w:rsid w:val="005910E9"/>
    <w:rsid w:val="00591781"/>
    <w:rsid w:val="00591CE7"/>
    <w:rsid w:val="0059215A"/>
    <w:rsid w:val="005921DA"/>
    <w:rsid w:val="00592ED1"/>
    <w:rsid w:val="0059309A"/>
    <w:rsid w:val="005930CA"/>
    <w:rsid w:val="00593209"/>
    <w:rsid w:val="00593737"/>
    <w:rsid w:val="0059373C"/>
    <w:rsid w:val="00593BF1"/>
    <w:rsid w:val="005960B8"/>
    <w:rsid w:val="00596A1B"/>
    <w:rsid w:val="00596F6F"/>
    <w:rsid w:val="0059700B"/>
    <w:rsid w:val="00597431"/>
    <w:rsid w:val="00597537"/>
    <w:rsid w:val="005A05D7"/>
    <w:rsid w:val="005A2404"/>
    <w:rsid w:val="005A2CAE"/>
    <w:rsid w:val="005A3342"/>
    <w:rsid w:val="005A365F"/>
    <w:rsid w:val="005A3D3B"/>
    <w:rsid w:val="005A4749"/>
    <w:rsid w:val="005A4D67"/>
    <w:rsid w:val="005A5609"/>
    <w:rsid w:val="005A597C"/>
    <w:rsid w:val="005A6351"/>
    <w:rsid w:val="005A6398"/>
    <w:rsid w:val="005A64DC"/>
    <w:rsid w:val="005A68CF"/>
    <w:rsid w:val="005A6A3D"/>
    <w:rsid w:val="005A7463"/>
    <w:rsid w:val="005A7B5D"/>
    <w:rsid w:val="005A7DE6"/>
    <w:rsid w:val="005A7F97"/>
    <w:rsid w:val="005B0342"/>
    <w:rsid w:val="005B092F"/>
    <w:rsid w:val="005B0955"/>
    <w:rsid w:val="005B1AD3"/>
    <w:rsid w:val="005B1B58"/>
    <w:rsid w:val="005B2601"/>
    <w:rsid w:val="005B2B0C"/>
    <w:rsid w:val="005B3E9D"/>
    <w:rsid w:val="005B5C7C"/>
    <w:rsid w:val="005C0194"/>
    <w:rsid w:val="005C089E"/>
    <w:rsid w:val="005C1688"/>
    <w:rsid w:val="005C16D1"/>
    <w:rsid w:val="005C25EF"/>
    <w:rsid w:val="005C2B93"/>
    <w:rsid w:val="005C3E07"/>
    <w:rsid w:val="005C4FD3"/>
    <w:rsid w:val="005C5983"/>
    <w:rsid w:val="005C5C49"/>
    <w:rsid w:val="005C639C"/>
    <w:rsid w:val="005C6581"/>
    <w:rsid w:val="005C6927"/>
    <w:rsid w:val="005C7F4E"/>
    <w:rsid w:val="005D050B"/>
    <w:rsid w:val="005D09D0"/>
    <w:rsid w:val="005D0BCB"/>
    <w:rsid w:val="005D0CB2"/>
    <w:rsid w:val="005D1509"/>
    <w:rsid w:val="005D1688"/>
    <w:rsid w:val="005D19BE"/>
    <w:rsid w:val="005D1B5A"/>
    <w:rsid w:val="005D2ED2"/>
    <w:rsid w:val="005D330B"/>
    <w:rsid w:val="005D46EA"/>
    <w:rsid w:val="005D4B97"/>
    <w:rsid w:val="005D5F87"/>
    <w:rsid w:val="005D6FCE"/>
    <w:rsid w:val="005D7096"/>
    <w:rsid w:val="005D70A5"/>
    <w:rsid w:val="005D7193"/>
    <w:rsid w:val="005D75B4"/>
    <w:rsid w:val="005D7B30"/>
    <w:rsid w:val="005E01C7"/>
    <w:rsid w:val="005E0355"/>
    <w:rsid w:val="005E065A"/>
    <w:rsid w:val="005E16E2"/>
    <w:rsid w:val="005E1AAB"/>
    <w:rsid w:val="005E22FD"/>
    <w:rsid w:val="005E2761"/>
    <w:rsid w:val="005E279D"/>
    <w:rsid w:val="005E2C16"/>
    <w:rsid w:val="005E3652"/>
    <w:rsid w:val="005E4096"/>
    <w:rsid w:val="005E43AB"/>
    <w:rsid w:val="005E454B"/>
    <w:rsid w:val="005E455A"/>
    <w:rsid w:val="005E475B"/>
    <w:rsid w:val="005E496E"/>
    <w:rsid w:val="005E4C06"/>
    <w:rsid w:val="005E4C77"/>
    <w:rsid w:val="005E4EE8"/>
    <w:rsid w:val="005E5AE9"/>
    <w:rsid w:val="005E5F17"/>
    <w:rsid w:val="005E6A75"/>
    <w:rsid w:val="005E6D58"/>
    <w:rsid w:val="005E73F8"/>
    <w:rsid w:val="005F069E"/>
    <w:rsid w:val="005F07DF"/>
    <w:rsid w:val="005F0CA5"/>
    <w:rsid w:val="005F0D9B"/>
    <w:rsid w:val="005F103D"/>
    <w:rsid w:val="005F1164"/>
    <w:rsid w:val="005F13BD"/>
    <w:rsid w:val="005F1646"/>
    <w:rsid w:val="005F19EB"/>
    <w:rsid w:val="005F21A3"/>
    <w:rsid w:val="005F231C"/>
    <w:rsid w:val="005F23C5"/>
    <w:rsid w:val="005F28EB"/>
    <w:rsid w:val="005F2991"/>
    <w:rsid w:val="005F3CA6"/>
    <w:rsid w:val="005F4174"/>
    <w:rsid w:val="005F441F"/>
    <w:rsid w:val="005F53A1"/>
    <w:rsid w:val="005F61E8"/>
    <w:rsid w:val="005F6D0E"/>
    <w:rsid w:val="005F76B6"/>
    <w:rsid w:val="005F7DE1"/>
    <w:rsid w:val="005F7E79"/>
    <w:rsid w:val="005F7F22"/>
    <w:rsid w:val="00600A67"/>
    <w:rsid w:val="00601197"/>
    <w:rsid w:val="00601A8D"/>
    <w:rsid w:val="00601E04"/>
    <w:rsid w:val="0060374E"/>
    <w:rsid w:val="00603A03"/>
    <w:rsid w:val="00603CDE"/>
    <w:rsid w:val="00604038"/>
    <w:rsid w:val="00604750"/>
    <w:rsid w:val="00605B0F"/>
    <w:rsid w:val="006078C9"/>
    <w:rsid w:val="00607BBD"/>
    <w:rsid w:val="00610075"/>
    <w:rsid w:val="00610872"/>
    <w:rsid w:val="00610B88"/>
    <w:rsid w:val="0061168C"/>
    <w:rsid w:val="00611898"/>
    <w:rsid w:val="00611C4F"/>
    <w:rsid w:val="00611E9B"/>
    <w:rsid w:val="006130A2"/>
    <w:rsid w:val="006136FA"/>
    <w:rsid w:val="00614094"/>
    <w:rsid w:val="006144DB"/>
    <w:rsid w:val="0061483D"/>
    <w:rsid w:val="00614B2F"/>
    <w:rsid w:val="00615071"/>
    <w:rsid w:val="006151EC"/>
    <w:rsid w:val="006154D8"/>
    <w:rsid w:val="006160E0"/>
    <w:rsid w:val="00616EF3"/>
    <w:rsid w:val="0061722E"/>
    <w:rsid w:val="006206E4"/>
    <w:rsid w:val="006207AB"/>
    <w:rsid w:val="0062090D"/>
    <w:rsid w:val="00621A6F"/>
    <w:rsid w:val="00621F19"/>
    <w:rsid w:val="0062252E"/>
    <w:rsid w:val="00622867"/>
    <w:rsid w:val="0062288D"/>
    <w:rsid w:val="00622A56"/>
    <w:rsid w:val="00622BA7"/>
    <w:rsid w:val="0062316C"/>
    <w:rsid w:val="0062368B"/>
    <w:rsid w:val="00623B1A"/>
    <w:rsid w:val="00624FE1"/>
    <w:rsid w:val="00625C7E"/>
    <w:rsid w:val="006265B1"/>
    <w:rsid w:val="006266BD"/>
    <w:rsid w:val="00626E46"/>
    <w:rsid w:val="00626FF3"/>
    <w:rsid w:val="00627279"/>
    <w:rsid w:val="00627585"/>
    <w:rsid w:val="00627AF0"/>
    <w:rsid w:val="00627F00"/>
    <w:rsid w:val="0063075E"/>
    <w:rsid w:val="00630B93"/>
    <w:rsid w:val="00630E82"/>
    <w:rsid w:val="006310A7"/>
    <w:rsid w:val="0063116F"/>
    <w:rsid w:val="00631C79"/>
    <w:rsid w:val="00632B35"/>
    <w:rsid w:val="00632C87"/>
    <w:rsid w:val="00632F93"/>
    <w:rsid w:val="00633372"/>
    <w:rsid w:val="006333AA"/>
    <w:rsid w:val="00634209"/>
    <w:rsid w:val="006342FA"/>
    <w:rsid w:val="006350FF"/>
    <w:rsid w:val="006354F6"/>
    <w:rsid w:val="006358CB"/>
    <w:rsid w:val="00635F06"/>
    <w:rsid w:val="006367EC"/>
    <w:rsid w:val="006369A8"/>
    <w:rsid w:val="0063786F"/>
    <w:rsid w:val="00637D14"/>
    <w:rsid w:val="006400D5"/>
    <w:rsid w:val="0064056A"/>
    <w:rsid w:val="0064080A"/>
    <w:rsid w:val="006414CD"/>
    <w:rsid w:val="00641F14"/>
    <w:rsid w:val="00641F7F"/>
    <w:rsid w:val="006422D2"/>
    <w:rsid w:val="00642986"/>
    <w:rsid w:val="006431FC"/>
    <w:rsid w:val="00643FDB"/>
    <w:rsid w:val="00644210"/>
    <w:rsid w:val="006443AC"/>
    <w:rsid w:val="006443AE"/>
    <w:rsid w:val="006448E2"/>
    <w:rsid w:val="0064491C"/>
    <w:rsid w:val="00644B00"/>
    <w:rsid w:val="00645732"/>
    <w:rsid w:val="00645D96"/>
    <w:rsid w:val="0064665A"/>
    <w:rsid w:val="006478CD"/>
    <w:rsid w:val="00647B9C"/>
    <w:rsid w:val="006504A4"/>
    <w:rsid w:val="00650F27"/>
    <w:rsid w:val="00651D4F"/>
    <w:rsid w:val="00652098"/>
    <w:rsid w:val="00652A1F"/>
    <w:rsid w:val="00652A87"/>
    <w:rsid w:val="00652EC1"/>
    <w:rsid w:val="0065340B"/>
    <w:rsid w:val="0065410D"/>
    <w:rsid w:val="00654408"/>
    <w:rsid w:val="00654EC1"/>
    <w:rsid w:val="0065537A"/>
    <w:rsid w:val="0065567F"/>
    <w:rsid w:val="006557D4"/>
    <w:rsid w:val="00655BCC"/>
    <w:rsid w:val="00655DAA"/>
    <w:rsid w:val="00656063"/>
    <w:rsid w:val="006561AC"/>
    <w:rsid w:val="00656417"/>
    <w:rsid w:val="006568F6"/>
    <w:rsid w:val="006569F1"/>
    <w:rsid w:val="00656CFD"/>
    <w:rsid w:val="00656F79"/>
    <w:rsid w:val="006601C3"/>
    <w:rsid w:val="00661572"/>
    <w:rsid w:val="006616D0"/>
    <w:rsid w:val="006617FA"/>
    <w:rsid w:val="00661811"/>
    <w:rsid w:val="00662783"/>
    <w:rsid w:val="00663EDD"/>
    <w:rsid w:val="00665599"/>
    <w:rsid w:val="00665C69"/>
    <w:rsid w:val="00665F19"/>
    <w:rsid w:val="00666D84"/>
    <w:rsid w:val="00667EC5"/>
    <w:rsid w:val="00670103"/>
    <w:rsid w:val="006709CD"/>
    <w:rsid w:val="00670CF6"/>
    <w:rsid w:val="00671781"/>
    <w:rsid w:val="006718E8"/>
    <w:rsid w:val="00671DBA"/>
    <w:rsid w:val="00672575"/>
    <w:rsid w:val="006726F3"/>
    <w:rsid w:val="0067343C"/>
    <w:rsid w:val="00673563"/>
    <w:rsid w:val="00673EC1"/>
    <w:rsid w:val="0067427F"/>
    <w:rsid w:val="006745B7"/>
    <w:rsid w:val="00674EBA"/>
    <w:rsid w:val="00675202"/>
    <w:rsid w:val="00675A8E"/>
    <w:rsid w:val="00675FD2"/>
    <w:rsid w:val="00676086"/>
    <w:rsid w:val="006763B0"/>
    <w:rsid w:val="0067704C"/>
    <w:rsid w:val="00677597"/>
    <w:rsid w:val="00677633"/>
    <w:rsid w:val="0068029E"/>
    <w:rsid w:val="0068046F"/>
    <w:rsid w:val="006804F3"/>
    <w:rsid w:val="00680528"/>
    <w:rsid w:val="00680FA8"/>
    <w:rsid w:val="006818A6"/>
    <w:rsid w:val="00681D39"/>
    <w:rsid w:val="0068254D"/>
    <w:rsid w:val="006828B5"/>
    <w:rsid w:val="00682CB5"/>
    <w:rsid w:val="0068351E"/>
    <w:rsid w:val="00683787"/>
    <w:rsid w:val="00683B52"/>
    <w:rsid w:val="00683CAB"/>
    <w:rsid w:val="00683D31"/>
    <w:rsid w:val="00686798"/>
    <w:rsid w:val="0068776A"/>
    <w:rsid w:val="00690329"/>
    <w:rsid w:val="0069090E"/>
    <w:rsid w:val="00691295"/>
    <w:rsid w:val="00691306"/>
    <w:rsid w:val="006915F8"/>
    <w:rsid w:val="006916D9"/>
    <w:rsid w:val="00692B88"/>
    <w:rsid w:val="00693594"/>
    <w:rsid w:val="006938A3"/>
    <w:rsid w:val="00695000"/>
    <w:rsid w:val="0069601B"/>
    <w:rsid w:val="0069622F"/>
    <w:rsid w:val="0069645E"/>
    <w:rsid w:val="00696B6E"/>
    <w:rsid w:val="00697098"/>
    <w:rsid w:val="00697380"/>
    <w:rsid w:val="006979B0"/>
    <w:rsid w:val="006979C1"/>
    <w:rsid w:val="00697A7C"/>
    <w:rsid w:val="006A0193"/>
    <w:rsid w:val="006A0446"/>
    <w:rsid w:val="006A0A0B"/>
    <w:rsid w:val="006A0B91"/>
    <w:rsid w:val="006A1B6A"/>
    <w:rsid w:val="006A1DA0"/>
    <w:rsid w:val="006A1E67"/>
    <w:rsid w:val="006A2F31"/>
    <w:rsid w:val="006A2F66"/>
    <w:rsid w:val="006A3172"/>
    <w:rsid w:val="006A3D11"/>
    <w:rsid w:val="006A3E94"/>
    <w:rsid w:val="006A4B6F"/>
    <w:rsid w:val="006A4CCE"/>
    <w:rsid w:val="006A5281"/>
    <w:rsid w:val="006A5A3F"/>
    <w:rsid w:val="006A5B80"/>
    <w:rsid w:val="006A6718"/>
    <w:rsid w:val="006A67F7"/>
    <w:rsid w:val="006A713E"/>
    <w:rsid w:val="006A742A"/>
    <w:rsid w:val="006A74E7"/>
    <w:rsid w:val="006A7D9B"/>
    <w:rsid w:val="006B0059"/>
    <w:rsid w:val="006B0A28"/>
    <w:rsid w:val="006B107A"/>
    <w:rsid w:val="006B209C"/>
    <w:rsid w:val="006B22B3"/>
    <w:rsid w:val="006B36A1"/>
    <w:rsid w:val="006B3D88"/>
    <w:rsid w:val="006B43F0"/>
    <w:rsid w:val="006B55DF"/>
    <w:rsid w:val="006B56D4"/>
    <w:rsid w:val="006B640D"/>
    <w:rsid w:val="006B7096"/>
    <w:rsid w:val="006B7265"/>
    <w:rsid w:val="006C0A62"/>
    <w:rsid w:val="006C0BB5"/>
    <w:rsid w:val="006C199C"/>
    <w:rsid w:val="006C1DC9"/>
    <w:rsid w:val="006C21CE"/>
    <w:rsid w:val="006C2F32"/>
    <w:rsid w:val="006C3238"/>
    <w:rsid w:val="006C3300"/>
    <w:rsid w:val="006C3E84"/>
    <w:rsid w:val="006C43A3"/>
    <w:rsid w:val="006C5039"/>
    <w:rsid w:val="006C5DFF"/>
    <w:rsid w:val="006C5EA4"/>
    <w:rsid w:val="006C5EFC"/>
    <w:rsid w:val="006C62C0"/>
    <w:rsid w:val="006C647C"/>
    <w:rsid w:val="006C7A29"/>
    <w:rsid w:val="006D0E4E"/>
    <w:rsid w:val="006D1142"/>
    <w:rsid w:val="006D163F"/>
    <w:rsid w:val="006D22D9"/>
    <w:rsid w:val="006D2501"/>
    <w:rsid w:val="006D2E35"/>
    <w:rsid w:val="006D2E65"/>
    <w:rsid w:val="006D33DB"/>
    <w:rsid w:val="006D3AE8"/>
    <w:rsid w:val="006D3F07"/>
    <w:rsid w:val="006D4840"/>
    <w:rsid w:val="006D49CC"/>
    <w:rsid w:val="006D6A15"/>
    <w:rsid w:val="006D6CCC"/>
    <w:rsid w:val="006D72FC"/>
    <w:rsid w:val="006D7EB4"/>
    <w:rsid w:val="006E08A3"/>
    <w:rsid w:val="006E1061"/>
    <w:rsid w:val="006E1B07"/>
    <w:rsid w:val="006E253F"/>
    <w:rsid w:val="006E39A0"/>
    <w:rsid w:val="006E4A11"/>
    <w:rsid w:val="006E4BD2"/>
    <w:rsid w:val="006E4FF6"/>
    <w:rsid w:val="006E5FC7"/>
    <w:rsid w:val="006E65BF"/>
    <w:rsid w:val="006E697C"/>
    <w:rsid w:val="006E7110"/>
    <w:rsid w:val="006E73CE"/>
    <w:rsid w:val="006F03C5"/>
    <w:rsid w:val="006F0474"/>
    <w:rsid w:val="006F133B"/>
    <w:rsid w:val="006F1AE0"/>
    <w:rsid w:val="006F2588"/>
    <w:rsid w:val="006F29A4"/>
    <w:rsid w:val="006F2C14"/>
    <w:rsid w:val="006F3297"/>
    <w:rsid w:val="006F3EFE"/>
    <w:rsid w:val="006F4064"/>
    <w:rsid w:val="006F49C3"/>
    <w:rsid w:val="006F6114"/>
    <w:rsid w:val="006F62B8"/>
    <w:rsid w:val="006F66B4"/>
    <w:rsid w:val="006F74FD"/>
    <w:rsid w:val="006F764B"/>
    <w:rsid w:val="006F77D5"/>
    <w:rsid w:val="006F7ADB"/>
    <w:rsid w:val="006F7F1E"/>
    <w:rsid w:val="00700A7A"/>
    <w:rsid w:val="00700B66"/>
    <w:rsid w:val="007021DA"/>
    <w:rsid w:val="00702602"/>
    <w:rsid w:val="007028FF"/>
    <w:rsid w:val="00702E7F"/>
    <w:rsid w:val="0070458D"/>
    <w:rsid w:val="007049C2"/>
    <w:rsid w:val="00705625"/>
    <w:rsid w:val="00705ED6"/>
    <w:rsid w:val="00705F5A"/>
    <w:rsid w:val="00706338"/>
    <w:rsid w:val="007067D1"/>
    <w:rsid w:val="00706F45"/>
    <w:rsid w:val="0071053A"/>
    <w:rsid w:val="00710969"/>
    <w:rsid w:val="00710C49"/>
    <w:rsid w:val="00710DD0"/>
    <w:rsid w:val="0071139B"/>
    <w:rsid w:val="007123A0"/>
    <w:rsid w:val="0071286C"/>
    <w:rsid w:val="00712A74"/>
    <w:rsid w:val="00712CD6"/>
    <w:rsid w:val="00712DE0"/>
    <w:rsid w:val="00713754"/>
    <w:rsid w:val="0071494A"/>
    <w:rsid w:val="00714BD2"/>
    <w:rsid w:val="00714E8C"/>
    <w:rsid w:val="00714ED0"/>
    <w:rsid w:val="00716EEB"/>
    <w:rsid w:val="00720904"/>
    <w:rsid w:val="0072110E"/>
    <w:rsid w:val="0072110F"/>
    <w:rsid w:val="0072154D"/>
    <w:rsid w:val="007215F1"/>
    <w:rsid w:val="007218B2"/>
    <w:rsid w:val="0072199B"/>
    <w:rsid w:val="00721BC9"/>
    <w:rsid w:val="0072212B"/>
    <w:rsid w:val="00722184"/>
    <w:rsid w:val="00722588"/>
    <w:rsid w:val="007229DC"/>
    <w:rsid w:val="00722E8B"/>
    <w:rsid w:val="0072355D"/>
    <w:rsid w:val="007241C5"/>
    <w:rsid w:val="0072456F"/>
    <w:rsid w:val="00725154"/>
    <w:rsid w:val="00725DB3"/>
    <w:rsid w:val="007267C8"/>
    <w:rsid w:val="00727BE7"/>
    <w:rsid w:val="00727EAE"/>
    <w:rsid w:val="0073042B"/>
    <w:rsid w:val="00730DAE"/>
    <w:rsid w:val="00731BB4"/>
    <w:rsid w:val="00732414"/>
    <w:rsid w:val="00734EA3"/>
    <w:rsid w:val="00735657"/>
    <w:rsid w:val="00735F99"/>
    <w:rsid w:val="0073605C"/>
    <w:rsid w:val="00736170"/>
    <w:rsid w:val="00736B81"/>
    <w:rsid w:val="0073705E"/>
    <w:rsid w:val="00737AE7"/>
    <w:rsid w:val="00740A4D"/>
    <w:rsid w:val="00740FCB"/>
    <w:rsid w:val="0074191A"/>
    <w:rsid w:val="00741B80"/>
    <w:rsid w:val="00743C80"/>
    <w:rsid w:val="00744113"/>
    <w:rsid w:val="007451A3"/>
    <w:rsid w:val="00745874"/>
    <w:rsid w:val="00746BA5"/>
    <w:rsid w:val="00747320"/>
    <w:rsid w:val="00747A3A"/>
    <w:rsid w:val="00750055"/>
    <w:rsid w:val="00751439"/>
    <w:rsid w:val="00751A77"/>
    <w:rsid w:val="00752083"/>
    <w:rsid w:val="00752741"/>
    <w:rsid w:val="0075288B"/>
    <w:rsid w:val="00753676"/>
    <w:rsid w:val="00754200"/>
    <w:rsid w:val="0075464F"/>
    <w:rsid w:val="00754D42"/>
    <w:rsid w:val="00756754"/>
    <w:rsid w:val="00756BF5"/>
    <w:rsid w:val="00756C1C"/>
    <w:rsid w:val="007578F7"/>
    <w:rsid w:val="00757A36"/>
    <w:rsid w:val="00757ADE"/>
    <w:rsid w:val="00760486"/>
    <w:rsid w:val="007612E0"/>
    <w:rsid w:val="00761966"/>
    <w:rsid w:val="00761C51"/>
    <w:rsid w:val="007626E1"/>
    <w:rsid w:val="00763189"/>
    <w:rsid w:val="00763BDB"/>
    <w:rsid w:val="00763E9A"/>
    <w:rsid w:val="00763F38"/>
    <w:rsid w:val="007640B1"/>
    <w:rsid w:val="0076486D"/>
    <w:rsid w:val="0076497C"/>
    <w:rsid w:val="00764E2C"/>
    <w:rsid w:val="00766148"/>
    <w:rsid w:val="007661AB"/>
    <w:rsid w:val="007662E4"/>
    <w:rsid w:val="007663B8"/>
    <w:rsid w:val="00766AD9"/>
    <w:rsid w:val="00767002"/>
    <w:rsid w:val="00767174"/>
    <w:rsid w:val="007675DD"/>
    <w:rsid w:val="0076796D"/>
    <w:rsid w:val="00770038"/>
    <w:rsid w:val="0077009A"/>
    <w:rsid w:val="00770BE3"/>
    <w:rsid w:val="00770C53"/>
    <w:rsid w:val="00770D96"/>
    <w:rsid w:val="0077108A"/>
    <w:rsid w:val="007717EC"/>
    <w:rsid w:val="00771BCE"/>
    <w:rsid w:val="00772678"/>
    <w:rsid w:val="007727E2"/>
    <w:rsid w:val="00774A61"/>
    <w:rsid w:val="00774A93"/>
    <w:rsid w:val="00774B9F"/>
    <w:rsid w:val="00775527"/>
    <w:rsid w:val="00776275"/>
    <w:rsid w:val="00776732"/>
    <w:rsid w:val="00776EE4"/>
    <w:rsid w:val="00776FE3"/>
    <w:rsid w:val="007771FD"/>
    <w:rsid w:val="00777204"/>
    <w:rsid w:val="00777391"/>
    <w:rsid w:val="00777692"/>
    <w:rsid w:val="00777FFA"/>
    <w:rsid w:val="00780089"/>
    <w:rsid w:val="007804DE"/>
    <w:rsid w:val="00780B05"/>
    <w:rsid w:val="007810AF"/>
    <w:rsid w:val="0078118A"/>
    <w:rsid w:val="0078308C"/>
    <w:rsid w:val="007832E2"/>
    <w:rsid w:val="007837AA"/>
    <w:rsid w:val="0078582B"/>
    <w:rsid w:val="007861AC"/>
    <w:rsid w:val="007866A3"/>
    <w:rsid w:val="00787359"/>
    <w:rsid w:val="00787638"/>
    <w:rsid w:val="0078785C"/>
    <w:rsid w:val="007900AC"/>
    <w:rsid w:val="00790233"/>
    <w:rsid w:val="00790B72"/>
    <w:rsid w:val="007912EC"/>
    <w:rsid w:val="00791492"/>
    <w:rsid w:val="00791AFE"/>
    <w:rsid w:val="007928BD"/>
    <w:rsid w:val="007931EC"/>
    <w:rsid w:val="00793F63"/>
    <w:rsid w:val="00794A5F"/>
    <w:rsid w:val="00794CEC"/>
    <w:rsid w:val="007955E3"/>
    <w:rsid w:val="007956FC"/>
    <w:rsid w:val="00795BAA"/>
    <w:rsid w:val="0079658E"/>
    <w:rsid w:val="00797A67"/>
    <w:rsid w:val="007A09C9"/>
    <w:rsid w:val="007A0BA9"/>
    <w:rsid w:val="007A0E63"/>
    <w:rsid w:val="007A1105"/>
    <w:rsid w:val="007A143B"/>
    <w:rsid w:val="007A2104"/>
    <w:rsid w:val="007A281D"/>
    <w:rsid w:val="007A3655"/>
    <w:rsid w:val="007A3894"/>
    <w:rsid w:val="007A4066"/>
    <w:rsid w:val="007A499D"/>
    <w:rsid w:val="007A49E7"/>
    <w:rsid w:val="007A4F9A"/>
    <w:rsid w:val="007A5079"/>
    <w:rsid w:val="007A533C"/>
    <w:rsid w:val="007A5A78"/>
    <w:rsid w:val="007A5B07"/>
    <w:rsid w:val="007A5EF4"/>
    <w:rsid w:val="007A6B65"/>
    <w:rsid w:val="007A6BB7"/>
    <w:rsid w:val="007B03F1"/>
    <w:rsid w:val="007B0442"/>
    <w:rsid w:val="007B0AAC"/>
    <w:rsid w:val="007B0CF5"/>
    <w:rsid w:val="007B1047"/>
    <w:rsid w:val="007B234D"/>
    <w:rsid w:val="007B2463"/>
    <w:rsid w:val="007B2AF4"/>
    <w:rsid w:val="007B2D61"/>
    <w:rsid w:val="007B3275"/>
    <w:rsid w:val="007B36F6"/>
    <w:rsid w:val="007B3BA4"/>
    <w:rsid w:val="007B5C31"/>
    <w:rsid w:val="007B61B6"/>
    <w:rsid w:val="007B628E"/>
    <w:rsid w:val="007B6665"/>
    <w:rsid w:val="007C0971"/>
    <w:rsid w:val="007C15C4"/>
    <w:rsid w:val="007C1BDE"/>
    <w:rsid w:val="007C1DDA"/>
    <w:rsid w:val="007C2003"/>
    <w:rsid w:val="007C22D7"/>
    <w:rsid w:val="007C2784"/>
    <w:rsid w:val="007C2F80"/>
    <w:rsid w:val="007C36B1"/>
    <w:rsid w:val="007C4BEC"/>
    <w:rsid w:val="007C4DB7"/>
    <w:rsid w:val="007C55BE"/>
    <w:rsid w:val="007C5C93"/>
    <w:rsid w:val="007C608C"/>
    <w:rsid w:val="007C7B79"/>
    <w:rsid w:val="007C7BB7"/>
    <w:rsid w:val="007D0500"/>
    <w:rsid w:val="007D0638"/>
    <w:rsid w:val="007D09FB"/>
    <w:rsid w:val="007D1CC5"/>
    <w:rsid w:val="007D1CD5"/>
    <w:rsid w:val="007D226B"/>
    <w:rsid w:val="007D35FD"/>
    <w:rsid w:val="007D3AEC"/>
    <w:rsid w:val="007D3B0B"/>
    <w:rsid w:val="007D40DF"/>
    <w:rsid w:val="007D446D"/>
    <w:rsid w:val="007D508E"/>
    <w:rsid w:val="007D57CE"/>
    <w:rsid w:val="007D57E6"/>
    <w:rsid w:val="007D5BBC"/>
    <w:rsid w:val="007D6105"/>
    <w:rsid w:val="007D6659"/>
    <w:rsid w:val="007D7743"/>
    <w:rsid w:val="007E0C06"/>
    <w:rsid w:val="007E105E"/>
    <w:rsid w:val="007E219B"/>
    <w:rsid w:val="007E2909"/>
    <w:rsid w:val="007E3463"/>
    <w:rsid w:val="007E39DA"/>
    <w:rsid w:val="007E3A58"/>
    <w:rsid w:val="007E3A73"/>
    <w:rsid w:val="007E3C17"/>
    <w:rsid w:val="007E3D3C"/>
    <w:rsid w:val="007E4187"/>
    <w:rsid w:val="007E42A8"/>
    <w:rsid w:val="007E4319"/>
    <w:rsid w:val="007E516D"/>
    <w:rsid w:val="007E5601"/>
    <w:rsid w:val="007E5CB5"/>
    <w:rsid w:val="007E6060"/>
    <w:rsid w:val="007E694B"/>
    <w:rsid w:val="007E713C"/>
    <w:rsid w:val="007E777D"/>
    <w:rsid w:val="007F041C"/>
    <w:rsid w:val="007F0F44"/>
    <w:rsid w:val="007F239A"/>
    <w:rsid w:val="007F2D17"/>
    <w:rsid w:val="007F3D73"/>
    <w:rsid w:val="007F4559"/>
    <w:rsid w:val="007F4ABC"/>
    <w:rsid w:val="007F4D3E"/>
    <w:rsid w:val="007F53A3"/>
    <w:rsid w:val="007F5C63"/>
    <w:rsid w:val="007F6D02"/>
    <w:rsid w:val="007F7FF8"/>
    <w:rsid w:val="00800038"/>
    <w:rsid w:val="00800183"/>
    <w:rsid w:val="00800269"/>
    <w:rsid w:val="00801D9E"/>
    <w:rsid w:val="00801F7B"/>
    <w:rsid w:val="00803B94"/>
    <w:rsid w:val="00803BBF"/>
    <w:rsid w:val="0080430E"/>
    <w:rsid w:val="00804557"/>
    <w:rsid w:val="008051EA"/>
    <w:rsid w:val="008053CB"/>
    <w:rsid w:val="008068DB"/>
    <w:rsid w:val="00806CC9"/>
    <w:rsid w:val="00806DA2"/>
    <w:rsid w:val="008100D3"/>
    <w:rsid w:val="00810163"/>
    <w:rsid w:val="0081048B"/>
    <w:rsid w:val="0081048D"/>
    <w:rsid w:val="008104CA"/>
    <w:rsid w:val="008106F2"/>
    <w:rsid w:val="00810C58"/>
    <w:rsid w:val="008124E6"/>
    <w:rsid w:val="00812AD5"/>
    <w:rsid w:val="00812CBC"/>
    <w:rsid w:val="00812E2F"/>
    <w:rsid w:val="00812FF2"/>
    <w:rsid w:val="008135C5"/>
    <w:rsid w:val="008136AA"/>
    <w:rsid w:val="00814096"/>
    <w:rsid w:val="00815C9A"/>
    <w:rsid w:val="0081614C"/>
    <w:rsid w:val="008170BA"/>
    <w:rsid w:val="008176DA"/>
    <w:rsid w:val="0081782D"/>
    <w:rsid w:val="00817E76"/>
    <w:rsid w:val="00820196"/>
    <w:rsid w:val="008202FF"/>
    <w:rsid w:val="00820507"/>
    <w:rsid w:val="008206DB"/>
    <w:rsid w:val="008211A8"/>
    <w:rsid w:val="0082153E"/>
    <w:rsid w:val="00824E24"/>
    <w:rsid w:val="00825BF3"/>
    <w:rsid w:val="00826782"/>
    <w:rsid w:val="00826879"/>
    <w:rsid w:val="008268D8"/>
    <w:rsid w:val="00827070"/>
    <w:rsid w:val="0082789A"/>
    <w:rsid w:val="00827D6A"/>
    <w:rsid w:val="00830EA5"/>
    <w:rsid w:val="00832E40"/>
    <w:rsid w:val="00833065"/>
    <w:rsid w:val="0083331D"/>
    <w:rsid w:val="00833FA7"/>
    <w:rsid w:val="0083448E"/>
    <w:rsid w:val="008344C8"/>
    <w:rsid w:val="00834D7A"/>
    <w:rsid w:val="00835BFD"/>
    <w:rsid w:val="00836DD5"/>
    <w:rsid w:val="00837B63"/>
    <w:rsid w:val="00841256"/>
    <w:rsid w:val="0084134A"/>
    <w:rsid w:val="00841430"/>
    <w:rsid w:val="00841E04"/>
    <w:rsid w:val="00843273"/>
    <w:rsid w:val="008434E6"/>
    <w:rsid w:val="008455DC"/>
    <w:rsid w:val="008455EC"/>
    <w:rsid w:val="0084597A"/>
    <w:rsid w:val="008459E2"/>
    <w:rsid w:val="00845F76"/>
    <w:rsid w:val="00846017"/>
    <w:rsid w:val="00846EDE"/>
    <w:rsid w:val="008475F4"/>
    <w:rsid w:val="00847A2E"/>
    <w:rsid w:val="00847DD1"/>
    <w:rsid w:val="00850691"/>
    <w:rsid w:val="00850BC3"/>
    <w:rsid w:val="008520F5"/>
    <w:rsid w:val="00852698"/>
    <w:rsid w:val="008528D1"/>
    <w:rsid w:val="00852DF0"/>
    <w:rsid w:val="00852F44"/>
    <w:rsid w:val="0085331F"/>
    <w:rsid w:val="008536B8"/>
    <w:rsid w:val="008547CF"/>
    <w:rsid w:val="008549E4"/>
    <w:rsid w:val="00855345"/>
    <w:rsid w:val="008556B8"/>
    <w:rsid w:val="00856B10"/>
    <w:rsid w:val="0085702E"/>
    <w:rsid w:val="008575B5"/>
    <w:rsid w:val="00857D02"/>
    <w:rsid w:val="00860A62"/>
    <w:rsid w:val="00861CC0"/>
    <w:rsid w:val="00862398"/>
    <w:rsid w:val="00862782"/>
    <w:rsid w:val="00863025"/>
    <w:rsid w:val="00863417"/>
    <w:rsid w:val="0086391D"/>
    <w:rsid w:val="00863C28"/>
    <w:rsid w:val="008640D0"/>
    <w:rsid w:val="00865591"/>
    <w:rsid w:val="008659C2"/>
    <w:rsid w:val="00865AD9"/>
    <w:rsid w:val="0086626F"/>
    <w:rsid w:val="008667C2"/>
    <w:rsid w:val="00866B1A"/>
    <w:rsid w:val="00866F49"/>
    <w:rsid w:val="008677FF"/>
    <w:rsid w:val="0086792B"/>
    <w:rsid w:val="008704C8"/>
    <w:rsid w:val="008707F1"/>
    <w:rsid w:val="0087103D"/>
    <w:rsid w:val="0087147E"/>
    <w:rsid w:val="00871A37"/>
    <w:rsid w:val="00871B24"/>
    <w:rsid w:val="008720D5"/>
    <w:rsid w:val="008723F3"/>
    <w:rsid w:val="00873210"/>
    <w:rsid w:val="00873898"/>
    <w:rsid w:val="00873974"/>
    <w:rsid w:val="00874092"/>
    <w:rsid w:val="00874DF8"/>
    <w:rsid w:val="00875A82"/>
    <w:rsid w:val="00876BA4"/>
    <w:rsid w:val="00876F63"/>
    <w:rsid w:val="008771F3"/>
    <w:rsid w:val="008806B8"/>
    <w:rsid w:val="00880E29"/>
    <w:rsid w:val="00880E51"/>
    <w:rsid w:val="00880E6C"/>
    <w:rsid w:val="00881BAF"/>
    <w:rsid w:val="008821C4"/>
    <w:rsid w:val="00882BB1"/>
    <w:rsid w:val="00882BD6"/>
    <w:rsid w:val="00882D41"/>
    <w:rsid w:val="008831FB"/>
    <w:rsid w:val="00883447"/>
    <w:rsid w:val="00883FCF"/>
    <w:rsid w:val="00884CEE"/>
    <w:rsid w:val="00884D55"/>
    <w:rsid w:val="008852DD"/>
    <w:rsid w:val="00886183"/>
    <w:rsid w:val="00886445"/>
    <w:rsid w:val="008867B3"/>
    <w:rsid w:val="008868B5"/>
    <w:rsid w:val="00887802"/>
    <w:rsid w:val="00890465"/>
    <w:rsid w:val="008915D0"/>
    <w:rsid w:val="00891E20"/>
    <w:rsid w:val="0089286A"/>
    <w:rsid w:val="00892DA8"/>
    <w:rsid w:val="00894CAF"/>
    <w:rsid w:val="008964D1"/>
    <w:rsid w:val="00896B04"/>
    <w:rsid w:val="00896BE7"/>
    <w:rsid w:val="008972B1"/>
    <w:rsid w:val="0089739F"/>
    <w:rsid w:val="008A007B"/>
    <w:rsid w:val="008A1FA3"/>
    <w:rsid w:val="008A212D"/>
    <w:rsid w:val="008A27BD"/>
    <w:rsid w:val="008A2D53"/>
    <w:rsid w:val="008A2FEC"/>
    <w:rsid w:val="008A3A77"/>
    <w:rsid w:val="008A3A92"/>
    <w:rsid w:val="008A3BBC"/>
    <w:rsid w:val="008A3D18"/>
    <w:rsid w:val="008A4B5C"/>
    <w:rsid w:val="008A4FFD"/>
    <w:rsid w:val="008A54E3"/>
    <w:rsid w:val="008A6040"/>
    <w:rsid w:val="008A7556"/>
    <w:rsid w:val="008A76E2"/>
    <w:rsid w:val="008A7D76"/>
    <w:rsid w:val="008A7E35"/>
    <w:rsid w:val="008B0352"/>
    <w:rsid w:val="008B0AE4"/>
    <w:rsid w:val="008B0D7F"/>
    <w:rsid w:val="008B1262"/>
    <w:rsid w:val="008B17E8"/>
    <w:rsid w:val="008B1C97"/>
    <w:rsid w:val="008B1FA7"/>
    <w:rsid w:val="008B2390"/>
    <w:rsid w:val="008B2911"/>
    <w:rsid w:val="008B2DBD"/>
    <w:rsid w:val="008B4EEC"/>
    <w:rsid w:val="008B5CC7"/>
    <w:rsid w:val="008B5F37"/>
    <w:rsid w:val="008B6553"/>
    <w:rsid w:val="008B775C"/>
    <w:rsid w:val="008B792D"/>
    <w:rsid w:val="008B7E5B"/>
    <w:rsid w:val="008C0251"/>
    <w:rsid w:val="008C06A2"/>
    <w:rsid w:val="008C1444"/>
    <w:rsid w:val="008C254C"/>
    <w:rsid w:val="008C279F"/>
    <w:rsid w:val="008C3153"/>
    <w:rsid w:val="008C315C"/>
    <w:rsid w:val="008C4A16"/>
    <w:rsid w:val="008C4E12"/>
    <w:rsid w:val="008C5574"/>
    <w:rsid w:val="008C58BF"/>
    <w:rsid w:val="008C5EC2"/>
    <w:rsid w:val="008C77DD"/>
    <w:rsid w:val="008C7918"/>
    <w:rsid w:val="008C7C92"/>
    <w:rsid w:val="008C7D65"/>
    <w:rsid w:val="008C7EC2"/>
    <w:rsid w:val="008C7FD5"/>
    <w:rsid w:val="008D0C75"/>
    <w:rsid w:val="008D1018"/>
    <w:rsid w:val="008D1785"/>
    <w:rsid w:val="008D1DCE"/>
    <w:rsid w:val="008D1FCE"/>
    <w:rsid w:val="008D223A"/>
    <w:rsid w:val="008D42F7"/>
    <w:rsid w:val="008D51B8"/>
    <w:rsid w:val="008D5A60"/>
    <w:rsid w:val="008D5C66"/>
    <w:rsid w:val="008D7544"/>
    <w:rsid w:val="008D7BAA"/>
    <w:rsid w:val="008D7DCD"/>
    <w:rsid w:val="008D7F0D"/>
    <w:rsid w:val="008E087A"/>
    <w:rsid w:val="008E10ED"/>
    <w:rsid w:val="008E242B"/>
    <w:rsid w:val="008E2D81"/>
    <w:rsid w:val="008E2E0C"/>
    <w:rsid w:val="008E355C"/>
    <w:rsid w:val="008E3761"/>
    <w:rsid w:val="008E376E"/>
    <w:rsid w:val="008E44E1"/>
    <w:rsid w:val="008E4AB0"/>
    <w:rsid w:val="008E5539"/>
    <w:rsid w:val="008E6A1C"/>
    <w:rsid w:val="008E6EA6"/>
    <w:rsid w:val="008E7299"/>
    <w:rsid w:val="008F0F27"/>
    <w:rsid w:val="008F0FD8"/>
    <w:rsid w:val="008F19E7"/>
    <w:rsid w:val="008F1B97"/>
    <w:rsid w:val="008F316C"/>
    <w:rsid w:val="008F33E8"/>
    <w:rsid w:val="008F3521"/>
    <w:rsid w:val="008F3DA6"/>
    <w:rsid w:val="008F44FC"/>
    <w:rsid w:val="008F4E58"/>
    <w:rsid w:val="008F50F3"/>
    <w:rsid w:val="008F5AB9"/>
    <w:rsid w:val="008F6020"/>
    <w:rsid w:val="008F769C"/>
    <w:rsid w:val="009018BB"/>
    <w:rsid w:val="00901C2D"/>
    <w:rsid w:val="00902746"/>
    <w:rsid w:val="00902CAC"/>
    <w:rsid w:val="009030D0"/>
    <w:rsid w:val="00903663"/>
    <w:rsid w:val="009040A5"/>
    <w:rsid w:val="00904D87"/>
    <w:rsid w:val="00905583"/>
    <w:rsid w:val="009058C7"/>
    <w:rsid w:val="00905C67"/>
    <w:rsid w:val="009061A1"/>
    <w:rsid w:val="0090664D"/>
    <w:rsid w:val="009067F6"/>
    <w:rsid w:val="0090714C"/>
    <w:rsid w:val="009109B9"/>
    <w:rsid w:val="00910A52"/>
    <w:rsid w:val="009113C2"/>
    <w:rsid w:val="00911F58"/>
    <w:rsid w:val="00912444"/>
    <w:rsid w:val="00912EC1"/>
    <w:rsid w:val="0091313F"/>
    <w:rsid w:val="0091338D"/>
    <w:rsid w:val="0091339B"/>
    <w:rsid w:val="009133B4"/>
    <w:rsid w:val="00913A49"/>
    <w:rsid w:val="0091448E"/>
    <w:rsid w:val="00914B9B"/>
    <w:rsid w:val="00915898"/>
    <w:rsid w:val="00915EC9"/>
    <w:rsid w:val="0091629A"/>
    <w:rsid w:val="009162AE"/>
    <w:rsid w:val="009169D5"/>
    <w:rsid w:val="00917CFB"/>
    <w:rsid w:val="00920211"/>
    <w:rsid w:val="0092117A"/>
    <w:rsid w:val="009219BF"/>
    <w:rsid w:val="0092205D"/>
    <w:rsid w:val="00923418"/>
    <w:rsid w:val="0092401E"/>
    <w:rsid w:val="0092479C"/>
    <w:rsid w:val="00924E71"/>
    <w:rsid w:val="009256E0"/>
    <w:rsid w:val="00925A0A"/>
    <w:rsid w:val="00926360"/>
    <w:rsid w:val="009268B6"/>
    <w:rsid w:val="0092775F"/>
    <w:rsid w:val="00927F14"/>
    <w:rsid w:val="0093019E"/>
    <w:rsid w:val="00930B91"/>
    <w:rsid w:val="00930C7D"/>
    <w:rsid w:val="00931B61"/>
    <w:rsid w:val="00931DF8"/>
    <w:rsid w:val="00932737"/>
    <w:rsid w:val="0093316D"/>
    <w:rsid w:val="00933334"/>
    <w:rsid w:val="00933DE0"/>
    <w:rsid w:val="00934176"/>
    <w:rsid w:val="00934417"/>
    <w:rsid w:val="009345D3"/>
    <w:rsid w:val="00935A21"/>
    <w:rsid w:val="00936EB9"/>
    <w:rsid w:val="009377AD"/>
    <w:rsid w:val="00937E76"/>
    <w:rsid w:val="00940D0C"/>
    <w:rsid w:val="00941447"/>
    <w:rsid w:val="00941B92"/>
    <w:rsid w:val="0094205B"/>
    <w:rsid w:val="00942061"/>
    <w:rsid w:val="0094233D"/>
    <w:rsid w:val="009428FF"/>
    <w:rsid w:val="00943EC2"/>
    <w:rsid w:val="00944AA1"/>
    <w:rsid w:val="00945375"/>
    <w:rsid w:val="009455C0"/>
    <w:rsid w:val="00945E1E"/>
    <w:rsid w:val="009462C2"/>
    <w:rsid w:val="00946558"/>
    <w:rsid w:val="00946989"/>
    <w:rsid w:val="00947230"/>
    <w:rsid w:val="0094771F"/>
    <w:rsid w:val="00947E2B"/>
    <w:rsid w:val="009505D6"/>
    <w:rsid w:val="009506AE"/>
    <w:rsid w:val="00950B62"/>
    <w:rsid w:val="00950FB8"/>
    <w:rsid w:val="00951A51"/>
    <w:rsid w:val="00951A92"/>
    <w:rsid w:val="00951B66"/>
    <w:rsid w:val="00951B90"/>
    <w:rsid w:val="00952326"/>
    <w:rsid w:val="00953281"/>
    <w:rsid w:val="0095358B"/>
    <w:rsid w:val="00953696"/>
    <w:rsid w:val="00955FBD"/>
    <w:rsid w:val="00957673"/>
    <w:rsid w:val="0095777C"/>
    <w:rsid w:val="0095789F"/>
    <w:rsid w:val="00957DA6"/>
    <w:rsid w:val="00957E28"/>
    <w:rsid w:val="009605D3"/>
    <w:rsid w:val="00961B85"/>
    <w:rsid w:val="00962AD7"/>
    <w:rsid w:val="00962B09"/>
    <w:rsid w:val="00962DFE"/>
    <w:rsid w:val="00962F02"/>
    <w:rsid w:val="00962F2D"/>
    <w:rsid w:val="00964B7C"/>
    <w:rsid w:val="00964F33"/>
    <w:rsid w:val="00965AC4"/>
    <w:rsid w:val="00965CCD"/>
    <w:rsid w:val="0096747B"/>
    <w:rsid w:val="00967CB7"/>
    <w:rsid w:val="00970A0A"/>
    <w:rsid w:val="00971046"/>
    <w:rsid w:val="00971232"/>
    <w:rsid w:val="0097182F"/>
    <w:rsid w:val="0097297F"/>
    <w:rsid w:val="00973975"/>
    <w:rsid w:val="00973CEE"/>
    <w:rsid w:val="00973EC1"/>
    <w:rsid w:val="00973ED6"/>
    <w:rsid w:val="009741BC"/>
    <w:rsid w:val="009748F9"/>
    <w:rsid w:val="00974AD2"/>
    <w:rsid w:val="00974D56"/>
    <w:rsid w:val="00974ECE"/>
    <w:rsid w:val="00976741"/>
    <w:rsid w:val="00976CD4"/>
    <w:rsid w:val="00976E89"/>
    <w:rsid w:val="009772C5"/>
    <w:rsid w:val="009776CB"/>
    <w:rsid w:val="00977D4E"/>
    <w:rsid w:val="00980770"/>
    <w:rsid w:val="00980B18"/>
    <w:rsid w:val="0098134F"/>
    <w:rsid w:val="00981B4D"/>
    <w:rsid w:val="00982810"/>
    <w:rsid w:val="00982FDA"/>
    <w:rsid w:val="009835C2"/>
    <w:rsid w:val="00983820"/>
    <w:rsid w:val="009839D3"/>
    <w:rsid w:val="00983BB7"/>
    <w:rsid w:val="00983EC1"/>
    <w:rsid w:val="00983F84"/>
    <w:rsid w:val="0098424B"/>
    <w:rsid w:val="009844B1"/>
    <w:rsid w:val="00984A74"/>
    <w:rsid w:val="00984AF8"/>
    <w:rsid w:val="00985389"/>
    <w:rsid w:val="00985AAE"/>
    <w:rsid w:val="0098602A"/>
    <w:rsid w:val="009861B3"/>
    <w:rsid w:val="0098681B"/>
    <w:rsid w:val="00986AB0"/>
    <w:rsid w:val="009872F8"/>
    <w:rsid w:val="00987412"/>
    <w:rsid w:val="00990D34"/>
    <w:rsid w:val="00991C4A"/>
    <w:rsid w:val="0099314D"/>
    <w:rsid w:val="009942AF"/>
    <w:rsid w:val="00994622"/>
    <w:rsid w:val="00994751"/>
    <w:rsid w:val="00994CFD"/>
    <w:rsid w:val="00995CD4"/>
    <w:rsid w:val="00996CD8"/>
    <w:rsid w:val="009972E2"/>
    <w:rsid w:val="00997655"/>
    <w:rsid w:val="009A14BB"/>
    <w:rsid w:val="009A1E94"/>
    <w:rsid w:val="009A2163"/>
    <w:rsid w:val="009A3942"/>
    <w:rsid w:val="009A49A2"/>
    <w:rsid w:val="009A4E59"/>
    <w:rsid w:val="009A5C95"/>
    <w:rsid w:val="009A5D17"/>
    <w:rsid w:val="009A5E63"/>
    <w:rsid w:val="009A60A6"/>
    <w:rsid w:val="009A6131"/>
    <w:rsid w:val="009A6366"/>
    <w:rsid w:val="009A6D8D"/>
    <w:rsid w:val="009A745A"/>
    <w:rsid w:val="009A78FA"/>
    <w:rsid w:val="009A7C08"/>
    <w:rsid w:val="009B0551"/>
    <w:rsid w:val="009B08FE"/>
    <w:rsid w:val="009B0929"/>
    <w:rsid w:val="009B0C24"/>
    <w:rsid w:val="009B12C0"/>
    <w:rsid w:val="009B18F5"/>
    <w:rsid w:val="009B1C25"/>
    <w:rsid w:val="009B3211"/>
    <w:rsid w:val="009B3860"/>
    <w:rsid w:val="009B3B8E"/>
    <w:rsid w:val="009B3D25"/>
    <w:rsid w:val="009B445D"/>
    <w:rsid w:val="009B463B"/>
    <w:rsid w:val="009B5299"/>
    <w:rsid w:val="009B5904"/>
    <w:rsid w:val="009B60A8"/>
    <w:rsid w:val="009B67E5"/>
    <w:rsid w:val="009C0063"/>
    <w:rsid w:val="009C04CF"/>
    <w:rsid w:val="009C0566"/>
    <w:rsid w:val="009C1868"/>
    <w:rsid w:val="009C1AC6"/>
    <w:rsid w:val="009C2ACA"/>
    <w:rsid w:val="009C2C99"/>
    <w:rsid w:val="009C32ED"/>
    <w:rsid w:val="009C3552"/>
    <w:rsid w:val="009C3D98"/>
    <w:rsid w:val="009C4762"/>
    <w:rsid w:val="009C4816"/>
    <w:rsid w:val="009C5204"/>
    <w:rsid w:val="009C5654"/>
    <w:rsid w:val="009C5942"/>
    <w:rsid w:val="009C5C72"/>
    <w:rsid w:val="009C7218"/>
    <w:rsid w:val="009C755E"/>
    <w:rsid w:val="009D1362"/>
    <w:rsid w:val="009D2240"/>
    <w:rsid w:val="009D2570"/>
    <w:rsid w:val="009D3169"/>
    <w:rsid w:val="009D3AC9"/>
    <w:rsid w:val="009D4772"/>
    <w:rsid w:val="009D4C6B"/>
    <w:rsid w:val="009D52BA"/>
    <w:rsid w:val="009D5778"/>
    <w:rsid w:val="009D579D"/>
    <w:rsid w:val="009D6886"/>
    <w:rsid w:val="009D71D8"/>
    <w:rsid w:val="009D740D"/>
    <w:rsid w:val="009D75C7"/>
    <w:rsid w:val="009D7E86"/>
    <w:rsid w:val="009E0BE7"/>
    <w:rsid w:val="009E0D67"/>
    <w:rsid w:val="009E1131"/>
    <w:rsid w:val="009E1483"/>
    <w:rsid w:val="009E3DE9"/>
    <w:rsid w:val="009E47AB"/>
    <w:rsid w:val="009E5119"/>
    <w:rsid w:val="009E54C1"/>
    <w:rsid w:val="009E575F"/>
    <w:rsid w:val="009E73AA"/>
    <w:rsid w:val="009E75B9"/>
    <w:rsid w:val="009E7800"/>
    <w:rsid w:val="009E7F71"/>
    <w:rsid w:val="009F02A5"/>
    <w:rsid w:val="009F0477"/>
    <w:rsid w:val="009F1021"/>
    <w:rsid w:val="009F148D"/>
    <w:rsid w:val="009F235E"/>
    <w:rsid w:val="009F4380"/>
    <w:rsid w:val="009F4461"/>
    <w:rsid w:val="009F5201"/>
    <w:rsid w:val="009F5543"/>
    <w:rsid w:val="009F618D"/>
    <w:rsid w:val="009F754D"/>
    <w:rsid w:val="009F79FF"/>
    <w:rsid w:val="009F7A99"/>
    <w:rsid w:val="009F7E15"/>
    <w:rsid w:val="00A0062E"/>
    <w:rsid w:val="00A0076B"/>
    <w:rsid w:val="00A014BB"/>
    <w:rsid w:val="00A017E7"/>
    <w:rsid w:val="00A01DD3"/>
    <w:rsid w:val="00A027C5"/>
    <w:rsid w:val="00A03BF2"/>
    <w:rsid w:val="00A03EB6"/>
    <w:rsid w:val="00A04A40"/>
    <w:rsid w:val="00A05298"/>
    <w:rsid w:val="00A05730"/>
    <w:rsid w:val="00A05F09"/>
    <w:rsid w:val="00A07DBB"/>
    <w:rsid w:val="00A10A3A"/>
    <w:rsid w:val="00A10C97"/>
    <w:rsid w:val="00A11FE9"/>
    <w:rsid w:val="00A12A7E"/>
    <w:rsid w:val="00A12AC5"/>
    <w:rsid w:val="00A12C74"/>
    <w:rsid w:val="00A13600"/>
    <w:rsid w:val="00A136E9"/>
    <w:rsid w:val="00A1375D"/>
    <w:rsid w:val="00A15001"/>
    <w:rsid w:val="00A15112"/>
    <w:rsid w:val="00A1515C"/>
    <w:rsid w:val="00A15770"/>
    <w:rsid w:val="00A16FEA"/>
    <w:rsid w:val="00A1716E"/>
    <w:rsid w:val="00A17294"/>
    <w:rsid w:val="00A17469"/>
    <w:rsid w:val="00A174E7"/>
    <w:rsid w:val="00A20369"/>
    <w:rsid w:val="00A20952"/>
    <w:rsid w:val="00A21659"/>
    <w:rsid w:val="00A22330"/>
    <w:rsid w:val="00A227E8"/>
    <w:rsid w:val="00A22D9D"/>
    <w:rsid w:val="00A233B9"/>
    <w:rsid w:val="00A247E4"/>
    <w:rsid w:val="00A250FF"/>
    <w:rsid w:val="00A25EEF"/>
    <w:rsid w:val="00A25F87"/>
    <w:rsid w:val="00A27161"/>
    <w:rsid w:val="00A304E4"/>
    <w:rsid w:val="00A315CA"/>
    <w:rsid w:val="00A3191A"/>
    <w:rsid w:val="00A333CE"/>
    <w:rsid w:val="00A33C5B"/>
    <w:rsid w:val="00A3493E"/>
    <w:rsid w:val="00A351A5"/>
    <w:rsid w:val="00A352CF"/>
    <w:rsid w:val="00A352E5"/>
    <w:rsid w:val="00A35554"/>
    <w:rsid w:val="00A35841"/>
    <w:rsid w:val="00A36822"/>
    <w:rsid w:val="00A36918"/>
    <w:rsid w:val="00A36A9B"/>
    <w:rsid w:val="00A371E7"/>
    <w:rsid w:val="00A40910"/>
    <w:rsid w:val="00A41C03"/>
    <w:rsid w:val="00A4284F"/>
    <w:rsid w:val="00A42B89"/>
    <w:rsid w:val="00A42F70"/>
    <w:rsid w:val="00A44733"/>
    <w:rsid w:val="00A458A3"/>
    <w:rsid w:val="00A45920"/>
    <w:rsid w:val="00A45922"/>
    <w:rsid w:val="00A45BE8"/>
    <w:rsid w:val="00A464BD"/>
    <w:rsid w:val="00A4680F"/>
    <w:rsid w:val="00A469BC"/>
    <w:rsid w:val="00A46D90"/>
    <w:rsid w:val="00A477A4"/>
    <w:rsid w:val="00A47AFB"/>
    <w:rsid w:val="00A47C6F"/>
    <w:rsid w:val="00A50CC0"/>
    <w:rsid w:val="00A51EC4"/>
    <w:rsid w:val="00A51FAF"/>
    <w:rsid w:val="00A5334A"/>
    <w:rsid w:val="00A53B5F"/>
    <w:rsid w:val="00A54C81"/>
    <w:rsid w:val="00A5510A"/>
    <w:rsid w:val="00A56CAB"/>
    <w:rsid w:val="00A57F12"/>
    <w:rsid w:val="00A57F95"/>
    <w:rsid w:val="00A603DF"/>
    <w:rsid w:val="00A60414"/>
    <w:rsid w:val="00A6097D"/>
    <w:rsid w:val="00A621DF"/>
    <w:rsid w:val="00A6235C"/>
    <w:rsid w:val="00A62D0F"/>
    <w:rsid w:val="00A6382B"/>
    <w:rsid w:val="00A63AC3"/>
    <w:rsid w:val="00A63EDF"/>
    <w:rsid w:val="00A649EF"/>
    <w:rsid w:val="00A64CF0"/>
    <w:rsid w:val="00A64DC0"/>
    <w:rsid w:val="00A654F3"/>
    <w:rsid w:val="00A659F2"/>
    <w:rsid w:val="00A66EA7"/>
    <w:rsid w:val="00A67820"/>
    <w:rsid w:val="00A702FE"/>
    <w:rsid w:val="00A70526"/>
    <w:rsid w:val="00A707A8"/>
    <w:rsid w:val="00A709CD"/>
    <w:rsid w:val="00A70A10"/>
    <w:rsid w:val="00A716E8"/>
    <w:rsid w:val="00A71C88"/>
    <w:rsid w:val="00A7220F"/>
    <w:rsid w:val="00A724AD"/>
    <w:rsid w:val="00A72A09"/>
    <w:rsid w:val="00A7381B"/>
    <w:rsid w:val="00A73B3A"/>
    <w:rsid w:val="00A74173"/>
    <w:rsid w:val="00A74382"/>
    <w:rsid w:val="00A74E9B"/>
    <w:rsid w:val="00A75005"/>
    <w:rsid w:val="00A7542F"/>
    <w:rsid w:val="00A75BE7"/>
    <w:rsid w:val="00A75C34"/>
    <w:rsid w:val="00A7654E"/>
    <w:rsid w:val="00A80027"/>
    <w:rsid w:val="00A80B01"/>
    <w:rsid w:val="00A8119B"/>
    <w:rsid w:val="00A81369"/>
    <w:rsid w:val="00A8204D"/>
    <w:rsid w:val="00A8272A"/>
    <w:rsid w:val="00A83738"/>
    <w:rsid w:val="00A8375A"/>
    <w:rsid w:val="00A8386F"/>
    <w:rsid w:val="00A83EB8"/>
    <w:rsid w:val="00A8409E"/>
    <w:rsid w:val="00A847E1"/>
    <w:rsid w:val="00A84CDB"/>
    <w:rsid w:val="00A85E12"/>
    <w:rsid w:val="00A86172"/>
    <w:rsid w:val="00A8658B"/>
    <w:rsid w:val="00A86B2F"/>
    <w:rsid w:val="00A86C31"/>
    <w:rsid w:val="00A86E99"/>
    <w:rsid w:val="00A8708A"/>
    <w:rsid w:val="00A87B04"/>
    <w:rsid w:val="00A87C81"/>
    <w:rsid w:val="00A87D70"/>
    <w:rsid w:val="00A91B8E"/>
    <w:rsid w:val="00A9238A"/>
    <w:rsid w:val="00A92B45"/>
    <w:rsid w:val="00A93787"/>
    <w:rsid w:val="00A9426C"/>
    <w:rsid w:val="00A94357"/>
    <w:rsid w:val="00A94A89"/>
    <w:rsid w:val="00A94C1B"/>
    <w:rsid w:val="00A953EA"/>
    <w:rsid w:val="00A97D8A"/>
    <w:rsid w:val="00A97F14"/>
    <w:rsid w:val="00AA127A"/>
    <w:rsid w:val="00AA2077"/>
    <w:rsid w:val="00AA21A3"/>
    <w:rsid w:val="00AA27CF"/>
    <w:rsid w:val="00AA2D11"/>
    <w:rsid w:val="00AA2D51"/>
    <w:rsid w:val="00AA3057"/>
    <w:rsid w:val="00AA3210"/>
    <w:rsid w:val="00AA3338"/>
    <w:rsid w:val="00AA36ED"/>
    <w:rsid w:val="00AA38E0"/>
    <w:rsid w:val="00AA4317"/>
    <w:rsid w:val="00AA4B0E"/>
    <w:rsid w:val="00AA4EFD"/>
    <w:rsid w:val="00AA73D1"/>
    <w:rsid w:val="00AA7E38"/>
    <w:rsid w:val="00AB0516"/>
    <w:rsid w:val="00AB0F1B"/>
    <w:rsid w:val="00AB2ED9"/>
    <w:rsid w:val="00AB320B"/>
    <w:rsid w:val="00AB51D5"/>
    <w:rsid w:val="00AB5AE6"/>
    <w:rsid w:val="00AB619E"/>
    <w:rsid w:val="00AB68B1"/>
    <w:rsid w:val="00AB7169"/>
    <w:rsid w:val="00AB76B5"/>
    <w:rsid w:val="00AC0B2D"/>
    <w:rsid w:val="00AC106D"/>
    <w:rsid w:val="00AC1429"/>
    <w:rsid w:val="00AC173A"/>
    <w:rsid w:val="00AC1822"/>
    <w:rsid w:val="00AC1C70"/>
    <w:rsid w:val="00AC1FF4"/>
    <w:rsid w:val="00AC3937"/>
    <w:rsid w:val="00AC45B0"/>
    <w:rsid w:val="00AC46E1"/>
    <w:rsid w:val="00AC4705"/>
    <w:rsid w:val="00AC59E3"/>
    <w:rsid w:val="00AC6C6F"/>
    <w:rsid w:val="00AC70D7"/>
    <w:rsid w:val="00AD0603"/>
    <w:rsid w:val="00AD073D"/>
    <w:rsid w:val="00AD1124"/>
    <w:rsid w:val="00AD127D"/>
    <w:rsid w:val="00AD1315"/>
    <w:rsid w:val="00AD1837"/>
    <w:rsid w:val="00AD2553"/>
    <w:rsid w:val="00AD26B8"/>
    <w:rsid w:val="00AD3794"/>
    <w:rsid w:val="00AD3BD7"/>
    <w:rsid w:val="00AD5639"/>
    <w:rsid w:val="00AD5686"/>
    <w:rsid w:val="00AD592D"/>
    <w:rsid w:val="00AD600C"/>
    <w:rsid w:val="00AD6BBE"/>
    <w:rsid w:val="00AD713A"/>
    <w:rsid w:val="00AE0206"/>
    <w:rsid w:val="00AE05DE"/>
    <w:rsid w:val="00AE10A5"/>
    <w:rsid w:val="00AE11FF"/>
    <w:rsid w:val="00AE2311"/>
    <w:rsid w:val="00AE42C7"/>
    <w:rsid w:val="00AE4690"/>
    <w:rsid w:val="00AE481C"/>
    <w:rsid w:val="00AE59A7"/>
    <w:rsid w:val="00AE5A6D"/>
    <w:rsid w:val="00AE6803"/>
    <w:rsid w:val="00AE698C"/>
    <w:rsid w:val="00AE73C2"/>
    <w:rsid w:val="00AF01D5"/>
    <w:rsid w:val="00AF1F64"/>
    <w:rsid w:val="00AF21D5"/>
    <w:rsid w:val="00AF22B8"/>
    <w:rsid w:val="00AF36D1"/>
    <w:rsid w:val="00AF3C1C"/>
    <w:rsid w:val="00AF4103"/>
    <w:rsid w:val="00AF4344"/>
    <w:rsid w:val="00AF49E9"/>
    <w:rsid w:val="00AF4F16"/>
    <w:rsid w:val="00AF54D4"/>
    <w:rsid w:val="00AF5A91"/>
    <w:rsid w:val="00AF6119"/>
    <w:rsid w:val="00AF7622"/>
    <w:rsid w:val="00AF7A37"/>
    <w:rsid w:val="00AF7B1F"/>
    <w:rsid w:val="00B019D5"/>
    <w:rsid w:val="00B0253A"/>
    <w:rsid w:val="00B037E4"/>
    <w:rsid w:val="00B0382B"/>
    <w:rsid w:val="00B038EE"/>
    <w:rsid w:val="00B044CA"/>
    <w:rsid w:val="00B04952"/>
    <w:rsid w:val="00B05847"/>
    <w:rsid w:val="00B05DB3"/>
    <w:rsid w:val="00B06034"/>
    <w:rsid w:val="00B06461"/>
    <w:rsid w:val="00B06492"/>
    <w:rsid w:val="00B0772B"/>
    <w:rsid w:val="00B07A0E"/>
    <w:rsid w:val="00B07A95"/>
    <w:rsid w:val="00B07E30"/>
    <w:rsid w:val="00B07E3E"/>
    <w:rsid w:val="00B10A12"/>
    <w:rsid w:val="00B12A1D"/>
    <w:rsid w:val="00B12CE2"/>
    <w:rsid w:val="00B13533"/>
    <w:rsid w:val="00B13933"/>
    <w:rsid w:val="00B13BAE"/>
    <w:rsid w:val="00B14A5A"/>
    <w:rsid w:val="00B16DFE"/>
    <w:rsid w:val="00B175EA"/>
    <w:rsid w:val="00B17FE5"/>
    <w:rsid w:val="00B207F3"/>
    <w:rsid w:val="00B20DD8"/>
    <w:rsid w:val="00B21037"/>
    <w:rsid w:val="00B221A7"/>
    <w:rsid w:val="00B226FE"/>
    <w:rsid w:val="00B23147"/>
    <w:rsid w:val="00B2391C"/>
    <w:rsid w:val="00B241A9"/>
    <w:rsid w:val="00B244F0"/>
    <w:rsid w:val="00B24AB8"/>
    <w:rsid w:val="00B258D6"/>
    <w:rsid w:val="00B2593A"/>
    <w:rsid w:val="00B25CE2"/>
    <w:rsid w:val="00B278AF"/>
    <w:rsid w:val="00B30043"/>
    <w:rsid w:val="00B3020E"/>
    <w:rsid w:val="00B30A91"/>
    <w:rsid w:val="00B3288E"/>
    <w:rsid w:val="00B344D0"/>
    <w:rsid w:val="00B34699"/>
    <w:rsid w:val="00B368FF"/>
    <w:rsid w:val="00B375A4"/>
    <w:rsid w:val="00B4081A"/>
    <w:rsid w:val="00B40900"/>
    <w:rsid w:val="00B40A3A"/>
    <w:rsid w:val="00B41EB9"/>
    <w:rsid w:val="00B41F93"/>
    <w:rsid w:val="00B42467"/>
    <w:rsid w:val="00B42690"/>
    <w:rsid w:val="00B428B9"/>
    <w:rsid w:val="00B43DFD"/>
    <w:rsid w:val="00B43FB8"/>
    <w:rsid w:val="00B446C1"/>
    <w:rsid w:val="00B44A2E"/>
    <w:rsid w:val="00B44FA5"/>
    <w:rsid w:val="00B45349"/>
    <w:rsid w:val="00B4613B"/>
    <w:rsid w:val="00B4652D"/>
    <w:rsid w:val="00B47246"/>
    <w:rsid w:val="00B47B4E"/>
    <w:rsid w:val="00B50629"/>
    <w:rsid w:val="00B50F18"/>
    <w:rsid w:val="00B51157"/>
    <w:rsid w:val="00B51823"/>
    <w:rsid w:val="00B52BE9"/>
    <w:rsid w:val="00B54208"/>
    <w:rsid w:val="00B544D1"/>
    <w:rsid w:val="00B55507"/>
    <w:rsid w:val="00B56B10"/>
    <w:rsid w:val="00B578E1"/>
    <w:rsid w:val="00B57A5A"/>
    <w:rsid w:val="00B60023"/>
    <w:rsid w:val="00B605E6"/>
    <w:rsid w:val="00B60F66"/>
    <w:rsid w:val="00B60F7B"/>
    <w:rsid w:val="00B61F04"/>
    <w:rsid w:val="00B6219D"/>
    <w:rsid w:val="00B6243C"/>
    <w:rsid w:val="00B62ADA"/>
    <w:rsid w:val="00B62BEB"/>
    <w:rsid w:val="00B62DA8"/>
    <w:rsid w:val="00B63DDD"/>
    <w:rsid w:val="00B64F43"/>
    <w:rsid w:val="00B65344"/>
    <w:rsid w:val="00B66AF9"/>
    <w:rsid w:val="00B7062F"/>
    <w:rsid w:val="00B706BF"/>
    <w:rsid w:val="00B70723"/>
    <w:rsid w:val="00B71B80"/>
    <w:rsid w:val="00B721D4"/>
    <w:rsid w:val="00B72755"/>
    <w:rsid w:val="00B72C61"/>
    <w:rsid w:val="00B72CD8"/>
    <w:rsid w:val="00B752E7"/>
    <w:rsid w:val="00B75434"/>
    <w:rsid w:val="00B769A4"/>
    <w:rsid w:val="00B77C1C"/>
    <w:rsid w:val="00B802D8"/>
    <w:rsid w:val="00B8039F"/>
    <w:rsid w:val="00B803D4"/>
    <w:rsid w:val="00B805F6"/>
    <w:rsid w:val="00B808A9"/>
    <w:rsid w:val="00B80A3D"/>
    <w:rsid w:val="00B80F62"/>
    <w:rsid w:val="00B8177A"/>
    <w:rsid w:val="00B81869"/>
    <w:rsid w:val="00B8372E"/>
    <w:rsid w:val="00B84441"/>
    <w:rsid w:val="00B84FDB"/>
    <w:rsid w:val="00B85343"/>
    <w:rsid w:val="00B8545A"/>
    <w:rsid w:val="00B86013"/>
    <w:rsid w:val="00B865EE"/>
    <w:rsid w:val="00B8687E"/>
    <w:rsid w:val="00B8737B"/>
    <w:rsid w:val="00B909ED"/>
    <w:rsid w:val="00B92937"/>
    <w:rsid w:val="00B935D7"/>
    <w:rsid w:val="00B949EC"/>
    <w:rsid w:val="00B94DE7"/>
    <w:rsid w:val="00B94F49"/>
    <w:rsid w:val="00B9576D"/>
    <w:rsid w:val="00BA0BFD"/>
    <w:rsid w:val="00BA0D1F"/>
    <w:rsid w:val="00BA18AD"/>
    <w:rsid w:val="00BA1EA1"/>
    <w:rsid w:val="00BA2055"/>
    <w:rsid w:val="00BA22B3"/>
    <w:rsid w:val="00BA2409"/>
    <w:rsid w:val="00BA241E"/>
    <w:rsid w:val="00BA3D04"/>
    <w:rsid w:val="00BA4515"/>
    <w:rsid w:val="00BA4A80"/>
    <w:rsid w:val="00BA58A4"/>
    <w:rsid w:val="00BA5E9B"/>
    <w:rsid w:val="00BA62C9"/>
    <w:rsid w:val="00BA69AD"/>
    <w:rsid w:val="00BA74AC"/>
    <w:rsid w:val="00BB0397"/>
    <w:rsid w:val="00BB03AB"/>
    <w:rsid w:val="00BB0CD0"/>
    <w:rsid w:val="00BB0D6D"/>
    <w:rsid w:val="00BB0E10"/>
    <w:rsid w:val="00BB0E33"/>
    <w:rsid w:val="00BB1405"/>
    <w:rsid w:val="00BB20C6"/>
    <w:rsid w:val="00BB2204"/>
    <w:rsid w:val="00BB2ABC"/>
    <w:rsid w:val="00BB2BC1"/>
    <w:rsid w:val="00BB37EF"/>
    <w:rsid w:val="00BB4929"/>
    <w:rsid w:val="00BB4B26"/>
    <w:rsid w:val="00BB55D5"/>
    <w:rsid w:val="00BB65F9"/>
    <w:rsid w:val="00BB76EE"/>
    <w:rsid w:val="00BB7E30"/>
    <w:rsid w:val="00BC05AB"/>
    <w:rsid w:val="00BC11EB"/>
    <w:rsid w:val="00BC1CBA"/>
    <w:rsid w:val="00BC2424"/>
    <w:rsid w:val="00BC297D"/>
    <w:rsid w:val="00BC2981"/>
    <w:rsid w:val="00BC5015"/>
    <w:rsid w:val="00BC5298"/>
    <w:rsid w:val="00BC58DF"/>
    <w:rsid w:val="00BC67A8"/>
    <w:rsid w:val="00BC6E91"/>
    <w:rsid w:val="00BC73FC"/>
    <w:rsid w:val="00BD0415"/>
    <w:rsid w:val="00BD0EA4"/>
    <w:rsid w:val="00BD1717"/>
    <w:rsid w:val="00BD28AA"/>
    <w:rsid w:val="00BD3DFE"/>
    <w:rsid w:val="00BD432B"/>
    <w:rsid w:val="00BD5A39"/>
    <w:rsid w:val="00BD5D1D"/>
    <w:rsid w:val="00BD65FA"/>
    <w:rsid w:val="00BD6FBB"/>
    <w:rsid w:val="00BD72C0"/>
    <w:rsid w:val="00BD7363"/>
    <w:rsid w:val="00BD74BD"/>
    <w:rsid w:val="00BD7945"/>
    <w:rsid w:val="00BD7F4E"/>
    <w:rsid w:val="00BE090E"/>
    <w:rsid w:val="00BE0E48"/>
    <w:rsid w:val="00BE107C"/>
    <w:rsid w:val="00BE18B2"/>
    <w:rsid w:val="00BE1AC5"/>
    <w:rsid w:val="00BE3F4C"/>
    <w:rsid w:val="00BE4397"/>
    <w:rsid w:val="00BE4FAD"/>
    <w:rsid w:val="00BE516A"/>
    <w:rsid w:val="00BE6B0C"/>
    <w:rsid w:val="00BE6B80"/>
    <w:rsid w:val="00BE6FDB"/>
    <w:rsid w:val="00BE7639"/>
    <w:rsid w:val="00BF0666"/>
    <w:rsid w:val="00BF147C"/>
    <w:rsid w:val="00BF1507"/>
    <w:rsid w:val="00BF1C16"/>
    <w:rsid w:val="00BF1C41"/>
    <w:rsid w:val="00BF2425"/>
    <w:rsid w:val="00BF251E"/>
    <w:rsid w:val="00BF25C7"/>
    <w:rsid w:val="00BF62F6"/>
    <w:rsid w:val="00BF6724"/>
    <w:rsid w:val="00BF69A4"/>
    <w:rsid w:val="00BF79FC"/>
    <w:rsid w:val="00C00227"/>
    <w:rsid w:val="00C008D7"/>
    <w:rsid w:val="00C0107B"/>
    <w:rsid w:val="00C015B0"/>
    <w:rsid w:val="00C01AA4"/>
    <w:rsid w:val="00C02CC6"/>
    <w:rsid w:val="00C02F17"/>
    <w:rsid w:val="00C030BC"/>
    <w:rsid w:val="00C031D2"/>
    <w:rsid w:val="00C03A4E"/>
    <w:rsid w:val="00C04028"/>
    <w:rsid w:val="00C043BF"/>
    <w:rsid w:val="00C04927"/>
    <w:rsid w:val="00C04DDD"/>
    <w:rsid w:val="00C0504C"/>
    <w:rsid w:val="00C05344"/>
    <w:rsid w:val="00C055F5"/>
    <w:rsid w:val="00C05760"/>
    <w:rsid w:val="00C05FE5"/>
    <w:rsid w:val="00C068DE"/>
    <w:rsid w:val="00C07301"/>
    <w:rsid w:val="00C07C4C"/>
    <w:rsid w:val="00C10669"/>
    <w:rsid w:val="00C11115"/>
    <w:rsid w:val="00C11182"/>
    <w:rsid w:val="00C118D7"/>
    <w:rsid w:val="00C12317"/>
    <w:rsid w:val="00C14A07"/>
    <w:rsid w:val="00C15398"/>
    <w:rsid w:val="00C15697"/>
    <w:rsid w:val="00C15BA9"/>
    <w:rsid w:val="00C15C07"/>
    <w:rsid w:val="00C16290"/>
    <w:rsid w:val="00C1648A"/>
    <w:rsid w:val="00C16638"/>
    <w:rsid w:val="00C17067"/>
    <w:rsid w:val="00C17B12"/>
    <w:rsid w:val="00C17D65"/>
    <w:rsid w:val="00C206A5"/>
    <w:rsid w:val="00C20D27"/>
    <w:rsid w:val="00C20DE9"/>
    <w:rsid w:val="00C2126F"/>
    <w:rsid w:val="00C2189D"/>
    <w:rsid w:val="00C22111"/>
    <w:rsid w:val="00C22303"/>
    <w:rsid w:val="00C227C8"/>
    <w:rsid w:val="00C2459A"/>
    <w:rsid w:val="00C25222"/>
    <w:rsid w:val="00C25534"/>
    <w:rsid w:val="00C25617"/>
    <w:rsid w:val="00C25901"/>
    <w:rsid w:val="00C26924"/>
    <w:rsid w:val="00C269AA"/>
    <w:rsid w:val="00C26B21"/>
    <w:rsid w:val="00C272F9"/>
    <w:rsid w:val="00C30713"/>
    <w:rsid w:val="00C30786"/>
    <w:rsid w:val="00C30A3A"/>
    <w:rsid w:val="00C319BD"/>
    <w:rsid w:val="00C31AC6"/>
    <w:rsid w:val="00C32219"/>
    <w:rsid w:val="00C327D4"/>
    <w:rsid w:val="00C32B2A"/>
    <w:rsid w:val="00C32F45"/>
    <w:rsid w:val="00C33187"/>
    <w:rsid w:val="00C33B1D"/>
    <w:rsid w:val="00C34175"/>
    <w:rsid w:val="00C357A6"/>
    <w:rsid w:val="00C3582E"/>
    <w:rsid w:val="00C36070"/>
    <w:rsid w:val="00C3660B"/>
    <w:rsid w:val="00C36F22"/>
    <w:rsid w:val="00C37CB0"/>
    <w:rsid w:val="00C37D50"/>
    <w:rsid w:val="00C42327"/>
    <w:rsid w:val="00C426C2"/>
    <w:rsid w:val="00C42A54"/>
    <w:rsid w:val="00C42F70"/>
    <w:rsid w:val="00C43509"/>
    <w:rsid w:val="00C4355B"/>
    <w:rsid w:val="00C44881"/>
    <w:rsid w:val="00C44971"/>
    <w:rsid w:val="00C44BB9"/>
    <w:rsid w:val="00C45646"/>
    <w:rsid w:val="00C46310"/>
    <w:rsid w:val="00C46404"/>
    <w:rsid w:val="00C468FA"/>
    <w:rsid w:val="00C4734F"/>
    <w:rsid w:val="00C4740A"/>
    <w:rsid w:val="00C50210"/>
    <w:rsid w:val="00C51667"/>
    <w:rsid w:val="00C51720"/>
    <w:rsid w:val="00C51EDF"/>
    <w:rsid w:val="00C51FF1"/>
    <w:rsid w:val="00C5267B"/>
    <w:rsid w:val="00C53212"/>
    <w:rsid w:val="00C53419"/>
    <w:rsid w:val="00C537D2"/>
    <w:rsid w:val="00C5391A"/>
    <w:rsid w:val="00C54070"/>
    <w:rsid w:val="00C54097"/>
    <w:rsid w:val="00C546A8"/>
    <w:rsid w:val="00C54DE6"/>
    <w:rsid w:val="00C554B7"/>
    <w:rsid w:val="00C557BC"/>
    <w:rsid w:val="00C55EBF"/>
    <w:rsid w:val="00C56C66"/>
    <w:rsid w:val="00C57068"/>
    <w:rsid w:val="00C57144"/>
    <w:rsid w:val="00C573B0"/>
    <w:rsid w:val="00C57A06"/>
    <w:rsid w:val="00C57CC2"/>
    <w:rsid w:val="00C57CE3"/>
    <w:rsid w:val="00C60825"/>
    <w:rsid w:val="00C62AE9"/>
    <w:rsid w:val="00C62C61"/>
    <w:rsid w:val="00C62E2C"/>
    <w:rsid w:val="00C63759"/>
    <w:rsid w:val="00C637FB"/>
    <w:rsid w:val="00C63BB3"/>
    <w:rsid w:val="00C63ECC"/>
    <w:rsid w:val="00C64A9D"/>
    <w:rsid w:val="00C64C3C"/>
    <w:rsid w:val="00C650DA"/>
    <w:rsid w:val="00C651E1"/>
    <w:rsid w:val="00C657A1"/>
    <w:rsid w:val="00C65D13"/>
    <w:rsid w:val="00C65F86"/>
    <w:rsid w:val="00C663C7"/>
    <w:rsid w:val="00C66419"/>
    <w:rsid w:val="00C665A0"/>
    <w:rsid w:val="00C66DBA"/>
    <w:rsid w:val="00C66E8A"/>
    <w:rsid w:val="00C670AF"/>
    <w:rsid w:val="00C67F33"/>
    <w:rsid w:val="00C70850"/>
    <w:rsid w:val="00C714B6"/>
    <w:rsid w:val="00C7191B"/>
    <w:rsid w:val="00C71B37"/>
    <w:rsid w:val="00C72448"/>
    <w:rsid w:val="00C7248A"/>
    <w:rsid w:val="00C7290B"/>
    <w:rsid w:val="00C730DB"/>
    <w:rsid w:val="00C739FD"/>
    <w:rsid w:val="00C73F7D"/>
    <w:rsid w:val="00C74B99"/>
    <w:rsid w:val="00C74EC2"/>
    <w:rsid w:val="00C74FD6"/>
    <w:rsid w:val="00C75445"/>
    <w:rsid w:val="00C754D6"/>
    <w:rsid w:val="00C755E3"/>
    <w:rsid w:val="00C75AC2"/>
    <w:rsid w:val="00C76188"/>
    <w:rsid w:val="00C762F2"/>
    <w:rsid w:val="00C779B0"/>
    <w:rsid w:val="00C77B89"/>
    <w:rsid w:val="00C77BEE"/>
    <w:rsid w:val="00C802CD"/>
    <w:rsid w:val="00C80C4D"/>
    <w:rsid w:val="00C80D80"/>
    <w:rsid w:val="00C821B5"/>
    <w:rsid w:val="00C82A1B"/>
    <w:rsid w:val="00C82E56"/>
    <w:rsid w:val="00C82F30"/>
    <w:rsid w:val="00C83ED8"/>
    <w:rsid w:val="00C855AA"/>
    <w:rsid w:val="00C85A93"/>
    <w:rsid w:val="00C86C1A"/>
    <w:rsid w:val="00C87345"/>
    <w:rsid w:val="00C87F7D"/>
    <w:rsid w:val="00C90455"/>
    <w:rsid w:val="00C90568"/>
    <w:rsid w:val="00C90E66"/>
    <w:rsid w:val="00C91529"/>
    <w:rsid w:val="00C92240"/>
    <w:rsid w:val="00C92DE9"/>
    <w:rsid w:val="00C9333F"/>
    <w:rsid w:val="00C946AC"/>
    <w:rsid w:val="00C946CA"/>
    <w:rsid w:val="00C94CE2"/>
    <w:rsid w:val="00C950DA"/>
    <w:rsid w:val="00C963B3"/>
    <w:rsid w:val="00C96865"/>
    <w:rsid w:val="00C970DD"/>
    <w:rsid w:val="00C976CA"/>
    <w:rsid w:val="00C978F9"/>
    <w:rsid w:val="00CA0028"/>
    <w:rsid w:val="00CA0FA4"/>
    <w:rsid w:val="00CA183C"/>
    <w:rsid w:val="00CA1A2B"/>
    <w:rsid w:val="00CA1FB4"/>
    <w:rsid w:val="00CA22B6"/>
    <w:rsid w:val="00CA30C5"/>
    <w:rsid w:val="00CA35CD"/>
    <w:rsid w:val="00CA37D2"/>
    <w:rsid w:val="00CA3D23"/>
    <w:rsid w:val="00CA4D47"/>
    <w:rsid w:val="00CA5F00"/>
    <w:rsid w:val="00CA61A5"/>
    <w:rsid w:val="00CA6ADC"/>
    <w:rsid w:val="00CA6C3A"/>
    <w:rsid w:val="00CA6C73"/>
    <w:rsid w:val="00CB1497"/>
    <w:rsid w:val="00CB150D"/>
    <w:rsid w:val="00CB1DB7"/>
    <w:rsid w:val="00CB1E6C"/>
    <w:rsid w:val="00CB2317"/>
    <w:rsid w:val="00CB23BC"/>
    <w:rsid w:val="00CB2491"/>
    <w:rsid w:val="00CB2C80"/>
    <w:rsid w:val="00CB2F26"/>
    <w:rsid w:val="00CB2FA5"/>
    <w:rsid w:val="00CB353A"/>
    <w:rsid w:val="00CB3945"/>
    <w:rsid w:val="00CB55CA"/>
    <w:rsid w:val="00CB6A64"/>
    <w:rsid w:val="00CB6ABD"/>
    <w:rsid w:val="00CB6FCF"/>
    <w:rsid w:val="00CB77A0"/>
    <w:rsid w:val="00CB7BE8"/>
    <w:rsid w:val="00CC0001"/>
    <w:rsid w:val="00CC00F3"/>
    <w:rsid w:val="00CC1BB4"/>
    <w:rsid w:val="00CC1FD9"/>
    <w:rsid w:val="00CC2CEB"/>
    <w:rsid w:val="00CC34F3"/>
    <w:rsid w:val="00CC35A4"/>
    <w:rsid w:val="00CC3928"/>
    <w:rsid w:val="00CC3BA5"/>
    <w:rsid w:val="00CC4620"/>
    <w:rsid w:val="00CC4F16"/>
    <w:rsid w:val="00CC54C4"/>
    <w:rsid w:val="00CC5B0A"/>
    <w:rsid w:val="00CC5D1A"/>
    <w:rsid w:val="00CC5FDD"/>
    <w:rsid w:val="00CC6331"/>
    <w:rsid w:val="00CC6B94"/>
    <w:rsid w:val="00CC6CE9"/>
    <w:rsid w:val="00CC728D"/>
    <w:rsid w:val="00CD088A"/>
    <w:rsid w:val="00CD0CC8"/>
    <w:rsid w:val="00CD0E64"/>
    <w:rsid w:val="00CD15D8"/>
    <w:rsid w:val="00CD186A"/>
    <w:rsid w:val="00CD20E9"/>
    <w:rsid w:val="00CD2C64"/>
    <w:rsid w:val="00CD2F08"/>
    <w:rsid w:val="00CD306B"/>
    <w:rsid w:val="00CD3EA8"/>
    <w:rsid w:val="00CD5F79"/>
    <w:rsid w:val="00CD6C81"/>
    <w:rsid w:val="00CD7276"/>
    <w:rsid w:val="00CD7F05"/>
    <w:rsid w:val="00CE0BFB"/>
    <w:rsid w:val="00CE0D4C"/>
    <w:rsid w:val="00CE0E61"/>
    <w:rsid w:val="00CE1620"/>
    <w:rsid w:val="00CE1FC5"/>
    <w:rsid w:val="00CE297B"/>
    <w:rsid w:val="00CE2AA1"/>
    <w:rsid w:val="00CE2B3E"/>
    <w:rsid w:val="00CE46D5"/>
    <w:rsid w:val="00CE4C12"/>
    <w:rsid w:val="00CE5808"/>
    <w:rsid w:val="00CE5DBE"/>
    <w:rsid w:val="00CE6A3A"/>
    <w:rsid w:val="00CF0865"/>
    <w:rsid w:val="00CF31E3"/>
    <w:rsid w:val="00CF3656"/>
    <w:rsid w:val="00CF3BD5"/>
    <w:rsid w:val="00CF3D0C"/>
    <w:rsid w:val="00CF41A9"/>
    <w:rsid w:val="00CF463D"/>
    <w:rsid w:val="00CF47B8"/>
    <w:rsid w:val="00CF5B14"/>
    <w:rsid w:val="00CF5CE4"/>
    <w:rsid w:val="00CF60F6"/>
    <w:rsid w:val="00CF61E2"/>
    <w:rsid w:val="00CF77A0"/>
    <w:rsid w:val="00CF7904"/>
    <w:rsid w:val="00D008F5"/>
    <w:rsid w:val="00D0155D"/>
    <w:rsid w:val="00D01DF3"/>
    <w:rsid w:val="00D027D5"/>
    <w:rsid w:val="00D033B5"/>
    <w:rsid w:val="00D045E8"/>
    <w:rsid w:val="00D05325"/>
    <w:rsid w:val="00D05B51"/>
    <w:rsid w:val="00D05BA0"/>
    <w:rsid w:val="00D05D33"/>
    <w:rsid w:val="00D0694E"/>
    <w:rsid w:val="00D07B23"/>
    <w:rsid w:val="00D07DD3"/>
    <w:rsid w:val="00D10479"/>
    <w:rsid w:val="00D10505"/>
    <w:rsid w:val="00D10821"/>
    <w:rsid w:val="00D10C4F"/>
    <w:rsid w:val="00D112BB"/>
    <w:rsid w:val="00D13A5A"/>
    <w:rsid w:val="00D1432E"/>
    <w:rsid w:val="00D14859"/>
    <w:rsid w:val="00D14D73"/>
    <w:rsid w:val="00D14DE8"/>
    <w:rsid w:val="00D1507A"/>
    <w:rsid w:val="00D158B2"/>
    <w:rsid w:val="00D16CB1"/>
    <w:rsid w:val="00D16CDA"/>
    <w:rsid w:val="00D1754B"/>
    <w:rsid w:val="00D17BAA"/>
    <w:rsid w:val="00D206EF"/>
    <w:rsid w:val="00D21285"/>
    <w:rsid w:val="00D21AF7"/>
    <w:rsid w:val="00D237FB"/>
    <w:rsid w:val="00D23BEB"/>
    <w:rsid w:val="00D23C47"/>
    <w:rsid w:val="00D23DCD"/>
    <w:rsid w:val="00D242BD"/>
    <w:rsid w:val="00D25FA8"/>
    <w:rsid w:val="00D26745"/>
    <w:rsid w:val="00D2764D"/>
    <w:rsid w:val="00D306C1"/>
    <w:rsid w:val="00D31053"/>
    <w:rsid w:val="00D31296"/>
    <w:rsid w:val="00D314C5"/>
    <w:rsid w:val="00D315C3"/>
    <w:rsid w:val="00D315DA"/>
    <w:rsid w:val="00D318B4"/>
    <w:rsid w:val="00D3206D"/>
    <w:rsid w:val="00D32182"/>
    <w:rsid w:val="00D32711"/>
    <w:rsid w:val="00D329BC"/>
    <w:rsid w:val="00D32C85"/>
    <w:rsid w:val="00D32DDA"/>
    <w:rsid w:val="00D32DEF"/>
    <w:rsid w:val="00D32E96"/>
    <w:rsid w:val="00D3320B"/>
    <w:rsid w:val="00D33AEE"/>
    <w:rsid w:val="00D34C11"/>
    <w:rsid w:val="00D350F9"/>
    <w:rsid w:val="00D3593E"/>
    <w:rsid w:val="00D35EAA"/>
    <w:rsid w:val="00D36DE9"/>
    <w:rsid w:val="00D37008"/>
    <w:rsid w:val="00D371DB"/>
    <w:rsid w:val="00D3734E"/>
    <w:rsid w:val="00D4090B"/>
    <w:rsid w:val="00D40C8A"/>
    <w:rsid w:val="00D40F0E"/>
    <w:rsid w:val="00D419D1"/>
    <w:rsid w:val="00D42891"/>
    <w:rsid w:val="00D42912"/>
    <w:rsid w:val="00D440F4"/>
    <w:rsid w:val="00D44C93"/>
    <w:rsid w:val="00D4527B"/>
    <w:rsid w:val="00D4533A"/>
    <w:rsid w:val="00D46936"/>
    <w:rsid w:val="00D46F0B"/>
    <w:rsid w:val="00D50026"/>
    <w:rsid w:val="00D5122D"/>
    <w:rsid w:val="00D51608"/>
    <w:rsid w:val="00D51D4B"/>
    <w:rsid w:val="00D5272E"/>
    <w:rsid w:val="00D53033"/>
    <w:rsid w:val="00D5332F"/>
    <w:rsid w:val="00D53689"/>
    <w:rsid w:val="00D53D3A"/>
    <w:rsid w:val="00D53DFB"/>
    <w:rsid w:val="00D54933"/>
    <w:rsid w:val="00D55D77"/>
    <w:rsid w:val="00D574B8"/>
    <w:rsid w:val="00D57D44"/>
    <w:rsid w:val="00D60462"/>
    <w:rsid w:val="00D6149C"/>
    <w:rsid w:val="00D61C55"/>
    <w:rsid w:val="00D61C76"/>
    <w:rsid w:val="00D62FF5"/>
    <w:rsid w:val="00D631FB"/>
    <w:rsid w:val="00D63389"/>
    <w:rsid w:val="00D648B1"/>
    <w:rsid w:val="00D64B14"/>
    <w:rsid w:val="00D64D91"/>
    <w:rsid w:val="00D65C7B"/>
    <w:rsid w:val="00D66F13"/>
    <w:rsid w:val="00D66FF8"/>
    <w:rsid w:val="00D67300"/>
    <w:rsid w:val="00D67869"/>
    <w:rsid w:val="00D700BF"/>
    <w:rsid w:val="00D70FF2"/>
    <w:rsid w:val="00D71CE0"/>
    <w:rsid w:val="00D72234"/>
    <w:rsid w:val="00D72AA0"/>
    <w:rsid w:val="00D72C3F"/>
    <w:rsid w:val="00D73846"/>
    <w:rsid w:val="00D75879"/>
    <w:rsid w:val="00D7591B"/>
    <w:rsid w:val="00D7623E"/>
    <w:rsid w:val="00D7689A"/>
    <w:rsid w:val="00D76F62"/>
    <w:rsid w:val="00D8136A"/>
    <w:rsid w:val="00D813A5"/>
    <w:rsid w:val="00D81E23"/>
    <w:rsid w:val="00D82933"/>
    <w:rsid w:val="00D82C20"/>
    <w:rsid w:val="00D8689F"/>
    <w:rsid w:val="00D86BC5"/>
    <w:rsid w:val="00D86C80"/>
    <w:rsid w:val="00D87127"/>
    <w:rsid w:val="00D873C3"/>
    <w:rsid w:val="00D87DAC"/>
    <w:rsid w:val="00D87F8C"/>
    <w:rsid w:val="00D91F56"/>
    <w:rsid w:val="00D922A8"/>
    <w:rsid w:val="00D9318E"/>
    <w:rsid w:val="00D941D1"/>
    <w:rsid w:val="00D94483"/>
    <w:rsid w:val="00D94EF9"/>
    <w:rsid w:val="00D968DC"/>
    <w:rsid w:val="00DA0148"/>
    <w:rsid w:val="00DA05DB"/>
    <w:rsid w:val="00DA066C"/>
    <w:rsid w:val="00DA0CE8"/>
    <w:rsid w:val="00DA16D2"/>
    <w:rsid w:val="00DA1A17"/>
    <w:rsid w:val="00DA27FD"/>
    <w:rsid w:val="00DA329C"/>
    <w:rsid w:val="00DA3355"/>
    <w:rsid w:val="00DA339B"/>
    <w:rsid w:val="00DA34D3"/>
    <w:rsid w:val="00DA4A54"/>
    <w:rsid w:val="00DA4CD5"/>
    <w:rsid w:val="00DA4E3D"/>
    <w:rsid w:val="00DA5698"/>
    <w:rsid w:val="00DA58FE"/>
    <w:rsid w:val="00DA59F8"/>
    <w:rsid w:val="00DA657E"/>
    <w:rsid w:val="00DA7A0F"/>
    <w:rsid w:val="00DB0B8A"/>
    <w:rsid w:val="00DB0EF0"/>
    <w:rsid w:val="00DB11C4"/>
    <w:rsid w:val="00DB13CD"/>
    <w:rsid w:val="00DB22FE"/>
    <w:rsid w:val="00DB25CD"/>
    <w:rsid w:val="00DB2A23"/>
    <w:rsid w:val="00DB3B13"/>
    <w:rsid w:val="00DB3F4D"/>
    <w:rsid w:val="00DB4078"/>
    <w:rsid w:val="00DB4B9F"/>
    <w:rsid w:val="00DB5BF5"/>
    <w:rsid w:val="00DB5DB2"/>
    <w:rsid w:val="00DB642F"/>
    <w:rsid w:val="00DB67A4"/>
    <w:rsid w:val="00DB6A1A"/>
    <w:rsid w:val="00DB6CBD"/>
    <w:rsid w:val="00DB75D7"/>
    <w:rsid w:val="00DC0469"/>
    <w:rsid w:val="00DC08BD"/>
    <w:rsid w:val="00DC0A07"/>
    <w:rsid w:val="00DC2C3B"/>
    <w:rsid w:val="00DC3125"/>
    <w:rsid w:val="00DC35F7"/>
    <w:rsid w:val="00DC3AB1"/>
    <w:rsid w:val="00DC4036"/>
    <w:rsid w:val="00DC416D"/>
    <w:rsid w:val="00DC4BAA"/>
    <w:rsid w:val="00DC4CA8"/>
    <w:rsid w:val="00DC4D42"/>
    <w:rsid w:val="00DC5192"/>
    <w:rsid w:val="00DC5E4E"/>
    <w:rsid w:val="00DC622A"/>
    <w:rsid w:val="00DC6611"/>
    <w:rsid w:val="00DC7272"/>
    <w:rsid w:val="00DC7CB1"/>
    <w:rsid w:val="00DD0190"/>
    <w:rsid w:val="00DD03ED"/>
    <w:rsid w:val="00DD08EC"/>
    <w:rsid w:val="00DD1A83"/>
    <w:rsid w:val="00DD1CC6"/>
    <w:rsid w:val="00DD2645"/>
    <w:rsid w:val="00DD26A3"/>
    <w:rsid w:val="00DD2936"/>
    <w:rsid w:val="00DD304E"/>
    <w:rsid w:val="00DD3DA5"/>
    <w:rsid w:val="00DD41D7"/>
    <w:rsid w:val="00DD49B7"/>
    <w:rsid w:val="00DD6A26"/>
    <w:rsid w:val="00DD6DC2"/>
    <w:rsid w:val="00DD703B"/>
    <w:rsid w:val="00DD7076"/>
    <w:rsid w:val="00DD74F6"/>
    <w:rsid w:val="00DD7E1A"/>
    <w:rsid w:val="00DE1E30"/>
    <w:rsid w:val="00DE2184"/>
    <w:rsid w:val="00DE29FF"/>
    <w:rsid w:val="00DE3035"/>
    <w:rsid w:val="00DE3134"/>
    <w:rsid w:val="00DE4AB1"/>
    <w:rsid w:val="00DE4D1F"/>
    <w:rsid w:val="00DE5730"/>
    <w:rsid w:val="00DE5B07"/>
    <w:rsid w:val="00DE5CD7"/>
    <w:rsid w:val="00DE6176"/>
    <w:rsid w:val="00DE683C"/>
    <w:rsid w:val="00DE6FEA"/>
    <w:rsid w:val="00DE7BD8"/>
    <w:rsid w:val="00DF0919"/>
    <w:rsid w:val="00DF22CA"/>
    <w:rsid w:val="00DF2BF4"/>
    <w:rsid w:val="00DF358E"/>
    <w:rsid w:val="00DF3D38"/>
    <w:rsid w:val="00DF406E"/>
    <w:rsid w:val="00DF46A2"/>
    <w:rsid w:val="00DF4B48"/>
    <w:rsid w:val="00DF4CE3"/>
    <w:rsid w:val="00DF539D"/>
    <w:rsid w:val="00DF5D95"/>
    <w:rsid w:val="00DF6619"/>
    <w:rsid w:val="00DF7CE3"/>
    <w:rsid w:val="00E008BD"/>
    <w:rsid w:val="00E008F9"/>
    <w:rsid w:val="00E00D2B"/>
    <w:rsid w:val="00E01028"/>
    <w:rsid w:val="00E01B26"/>
    <w:rsid w:val="00E01D05"/>
    <w:rsid w:val="00E03595"/>
    <w:rsid w:val="00E03CF5"/>
    <w:rsid w:val="00E03FAB"/>
    <w:rsid w:val="00E06737"/>
    <w:rsid w:val="00E06BF7"/>
    <w:rsid w:val="00E06C88"/>
    <w:rsid w:val="00E06FD6"/>
    <w:rsid w:val="00E0797A"/>
    <w:rsid w:val="00E07D95"/>
    <w:rsid w:val="00E07E7B"/>
    <w:rsid w:val="00E108B9"/>
    <w:rsid w:val="00E1094B"/>
    <w:rsid w:val="00E1180F"/>
    <w:rsid w:val="00E12189"/>
    <w:rsid w:val="00E12204"/>
    <w:rsid w:val="00E12F4D"/>
    <w:rsid w:val="00E13B1E"/>
    <w:rsid w:val="00E13F86"/>
    <w:rsid w:val="00E13FE8"/>
    <w:rsid w:val="00E14324"/>
    <w:rsid w:val="00E1489C"/>
    <w:rsid w:val="00E14CDB"/>
    <w:rsid w:val="00E14D62"/>
    <w:rsid w:val="00E14E51"/>
    <w:rsid w:val="00E150CA"/>
    <w:rsid w:val="00E15972"/>
    <w:rsid w:val="00E165A4"/>
    <w:rsid w:val="00E16769"/>
    <w:rsid w:val="00E16AC1"/>
    <w:rsid w:val="00E17166"/>
    <w:rsid w:val="00E20D05"/>
    <w:rsid w:val="00E20D22"/>
    <w:rsid w:val="00E2201D"/>
    <w:rsid w:val="00E23640"/>
    <w:rsid w:val="00E23FCC"/>
    <w:rsid w:val="00E2450E"/>
    <w:rsid w:val="00E250D6"/>
    <w:rsid w:val="00E26741"/>
    <w:rsid w:val="00E26D46"/>
    <w:rsid w:val="00E26F10"/>
    <w:rsid w:val="00E2776C"/>
    <w:rsid w:val="00E27DA0"/>
    <w:rsid w:val="00E27FD3"/>
    <w:rsid w:val="00E30312"/>
    <w:rsid w:val="00E30660"/>
    <w:rsid w:val="00E309C0"/>
    <w:rsid w:val="00E30DE6"/>
    <w:rsid w:val="00E31526"/>
    <w:rsid w:val="00E31ADB"/>
    <w:rsid w:val="00E31FF4"/>
    <w:rsid w:val="00E33300"/>
    <w:rsid w:val="00E338EA"/>
    <w:rsid w:val="00E345BC"/>
    <w:rsid w:val="00E34B6B"/>
    <w:rsid w:val="00E34BF5"/>
    <w:rsid w:val="00E35B6E"/>
    <w:rsid w:val="00E3613A"/>
    <w:rsid w:val="00E371DB"/>
    <w:rsid w:val="00E37BF1"/>
    <w:rsid w:val="00E37F43"/>
    <w:rsid w:val="00E411BC"/>
    <w:rsid w:val="00E4203D"/>
    <w:rsid w:val="00E42DDB"/>
    <w:rsid w:val="00E42F80"/>
    <w:rsid w:val="00E434F0"/>
    <w:rsid w:val="00E453BE"/>
    <w:rsid w:val="00E4649B"/>
    <w:rsid w:val="00E46D1C"/>
    <w:rsid w:val="00E47206"/>
    <w:rsid w:val="00E501AF"/>
    <w:rsid w:val="00E50527"/>
    <w:rsid w:val="00E50955"/>
    <w:rsid w:val="00E50F08"/>
    <w:rsid w:val="00E512C5"/>
    <w:rsid w:val="00E51CD3"/>
    <w:rsid w:val="00E5230C"/>
    <w:rsid w:val="00E54C2D"/>
    <w:rsid w:val="00E55457"/>
    <w:rsid w:val="00E55927"/>
    <w:rsid w:val="00E55BD8"/>
    <w:rsid w:val="00E5629C"/>
    <w:rsid w:val="00E5671F"/>
    <w:rsid w:val="00E56D35"/>
    <w:rsid w:val="00E579A3"/>
    <w:rsid w:val="00E57B1E"/>
    <w:rsid w:val="00E6020B"/>
    <w:rsid w:val="00E61CFE"/>
    <w:rsid w:val="00E624E5"/>
    <w:rsid w:val="00E634BB"/>
    <w:rsid w:val="00E637B5"/>
    <w:rsid w:val="00E639A4"/>
    <w:rsid w:val="00E643A9"/>
    <w:rsid w:val="00E64FFB"/>
    <w:rsid w:val="00E658C9"/>
    <w:rsid w:val="00E66341"/>
    <w:rsid w:val="00E66A7E"/>
    <w:rsid w:val="00E67208"/>
    <w:rsid w:val="00E6734E"/>
    <w:rsid w:val="00E6782B"/>
    <w:rsid w:val="00E67A32"/>
    <w:rsid w:val="00E701ED"/>
    <w:rsid w:val="00E71944"/>
    <w:rsid w:val="00E71CA6"/>
    <w:rsid w:val="00E71E25"/>
    <w:rsid w:val="00E71ED4"/>
    <w:rsid w:val="00E725FF"/>
    <w:rsid w:val="00E72D3E"/>
    <w:rsid w:val="00E737CB"/>
    <w:rsid w:val="00E73954"/>
    <w:rsid w:val="00E73E46"/>
    <w:rsid w:val="00E74DDE"/>
    <w:rsid w:val="00E75A9B"/>
    <w:rsid w:val="00E75D45"/>
    <w:rsid w:val="00E76264"/>
    <w:rsid w:val="00E7675E"/>
    <w:rsid w:val="00E7737E"/>
    <w:rsid w:val="00E77457"/>
    <w:rsid w:val="00E77871"/>
    <w:rsid w:val="00E77CA1"/>
    <w:rsid w:val="00E77D41"/>
    <w:rsid w:val="00E77E5F"/>
    <w:rsid w:val="00E77F84"/>
    <w:rsid w:val="00E8031E"/>
    <w:rsid w:val="00E8040E"/>
    <w:rsid w:val="00E806DA"/>
    <w:rsid w:val="00E811E1"/>
    <w:rsid w:val="00E813B9"/>
    <w:rsid w:val="00E82480"/>
    <w:rsid w:val="00E824B6"/>
    <w:rsid w:val="00E83600"/>
    <w:rsid w:val="00E83770"/>
    <w:rsid w:val="00E83CB5"/>
    <w:rsid w:val="00E846A9"/>
    <w:rsid w:val="00E84B27"/>
    <w:rsid w:val="00E85708"/>
    <w:rsid w:val="00E85BDA"/>
    <w:rsid w:val="00E85BED"/>
    <w:rsid w:val="00E85CF6"/>
    <w:rsid w:val="00E8634E"/>
    <w:rsid w:val="00E866AB"/>
    <w:rsid w:val="00E87056"/>
    <w:rsid w:val="00E87BD6"/>
    <w:rsid w:val="00E9072C"/>
    <w:rsid w:val="00E908E3"/>
    <w:rsid w:val="00E90EFD"/>
    <w:rsid w:val="00E92B4E"/>
    <w:rsid w:val="00E9300B"/>
    <w:rsid w:val="00E9306F"/>
    <w:rsid w:val="00E937A2"/>
    <w:rsid w:val="00E939C6"/>
    <w:rsid w:val="00E93E68"/>
    <w:rsid w:val="00E95120"/>
    <w:rsid w:val="00E957AE"/>
    <w:rsid w:val="00E95BD5"/>
    <w:rsid w:val="00E960DA"/>
    <w:rsid w:val="00E96FA8"/>
    <w:rsid w:val="00E9740A"/>
    <w:rsid w:val="00E97446"/>
    <w:rsid w:val="00E9760D"/>
    <w:rsid w:val="00EA052B"/>
    <w:rsid w:val="00EA1592"/>
    <w:rsid w:val="00EA2494"/>
    <w:rsid w:val="00EA3E6C"/>
    <w:rsid w:val="00EA43F5"/>
    <w:rsid w:val="00EA4553"/>
    <w:rsid w:val="00EA4C20"/>
    <w:rsid w:val="00EA4F66"/>
    <w:rsid w:val="00EA73C9"/>
    <w:rsid w:val="00EA7F70"/>
    <w:rsid w:val="00EB061D"/>
    <w:rsid w:val="00EB1939"/>
    <w:rsid w:val="00EB2B85"/>
    <w:rsid w:val="00EB2D16"/>
    <w:rsid w:val="00EB345C"/>
    <w:rsid w:val="00EB3747"/>
    <w:rsid w:val="00EB3C56"/>
    <w:rsid w:val="00EB4597"/>
    <w:rsid w:val="00EB4A84"/>
    <w:rsid w:val="00EB5B1B"/>
    <w:rsid w:val="00EB5C51"/>
    <w:rsid w:val="00EB6044"/>
    <w:rsid w:val="00EB60E0"/>
    <w:rsid w:val="00EB684D"/>
    <w:rsid w:val="00EB6A35"/>
    <w:rsid w:val="00EB6C89"/>
    <w:rsid w:val="00EB7166"/>
    <w:rsid w:val="00EB7C85"/>
    <w:rsid w:val="00EC0259"/>
    <w:rsid w:val="00EC02E0"/>
    <w:rsid w:val="00EC3869"/>
    <w:rsid w:val="00EC4AE3"/>
    <w:rsid w:val="00EC4ED9"/>
    <w:rsid w:val="00EC5300"/>
    <w:rsid w:val="00EC5703"/>
    <w:rsid w:val="00EC5A13"/>
    <w:rsid w:val="00EC5CBE"/>
    <w:rsid w:val="00EC5FAD"/>
    <w:rsid w:val="00EC6570"/>
    <w:rsid w:val="00EC68E9"/>
    <w:rsid w:val="00EC773B"/>
    <w:rsid w:val="00EC7E13"/>
    <w:rsid w:val="00EC7E5C"/>
    <w:rsid w:val="00ED00BF"/>
    <w:rsid w:val="00ED01AD"/>
    <w:rsid w:val="00ED1280"/>
    <w:rsid w:val="00ED19FF"/>
    <w:rsid w:val="00ED1A6B"/>
    <w:rsid w:val="00ED1E75"/>
    <w:rsid w:val="00ED27C3"/>
    <w:rsid w:val="00ED29B6"/>
    <w:rsid w:val="00ED2BA8"/>
    <w:rsid w:val="00ED2D2A"/>
    <w:rsid w:val="00ED3406"/>
    <w:rsid w:val="00ED4822"/>
    <w:rsid w:val="00ED4F4D"/>
    <w:rsid w:val="00ED51BF"/>
    <w:rsid w:val="00ED5361"/>
    <w:rsid w:val="00ED54CD"/>
    <w:rsid w:val="00ED560F"/>
    <w:rsid w:val="00ED5A3A"/>
    <w:rsid w:val="00ED5F59"/>
    <w:rsid w:val="00ED640B"/>
    <w:rsid w:val="00ED7413"/>
    <w:rsid w:val="00ED7BDF"/>
    <w:rsid w:val="00EE03CC"/>
    <w:rsid w:val="00EE098A"/>
    <w:rsid w:val="00EE1EE7"/>
    <w:rsid w:val="00EE1F44"/>
    <w:rsid w:val="00EE205F"/>
    <w:rsid w:val="00EE26D0"/>
    <w:rsid w:val="00EE2A1D"/>
    <w:rsid w:val="00EE2FA1"/>
    <w:rsid w:val="00EE4AE1"/>
    <w:rsid w:val="00EE4B47"/>
    <w:rsid w:val="00EE5AA0"/>
    <w:rsid w:val="00EE5C3E"/>
    <w:rsid w:val="00EE6099"/>
    <w:rsid w:val="00EE623E"/>
    <w:rsid w:val="00EE63A3"/>
    <w:rsid w:val="00EE7210"/>
    <w:rsid w:val="00EE77A3"/>
    <w:rsid w:val="00EF0755"/>
    <w:rsid w:val="00EF0BDD"/>
    <w:rsid w:val="00EF133F"/>
    <w:rsid w:val="00EF1F46"/>
    <w:rsid w:val="00EF23B2"/>
    <w:rsid w:val="00EF2729"/>
    <w:rsid w:val="00EF29F8"/>
    <w:rsid w:val="00EF30EE"/>
    <w:rsid w:val="00EF312B"/>
    <w:rsid w:val="00EF3DE7"/>
    <w:rsid w:val="00EF48A8"/>
    <w:rsid w:val="00EF4A95"/>
    <w:rsid w:val="00EF4C23"/>
    <w:rsid w:val="00EF4E7C"/>
    <w:rsid w:val="00EF5CF3"/>
    <w:rsid w:val="00EF7877"/>
    <w:rsid w:val="00F013F1"/>
    <w:rsid w:val="00F01B0D"/>
    <w:rsid w:val="00F01C9C"/>
    <w:rsid w:val="00F02EA8"/>
    <w:rsid w:val="00F0363B"/>
    <w:rsid w:val="00F036CE"/>
    <w:rsid w:val="00F03748"/>
    <w:rsid w:val="00F03F8F"/>
    <w:rsid w:val="00F044E3"/>
    <w:rsid w:val="00F053D6"/>
    <w:rsid w:val="00F05B1D"/>
    <w:rsid w:val="00F05D3E"/>
    <w:rsid w:val="00F06200"/>
    <w:rsid w:val="00F06E2A"/>
    <w:rsid w:val="00F07151"/>
    <w:rsid w:val="00F072CD"/>
    <w:rsid w:val="00F07936"/>
    <w:rsid w:val="00F107F0"/>
    <w:rsid w:val="00F109A2"/>
    <w:rsid w:val="00F10C9C"/>
    <w:rsid w:val="00F10F81"/>
    <w:rsid w:val="00F11086"/>
    <w:rsid w:val="00F12765"/>
    <w:rsid w:val="00F128E7"/>
    <w:rsid w:val="00F13992"/>
    <w:rsid w:val="00F139D5"/>
    <w:rsid w:val="00F13A45"/>
    <w:rsid w:val="00F14118"/>
    <w:rsid w:val="00F1499B"/>
    <w:rsid w:val="00F14F08"/>
    <w:rsid w:val="00F156B9"/>
    <w:rsid w:val="00F1575E"/>
    <w:rsid w:val="00F15E44"/>
    <w:rsid w:val="00F15EAF"/>
    <w:rsid w:val="00F16444"/>
    <w:rsid w:val="00F164A6"/>
    <w:rsid w:val="00F16FBE"/>
    <w:rsid w:val="00F174ED"/>
    <w:rsid w:val="00F177A4"/>
    <w:rsid w:val="00F17CD5"/>
    <w:rsid w:val="00F20B10"/>
    <w:rsid w:val="00F2179E"/>
    <w:rsid w:val="00F21992"/>
    <w:rsid w:val="00F21BB0"/>
    <w:rsid w:val="00F2257A"/>
    <w:rsid w:val="00F2405C"/>
    <w:rsid w:val="00F24592"/>
    <w:rsid w:val="00F2492A"/>
    <w:rsid w:val="00F24B15"/>
    <w:rsid w:val="00F26272"/>
    <w:rsid w:val="00F26D25"/>
    <w:rsid w:val="00F26E8A"/>
    <w:rsid w:val="00F27660"/>
    <w:rsid w:val="00F27B21"/>
    <w:rsid w:val="00F3078F"/>
    <w:rsid w:val="00F30861"/>
    <w:rsid w:val="00F30870"/>
    <w:rsid w:val="00F30BD0"/>
    <w:rsid w:val="00F30F14"/>
    <w:rsid w:val="00F30FFD"/>
    <w:rsid w:val="00F31645"/>
    <w:rsid w:val="00F3225E"/>
    <w:rsid w:val="00F325E4"/>
    <w:rsid w:val="00F33043"/>
    <w:rsid w:val="00F33C00"/>
    <w:rsid w:val="00F35332"/>
    <w:rsid w:val="00F3597B"/>
    <w:rsid w:val="00F35F24"/>
    <w:rsid w:val="00F36B08"/>
    <w:rsid w:val="00F36EE9"/>
    <w:rsid w:val="00F37365"/>
    <w:rsid w:val="00F400EE"/>
    <w:rsid w:val="00F4056D"/>
    <w:rsid w:val="00F40999"/>
    <w:rsid w:val="00F421E4"/>
    <w:rsid w:val="00F43CA8"/>
    <w:rsid w:val="00F4452E"/>
    <w:rsid w:val="00F45652"/>
    <w:rsid w:val="00F46335"/>
    <w:rsid w:val="00F46503"/>
    <w:rsid w:val="00F46736"/>
    <w:rsid w:val="00F46740"/>
    <w:rsid w:val="00F470E1"/>
    <w:rsid w:val="00F47623"/>
    <w:rsid w:val="00F47B31"/>
    <w:rsid w:val="00F5051D"/>
    <w:rsid w:val="00F517FA"/>
    <w:rsid w:val="00F51C75"/>
    <w:rsid w:val="00F524FF"/>
    <w:rsid w:val="00F531D9"/>
    <w:rsid w:val="00F545DA"/>
    <w:rsid w:val="00F556D8"/>
    <w:rsid w:val="00F55A53"/>
    <w:rsid w:val="00F571D5"/>
    <w:rsid w:val="00F572F0"/>
    <w:rsid w:val="00F6096E"/>
    <w:rsid w:val="00F60B72"/>
    <w:rsid w:val="00F61502"/>
    <w:rsid w:val="00F6187D"/>
    <w:rsid w:val="00F62227"/>
    <w:rsid w:val="00F62571"/>
    <w:rsid w:val="00F62C5F"/>
    <w:rsid w:val="00F63A54"/>
    <w:rsid w:val="00F63E92"/>
    <w:rsid w:val="00F641A3"/>
    <w:rsid w:val="00F6498C"/>
    <w:rsid w:val="00F64A88"/>
    <w:rsid w:val="00F6624F"/>
    <w:rsid w:val="00F67135"/>
    <w:rsid w:val="00F671EF"/>
    <w:rsid w:val="00F7156D"/>
    <w:rsid w:val="00F72D38"/>
    <w:rsid w:val="00F73A5C"/>
    <w:rsid w:val="00F73C5F"/>
    <w:rsid w:val="00F73EBC"/>
    <w:rsid w:val="00F73F02"/>
    <w:rsid w:val="00F747B9"/>
    <w:rsid w:val="00F75416"/>
    <w:rsid w:val="00F75B39"/>
    <w:rsid w:val="00F75E38"/>
    <w:rsid w:val="00F7609D"/>
    <w:rsid w:val="00F76C80"/>
    <w:rsid w:val="00F80CFD"/>
    <w:rsid w:val="00F80D97"/>
    <w:rsid w:val="00F810A3"/>
    <w:rsid w:val="00F810EA"/>
    <w:rsid w:val="00F8154C"/>
    <w:rsid w:val="00F8191D"/>
    <w:rsid w:val="00F8203E"/>
    <w:rsid w:val="00F82F14"/>
    <w:rsid w:val="00F83AB8"/>
    <w:rsid w:val="00F8582D"/>
    <w:rsid w:val="00F859FA"/>
    <w:rsid w:val="00F85AFF"/>
    <w:rsid w:val="00F85F72"/>
    <w:rsid w:val="00F86A69"/>
    <w:rsid w:val="00F871CC"/>
    <w:rsid w:val="00F87500"/>
    <w:rsid w:val="00F87572"/>
    <w:rsid w:val="00F8761F"/>
    <w:rsid w:val="00F87E0D"/>
    <w:rsid w:val="00F87FDF"/>
    <w:rsid w:val="00F90137"/>
    <w:rsid w:val="00F90BEA"/>
    <w:rsid w:val="00F9172A"/>
    <w:rsid w:val="00F92920"/>
    <w:rsid w:val="00F92A6E"/>
    <w:rsid w:val="00F9381C"/>
    <w:rsid w:val="00F93C2B"/>
    <w:rsid w:val="00F93CB6"/>
    <w:rsid w:val="00F94461"/>
    <w:rsid w:val="00F95342"/>
    <w:rsid w:val="00F9559C"/>
    <w:rsid w:val="00F9596F"/>
    <w:rsid w:val="00F96136"/>
    <w:rsid w:val="00F96209"/>
    <w:rsid w:val="00F96240"/>
    <w:rsid w:val="00F96676"/>
    <w:rsid w:val="00F96748"/>
    <w:rsid w:val="00F96A46"/>
    <w:rsid w:val="00F96BAC"/>
    <w:rsid w:val="00F97062"/>
    <w:rsid w:val="00FA070A"/>
    <w:rsid w:val="00FA07BF"/>
    <w:rsid w:val="00FA0B8B"/>
    <w:rsid w:val="00FA1496"/>
    <w:rsid w:val="00FA1783"/>
    <w:rsid w:val="00FA18D3"/>
    <w:rsid w:val="00FA18D7"/>
    <w:rsid w:val="00FA2258"/>
    <w:rsid w:val="00FA3024"/>
    <w:rsid w:val="00FA360D"/>
    <w:rsid w:val="00FA3D7A"/>
    <w:rsid w:val="00FA423B"/>
    <w:rsid w:val="00FA465C"/>
    <w:rsid w:val="00FA4740"/>
    <w:rsid w:val="00FA49A2"/>
    <w:rsid w:val="00FA49D0"/>
    <w:rsid w:val="00FA4C9D"/>
    <w:rsid w:val="00FA4D09"/>
    <w:rsid w:val="00FA5C42"/>
    <w:rsid w:val="00FA789F"/>
    <w:rsid w:val="00FA7AC1"/>
    <w:rsid w:val="00FB149D"/>
    <w:rsid w:val="00FB1E46"/>
    <w:rsid w:val="00FB39A0"/>
    <w:rsid w:val="00FB448D"/>
    <w:rsid w:val="00FB50B9"/>
    <w:rsid w:val="00FB62B5"/>
    <w:rsid w:val="00FB7140"/>
    <w:rsid w:val="00FB7375"/>
    <w:rsid w:val="00FC0378"/>
    <w:rsid w:val="00FC10DB"/>
    <w:rsid w:val="00FC23E4"/>
    <w:rsid w:val="00FC2E9D"/>
    <w:rsid w:val="00FC37D0"/>
    <w:rsid w:val="00FC402A"/>
    <w:rsid w:val="00FC406E"/>
    <w:rsid w:val="00FC4384"/>
    <w:rsid w:val="00FC49DB"/>
    <w:rsid w:val="00FC4E03"/>
    <w:rsid w:val="00FC4E1D"/>
    <w:rsid w:val="00FC4F0B"/>
    <w:rsid w:val="00FC502C"/>
    <w:rsid w:val="00FC5064"/>
    <w:rsid w:val="00FC5432"/>
    <w:rsid w:val="00FC563D"/>
    <w:rsid w:val="00FC620C"/>
    <w:rsid w:val="00FC68E1"/>
    <w:rsid w:val="00FC6A1B"/>
    <w:rsid w:val="00FC7122"/>
    <w:rsid w:val="00FD021D"/>
    <w:rsid w:val="00FD0F51"/>
    <w:rsid w:val="00FD179C"/>
    <w:rsid w:val="00FD1BAB"/>
    <w:rsid w:val="00FD239F"/>
    <w:rsid w:val="00FD271E"/>
    <w:rsid w:val="00FD2E05"/>
    <w:rsid w:val="00FD341C"/>
    <w:rsid w:val="00FD4326"/>
    <w:rsid w:val="00FD4D5E"/>
    <w:rsid w:val="00FD51E4"/>
    <w:rsid w:val="00FD564C"/>
    <w:rsid w:val="00FD57B7"/>
    <w:rsid w:val="00FD6595"/>
    <w:rsid w:val="00FD72BD"/>
    <w:rsid w:val="00FD7DBC"/>
    <w:rsid w:val="00FE027C"/>
    <w:rsid w:val="00FE04BF"/>
    <w:rsid w:val="00FE0652"/>
    <w:rsid w:val="00FE0761"/>
    <w:rsid w:val="00FE0818"/>
    <w:rsid w:val="00FE13CA"/>
    <w:rsid w:val="00FE1769"/>
    <w:rsid w:val="00FE364F"/>
    <w:rsid w:val="00FE48A6"/>
    <w:rsid w:val="00FE6466"/>
    <w:rsid w:val="00FE685A"/>
    <w:rsid w:val="00FE6E9D"/>
    <w:rsid w:val="00FE6EF7"/>
    <w:rsid w:val="00FF144A"/>
    <w:rsid w:val="00FF158A"/>
    <w:rsid w:val="00FF1AF6"/>
    <w:rsid w:val="00FF1FF4"/>
    <w:rsid w:val="00FF2FE0"/>
    <w:rsid w:val="00FF3617"/>
    <w:rsid w:val="00FF3B9D"/>
    <w:rsid w:val="00FF405F"/>
    <w:rsid w:val="00FF40B8"/>
    <w:rsid w:val="00FF4222"/>
    <w:rsid w:val="00FF433E"/>
    <w:rsid w:val="00FF4CF7"/>
    <w:rsid w:val="00FF6923"/>
    <w:rsid w:val="00FF6BE8"/>
    <w:rsid w:val="00FF6E3F"/>
    <w:rsid w:val="00FF767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27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93E68"/>
    <w:pPr>
      <w:spacing w:after="0" w:line="240" w:lineRule="auto"/>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2"/>
    <w:basedOn w:val="a"/>
    <w:link w:val="20"/>
    <w:rsid w:val="00E93E68"/>
    <w:pPr>
      <w:spacing w:line="480" w:lineRule="auto"/>
    </w:pPr>
    <w:rPr>
      <w:szCs w:val="20"/>
    </w:rPr>
  </w:style>
  <w:style w:type="character" w:customStyle="1" w:styleId="20">
    <w:name w:val="正文文本 2 字符"/>
    <w:basedOn w:val="a0"/>
    <w:link w:val="2"/>
    <w:rsid w:val="00E93E68"/>
    <w:rPr>
      <w:rFonts w:ascii="Times New Roman" w:eastAsia="Times New Roman" w:hAnsi="Times New Roman" w:cs="Times New Roman"/>
      <w:sz w:val="24"/>
      <w:szCs w:val="20"/>
    </w:rPr>
  </w:style>
  <w:style w:type="paragraph" w:styleId="a3">
    <w:name w:val="Body Text Indent"/>
    <w:basedOn w:val="a"/>
    <w:link w:val="a4"/>
    <w:rsid w:val="00E93E68"/>
    <w:pPr>
      <w:spacing w:after="120"/>
      <w:ind w:left="360"/>
    </w:pPr>
  </w:style>
  <w:style w:type="character" w:customStyle="1" w:styleId="a4">
    <w:name w:val="正文文本缩进 字符"/>
    <w:basedOn w:val="a0"/>
    <w:link w:val="a3"/>
    <w:rsid w:val="00E93E68"/>
    <w:rPr>
      <w:rFonts w:ascii="Times New Roman" w:eastAsia="Times New Roman" w:hAnsi="Times New Roman" w:cs="Times New Roman"/>
      <w:sz w:val="24"/>
      <w:szCs w:val="24"/>
    </w:rPr>
  </w:style>
  <w:style w:type="character" w:styleId="a5">
    <w:name w:val="Strong"/>
    <w:basedOn w:val="a0"/>
    <w:uiPriority w:val="22"/>
    <w:qFormat/>
    <w:rsid w:val="00E93E68"/>
    <w:rPr>
      <w:b/>
      <w:bCs/>
    </w:rPr>
  </w:style>
  <w:style w:type="character" w:styleId="a6">
    <w:name w:val="Hyperlink"/>
    <w:basedOn w:val="a0"/>
    <w:rsid w:val="00E93E68"/>
    <w:rPr>
      <w:color w:val="0000FF"/>
      <w:u w:val="single"/>
    </w:rPr>
  </w:style>
  <w:style w:type="paragraph" w:styleId="a7">
    <w:name w:val="Normal (Web)"/>
    <w:basedOn w:val="a"/>
    <w:uiPriority w:val="99"/>
    <w:rsid w:val="00E93E68"/>
    <w:pPr>
      <w:spacing w:before="100" w:beforeAutospacing="1" w:after="100" w:afterAutospacing="1"/>
    </w:pPr>
  </w:style>
  <w:style w:type="paragraph" w:styleId="HTML">
    <w:name w:val="HTML Preformatted"/>
    <w:basedOn w:val="a"/>
    <w:link w:val="HTML0"/>
    <w:uiPriority w:val="99"/>
    <w:rsid w:val="00E93E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HTML 预设格式 字符"/>
    <w:basedOn w:val="a0"/>
    <w:link w:val="HTML"/>
    <w:uiPriority w:val="99"/>
    <w:rsid w:val="00E93E68"/>
    <w:rPr>
      <w:rFonts w:ascii="Courier New" w:eastAsia="Times New Roman" w:hAnsi="Courier New" w:cs="Courier New"/>
      <w:sz w:val="20"/>
      <w:szCs w:val="20"/>
    </w:rPr>
  </w:style>
  <w:style w:type="character" w:styleId="HTML1">
    <w:name w:val="HTML Typewriter"/>
    <w:basedOn w:val="a0"/>
    <w:rsid w:val="00E93E68"/>
    <w:rPr>
      <w:rFonts w:ascii="Courier New" w:eastAsia="Times New Roman" w:hAnsi="Courier New" w:cs="Courier New"/>
      <w:sz w:val="20"/>
      <w:szCs w:val="20"/>
    </w:rPr>
  </w:style>
  <w:style w:type="character" w:customStyle="1" w:styleId="ref-journal1">
    <w:name w:val="ref-journal1"/>
    <w:basedOn w:val="a0"/>
    <w:rsid w:val="00E93E68"/>
    <w:rPr>
      <w:i/>
      <w:iCs/>
      <w:sz w:val="19"/>
      <w:szCs w:val="19"/>
    </w:rPr>
  </w:style>
  <w:style w:type="paragraph" w:styleId="a8">
    <w:name w:val="footer"/>
    <w:basedOn w:val="a"/>
    <w:link w:val="a9"/>
    <w:rsid w:val="00E93E68"/>
    <w:pPr>
      <w:tabs>
        <w:tab w:val="center" w:pos="4320"/>
        <w:tab w:val="right" w:pos="8640"/>
      </w:tabs>
    </w:pPr>
  </w:style>
  <w:style w:type="character" w:customStyle="1" w:styleId="a9">
    <w:name w:val="页脚 字符"/>
    <w:basedOn w:val="a0"/>
    <w:link w:val="a8"/>
    <w:rsid w:val="00E93E68"/>
    <w:rPr>
      <w:rFonts w:ascii="Times New Roman" w:eastAsia="Times New Roman" w:hAnsi="Times New Roman" w:cs="Times New Roman"/>
      <w:sz w:val="24"/>
      <w:szCs w:val="24"/>
    </w:rPr>
  </w:style>
  <w:style w:type="character" w:styleId="aa">
    <w:name w:val="page number"/>
    <w:basedOn w:val="a0"/>
    <w:rsid w:val="00E93E68"/>
  </w:style>
  <w:style w:type="paragraph" w:customStyle="1" w:styleId="BodyTextIndentLeft0">
    <w:name w:val="Body Text Indent + Left:  0&quot;"/>
    <w:aliases w:val="First line:  0.5&quot;,Right:  -0.2&quot;,Line spacing:..."/>
    <w:basedOn w:val="a"/>
    <w:rsid w:val="00E93E68"/>
    <w:pPr>
      <w:autoSpaceDE w:val="0"/>
      <w:autoSpaceDN w:val="0"/>
      <w:adjustRightInd w:val="0"/>
    </w:pPr>
    <w:rPr>
      <w:rFonts w:ascii="TimesNewRomanPSMT" w:hAnsi="TimesNewRomanPSMT" w:cs="TimesNewRomanPSMT"/>
      <w:color w:val="000000"/>
    </w:rPr>
  </w:style>
  <w:style w:type="paragraph" w:customStyle="1" w:styleId="citation">
    <w:name w:val="citation"/>
    <w:basedOn w:val="a"/>
    <w:rsid w:val="00E93E68"/>
    <w:pPr>
      <w:spacing w:before="100" w:beforeAutospacing="1" w:after="100" w:afterAutospacing="1"/>
    </w:pPr>
  </w:style>
  <w:style w:type="paragraph" w:styleId="ab">
    <w:name w:val="Balloon Text"/>
    <w:basedOn w:val="a"/>
    <w:link w:val="ac"/>
    <w:rsid w:val="00E93E68"/>
    <w:rPr>
      <w:rFonts w:ascii="Tahoma" w:hAnsi="Tahoma" w:cs="Tahoma"/>
      <w:sz w:val="16"/>
      <w:szCs w:val="16"/>
    </w:rPr>
  </w:style>
  <w:style w:type="character" w:customStyle="1" w:styleId="ac">
    <w:name w:val="批注框文本 字符"/>
    <w:basedOn w:val="a0"/>
    <w:link w:val="ab"/>
    <w:rsid w:val="00E93E68"/>
    <w:rPr>
      <w:rFonts w:ascii="Tahoma" w:eastAsia="Times New Roman" w:hAnsi="Tahoma" w:cs="Tahoma"/>
      <w:sz w:val="16"/>
      <w:szCs w:val="16"/>
    </w:rPr>
  </w:style>
  <w:style w:type="character" w:customStyle="1" w:styleId="base1">
    <w:name w:val="base1"/>
    <w:basedOn w:val="a0"/>
    <w:rsid w:val="00E93E68"/>
    <w:rPr>
      <w:vanish w:val="0"/>
      <w:webHidden w:val="0"/>
      <w:color w:val="000000"/>
      <w:sz w:val="18"/>
      <w:szCs w:val="18"/>
      <w:vertAlign w:val="baseline"/>
      <w:specVanish w:val="0"/>
    </w:rPr>
  </w:style>
  <w:style w:type="character" w:customStyle="1" w:styleId="fivethreeprime1">
    <w:name w:val="fivethreeprime1"/>
    <w:basedOn w:val="a0"/>
    <w:rsid w:val="00E93E68"/>
    <w:rPr>
      <w:b/>
      <w:bCs/>
      <w:vanish w:val="0"/>
      <w:webHidden w:val="0"/>
      <w:color w:val="000000"/>
      <w:sz w:val="18"/>
      <w:szCs w:val="18"/>
      <w:specVanish w:val="0"/>
    </w:rPr>
  </w:style>
  <w:style w:type="paragraph" w:styleId="ad">
    <w:name w:val="List Paragraph"/>
    <w:basedOn w:val="a"/>
    <w:uiPriority w:val="34"/>
    <w:qFormat/>
    <w:rsid w:val="00E93E68"/>
    <w:pPr>
      <w:ind w:left="720"/>
      <w:contextualSpacing/>
    </w:pPr>
  </w:style>
  <w:style w:type="character" w:customStyle="1" w:styleId="phone">
    <w:name w:val="phone"/>
    <w:basedOn w:val="a0"/>
    <w:rsid w:val="00E93E68"/>
  </w:style>
  <w:style w:type="character" w:styleId="ae">
    <w:name w:val="annotation reference"/>
    <w:basedOn w:val="a0"/>
    <w:rsid w:val="00E93E68"/>
    <w:rPr>
      <w:sz w:val="16"/>
      <w:szCs w:val="16"/>
    </w:rPr>
  </w:style>
  <w:style w:type="paragraph" w:styleId="af">
    <w:name w:val="annotation text"/>
    <w:basedOn w:val="a"/>
    <w:link w:val="af0"/>
    <w:rsid w:val="00E93E68"/>
    <w:rPr>
      <w:sz w:val="20"/>
      <w:szCs w:val="20"/>
    </w:rPr>
  </w:style>
  <w:style w:type="character" w:customStyle="1" w:styleId="af0">
    <w:name w:val="批注文字 字符"/>
    <w:basedOn w:val="a0"/>
    <w:link w:val="af"/>
    <w:rsid w:val="00E93E68"/>
    <w:rPr>
      <w:rFonts w:ascii="Times New Roman" w:eastAsia="Times New Roman" w:hAnsi="Times New Roman" w:cs="Times New Roman"/>
      <w:sz w:val="20"/>
      <w:szCs w:val="20"/>
    </w:rPr>
  </w:style>
  <w:style w:type="paragraph" w:styleId="af1">
    <w:name w:val="annotation subject"/>
    <w:basedOn w:val="af"/>
    <w:next w:val="af"/>
    <w:link w:val="af2"/>
    <w:rsid w:val="00E93E68"/>
    <w:rPr>
      <w:b/>
      <w:bCs/>
    </w:rPr>
  </w:style>
  <w:style w:type="character" w:customStyle="1" w:styleId="af2">
    <w:name w:val="批注主题 字符"/>
    <w:basedOn w:val="af0"/>
    <w:link w:val="af1"/>
    <w:rsid w:val="00E93E68"/>
    <w:rPr>
      <w:rFonts w:ascii="Times New Roman" w:eastAsia="Times New Roman" w:hAnsi="Times New Roman" w:cs="Times New Roman"/>
      <w:b/>
      <w:bCs/>
      <w:sz w:val="20"/>
      <w:szCs w:val="20"/>
    </w:rPr>
  </w:style>
  <w:style w:type="character" w:customStyle="1" w:styleId="underline1">
    <w:name w:val="underline1"/>
    <w:basedOn w:val="a0"/>
    <w:rsid w:val="004E2EEC"/>
    <w:rPr>
      <w:u w:val="single"/>
    </w:rPr>
  </w:style>
  <w:style w:type="paragraph" w:customStyle="1" w:styleId="Default">
    <w:name w:val="Default"/>
    <w:rsid w:val="00261E9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a"/>
    <w:link w:val="EndNoteBibliographyTitleChar"/>
    <w:rsid w:val="00024D68"/>
    <w:pPr>
      <w:jc w:val="center"/>
    </w:pPr>
    <w:rPr>
      <w:noProof/>
    </w:rPr>
  </w:style>
  <w:style w:type="character" w:customStyle="1" w:styleId="EndNoteBibliographyTitleChar">
    <w:name w:val="EndNote Bibliography Title Char"/>
    <w:basedOn w:val="a0"/>
    <w:link w:val="EndNoteBibliographyTitle"/>
    <w:rsid w:val="00024D68"/>
    <w:rPr>
      <w:rFonts w:ascii="Times New Roman" w:eastAsia="Times New Roman" w:hAnsi="Times New Roman" w:cs="Times New Roman"/>
      <w:noProof/>
      <w:sz w:val="24"/>
      <w:szCs w:val="24"/>
    </w:rPr>
  </w:style>
  <w:style w:type="paragraph" w:customStyle="1" w:styleId="EndNoteBibliography">
    <w:name w:val="EndNote Bibliography"/>
    <w:basedOn w:val="a"/>
    <w:link w:val="EndNoteBibliographyChar"/>
    <w:rsid w:val="00024D68"/>
    <w:pPr>
      <w:jc w:val="both"/>
    </w:pPr>
    <w:rPr>
      <w:noProof/>
    </w:rPr>
  </w:style>
  <w:style w:type="character" w:customStyle="1" w:styleId="EndNoteBibliographyChar">
    <w:name w:val="EndNote Bibliography Char"/>
    <w:basedOn w:val="a0"/>
    <w:link w:val="EndNoteBibliography"/>
    <w:rsid w:val="00024D68"/>
    <w:rPr>
      <w:rFonts w:ascii="Times New Roman" w:eastAsia="Times New Roman" w:hAnsi="Times New Roman" w:cs="Times New Roman"/>
      <w:noProof/>
      <w:sz w:val="24"/>
      <w:szCs w:val="24"/>
    </w:rPr>
  </w:style>
  <w:style w:type="paragraph" w:styleId="af3">
    <w:name w:val="Body Text"/>
    <w:basedOn w:val="a"/>
    <w:link w:val="af4"/>
    <w:uiPriority w:val="99"/>
    <w:semiHidden/>
    <w:unhideWhenUsed/>
    <w:rsid w:val="005D7B30"/>
    <w:pPr>
      <w:spacing w:after="120"/>
    </w:pPr>
  </w:style>
  <w:style w:type="character" w:customStyle="1" w:styleId="af4">
    <w:name w:val="正文文本 字符"/>
    <w:basedOn w:val="a0"/>
    <w:link w:val="af3"/>
    <w:uiPriority w:val="99"/>
    <w:semiHidden/>
    <w:rsid w:val="005D7B30"/>
    <w:rPr>
      <w:rFonts w:ascii="Times New Roman" w:eastAsia="Times New Roman" w:hAnsi="Times New Roman" w:cs="Times New Roman"/>
      <w:sz w:val="24"/>
      <w:szCs w:val="24"/>
    </w:rPr>
  </w:style>
  <w:style w:type="character" w:styleId="af5">
    <w:name w:val="Emphasis"/>
    <w:basedOn w:val="a0"/>
    <w:uiPriority w:val="20"/>
    <w:qFormat/>
    <w:rsid w:val="00445C28"/>
    <w:rPr>
      <w:b/>
      <w:bCs/>
      <w:i w:val="0"/>
      <w:iCs w:val="0"/>
    </w:rPr>
  </w:style>
  <w:style w:type="character" w:customStyle="1" w:styleId="st1">
    <w:name w:val="st1"/>
    <w:basedOn w:val="a0"/>
    <w:rsid w:val="00445C28"/>
  </w:style>
  <w:style w:type="character" w:customStyle="1" w:styleId="lrzxr">
    <w:name w:val="lrzxr"/>
    <w:basedOn w:val="a0"/>
    <w:rsid w:val="00445C28"/>
  </w:style>
  <w:style w:type="character" w:customStyle="1" w:styleId="eb-sku">
    <w:name w:val="eb-sku"/>
    <w:basedOn w:val="a0"/>
    <w:rsid w:val="0078582B"/>
  </w:style>
  <w:style w:type="character" w:styleId="af6">
    <w:name w:val="line number"/>
    <w:basedOn w:val="a0"/>
    <w:uiPriority w:val="99"/>
    <w:semiHidden/>
    <w:unhideWhenUsed/>
    <w:rsid w:val="00156583"/>
  </w:style>
  <w:style w:type="paragraph" w:styleId="af7">
    <w:name w:val="header"/>
    <w:basedOn w:val="a"/>
    <w:link w:val="af8"/>
    <w:uiPriority w:val="99"/>
    <w:unhideWhenUsed/>
    <w:rsid w:val="00AC1429"/>
    <w:pPr>
      <w:tabs>
        <w:tab w:val="center" w:pos="4680"/>
        <w:tab w:val="right" w:pos="9360"/>
      </w:tabs>
    </w:pPr>
  </w:style>
  <w:style w:type="character" w:customStyle="1" w:styleId="af8">
    <w:name w:val="页眉 字符"/>
    <w:basedOn w:val="a0"/>
    <w:link w:val="af7"/>
    <w:uiPriority w:val="99"/>
    <w:rsid w:val="00AC142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928742">
      <w:bodyDiv w:val="1"/>
      <w:marLeft w:val="0"/>
      <w:marRight w:val="0"/>
      <w:marTop w:val="0"/>
      <w:marBottom w:val="0"/>
      <w:divBdr>
        <w:top w:val="none" w:sz="0" w:space="0" w:color="auto"/>
        <w:left w:val="none" w:sz="0" w:space="0" w:color="auto"/>
        <w:bottom w:val="none" w:sz="0" w:space="0" w:color="auto"/>
        <w:right w:val="none" w:sz="0" w:space="0" w:color="auto"/>
      </w:divBdr>
    </w:div>
    <w:div w:id="476995421">
      <w:bodyDiv w:val="1"/>
      <w:marLeft w:val="0"/>
      <w:marRight w:val="0"/>
      <w:marTop w:val="0"/>
      <w:marBottom w:val="0"/>
      <w:divBdr>
        <w:top w:val="none" w:sz="0" w:space="0" w:color="auto"/>
        <w:left w:val="none" w:sz="0" w:space="0" w:color="auto"/>
        <w:bottom w:val="none" w:sz="0" w:space="0" w:color="auto"/>
        <w:right w:val="none" w:sz="0" w:space="0" w:color="auto"/>
      </w:divBdr>
    </w:div>
    <w:div w:id="578563428">
      <w:bodyDiv w:val="1"/>
      <w:marLeft w:val="0"/>
      <w:marRight w:val="0"/>
      <w:marTop w:val="0"/>
      <w:marBottom w:val="0"/>
      <w:divBdr>
        <w:top w:val="none" w:sz="0" w:space="0" w:color="auto"/>
        <w:left w:val="none" w:sz="0" w:space="0" w:color="auto"/>
        <w:bottom w:val="none" w:sz="0" w:space="0" w:color="auto"/>
        <w:right w:val="none" w:sz="0" w:space="0" w:color="auto"/>
      </w:divBdr>
    </w:div>
    <w:div w:id="668795994">
      <w:bodyDiv w:val="1"/>
      <w:marLeft w:val="0"/>
      <w:marRight w:val="0"/>
      <w:marTop w:val="0"/>
      <w:marBottom w:val="0"/>
      <w:divBdr>
        <w:top w:val="none" w:sz="0" w:space="0" w:color="auto"/>
        <w:left w:val="none" w:sz="0" w:space="0" w:color="auto"/>
        <w:bottom w:val="none" w:sz="0" w:space="0" w:color="auto"/>
        <w:right w:val="none" w:sz="0" w:space="0" w:color="auto"/>
      </w:divBdr>
      <w:divsChild>
        <w:div w:id="198200587">
          <w:marLeft w:val="0"/>
          <w:marRight w:val="0"/>
          <w:marTop w:val="0"/>
          <w:marBottom w:val="0"/>
          <w:divBdr>
            <w:top w:val="none" w:sz="0" w:space="0" w:color="auto"/>
            <w:left w:val="none" w:sz="0" w:space="0" w:color="auto"/>
            <w:bottom w:val="none" w:sz="0" w:space="0" w:color="auto"/>
            <w:right w:val="none" w:sz="0" w:space="0" w:color="auto"/>
          </w:divBdr>
        </w:div>
        <w:div w:id="214506352">
          <w:marLeft w:val="0"/>
          <w:marRight w:val="0"/>
          <w:marTop w:val="0"/>
          <w:marBottom w:val="0"/>
          <w:divBdr>
            <w:top w:val="none" w:sz="0" w:space="0" w:color="auto"/>
            <w:left w:val="none" w:sz="0" w:space="0" w:color="auto"/>
            <w:bottom w:val="none" w:sz="0" w:space="0" w:color="auto"/>
            <w:right w:val="none" w:sz="0" w:space="0" w:color="auto"/>
          </w:divBdr>
        </w:div>
        <w:div w:id="344939856">
          <w:marLeft w:val="0"/>
          <w:marRight w:val="0"/>
          <w:marTop w:val="0"/>
          <w:marBottom w:val="0"/>
          <w:divBdr>
            <w:top w:val="none" w:sz="0" w:space="0" w:color="auto"/>
            <w:left w:val="none" w:sz="0" w:space="0" w:color="auto"/>
            <w:bottom w:val="none" w:sz="0" w:space="0" w:color="auto"/>
            <w:right w:val="none" w:sz="0" w:space="0" w:color="auto"/>
          </w:divBdr>
        </w:div>
        <w:div w:id="403341290">
          <w:marLeft w:val="0"/>
          <w:marRight w:val="0"/>
          <w:marTop w:val="0"/>
          <w:marBottom w:val="0"/>
          <w:divBdr>
            <w:top w:val="none" w:sz="0" w:space="0" w:color="auto"/>
            <w:left w:val="none" w:sz="0" w:space="0" w:color="auto"/>
            <w:bottom w:val="none" w:sz="0" w:space="0" w:color="auto"/>
            <w:right w:val="none" w:sz="0" w:space="0" w:color="auto"/>
          </w:divBdr>
        </w:div>
        <w:div w:id="532573899">
          <w:marLeft w:val="0"/>
          <w:marRight w:val="0"/>
          <w:marTop w:val="0"/>
          <w:marBottom w:val="0"/>
          <w:divBdr>
            <w:top w:val="none" w:sz="0" w:space="0" w:color="auto"/>
            <w:left w:val="none" w:sz="0" w:space="0" w:color="auto"/>
            <w:bottom w:val="none" w:sz="0" w:space="0" w:color="auto"/>
            <w:right w:val="none" w:sz="0" w:space="0" w:color="auto"/>
          </w:divBdr>
        </w:div>
        <w:div w:id="637565311">
          <w:marLeft w:val="0"/>
          <w:marRight w:val="0"/>
          <w:marTop w:val="0"/>
          <w:marBottom w:val="0"/>
          <w:divBdr>
            <w:top w:val="none" w:sz="0" w:space="0" w:color="auto"/>
            <w:left w:val="none" w:sz="0" w:space="0" w:color="auto"/>
            <w:bottom w:val="none" w:sz="0" w:space="0" w:color="auto"/>
            <w:right w:val="none" w:sz="0" w:space="0" w:color="auto"/>
          </w:divBdr>
        </w:div>
        <w:div w:id="1172142548">
          <w:marLeft w:val="0"/>
          <w:marRight w:val="0"/>
          <w:marTop w:val="0"/>
          <w:marBottom w:val="0"/>
          <w:divBdr>
            <w:top w:val="none" w:sz="0" w:space="0" w:color="auto"/>
            <w:left w:val="none" w:sz="0" w:space="0" w:color="auto"/>
            <w:bottom w:val="none" w:sz="0" w:space="0" w:color="auto"/>
            <w:right w:val="none" w:sz="0" w:space="0" w:color="auto"/>
          </w:divBdr>
        </w:div>
        <w:div w:id="1404832756">
          <w:marLeft w:val="0"/>
          <w:marRight w:val="0"/>
          <w:marTop w:val="0"/>
          <w:marBottom w:val="0"/>
          <w:divBdr>
            <w:top w:val="none" w:sz="0" w:space="0" w:color="auto"/>
            <w:left w:val="none" w:sz="0" w:space="0" w:color="auto"/>
            <w:bottom w:val="none" w:sz="0" w:space="0" w:color="auto"/>
            <w:right w:val="none" w:sz="0" w:space="0" w:color="auto"/>
          </w:divBdr>
        </w:div>
        <w:div w:id="1482430917">
          <w:marLeft w:val="0"/>
          <w:marRight w:val="0"/>
          <w:marTop w:val="0"/>
          <w:marBottom w:val="0"/>
          <w:divBdr>
            <w:top w:val="none" w:sz="0" w:space="0" w:color="auto"/>
            <w:left w:val="none" w:sz="0" w:space="0" w:color="auto"/>
            <w:bottom w:val="none" w:sz="0" w:space="0" w:color="auto"/>
            <w:right w:val="none" w:sz="0" w:space="0" w:color="auto"/>
          </w:divBdr>
        </w:div>
        <w:div w:id="1564750504">
          <w:marLeft w:val="0"/>
          <w:marRight w:val="0"/>
          <w:marTop w:val="0"/>
          <w:marBottom w:val="0"/>
          <w:divBdr>
            <w:top w:val="none" w:sz="0" w:space="0" w:color="auto"/>
            <w:left w:val="none" w:sz="0" w:space="0" w:color="auto"/>
            <w:bottom w:val="none" w:sz="0" w:space="0" w:color="auto"/>
            <w:right w:val="none" w:sz="0" w:space="0" w:color="auto"/>
          </w:divBdr>
        </w:div>
        <w:div w:id="1694111242">
          <w:marLeft w:val="0"/>
          <w:marRight w:val="0"/>
          <w:marTop w:val="0"/>
          <w:marBottom w:val="0"/>
          <w:divBdr>
            <w:top w:val="none" w:sz="0" w:space="0" w:color="auto"/>
            <w:left w:val="none" w:sz="0" w:space="0" w:color="auto"/>
            <w:bottom w:val="none" w:sz="0" w:space="0" w:color="auto"/>
            <w:right w:val="none" w:sz="0" w:space="0" w:color="auto"/>
          </w:divBdr>
        </w:div>
        <w:div w:id="1730759998">
          <w:marLeft w:val="0"/>
          <w:marRight w:val="0"/>
          <w:marTop w:val="0"/>
          <w:marBottom w:val="0"/>
          <w:divBdr>
            <w:top w:val="none" w:sz="0" w:space="0" w:color="auto"/>
            <w:left w:val="none" w:sz="0" w:space="0" w:color="auto"/>
            <w:bottom w:val="none" w:sz="0" w:space="0" w:color="auto"/>
            <w:right w:val="none" w:sz="0" w:space="0" w:color="auto"/>
          </w:divBdr>
        </w:div>
        <w:div w:id="1751730078">
          <w:marLeft w:val="0"/>
          <w:marRight w:val="0"/>
          <w:marTop w:val="0"/>
          <w:marBottom w:val="0"/>
          <w:divBdr>
            <w:top w:val="none" w:sz="0" w:space="0" w:color="auto"/>
            <w:left w:val="none" w:sz="0" w:space="0" w:color="auto"/>
            <w:bottom w:val="none" w:sz="0" w:space="0" w:color="auto"/>
            <w:right w:val="none" w:sz="0" w:space="0" w:color="auto"/>
          </w:divBdr>
        </w:div>
        <w:div w:id="1835532637">
          <w:marLeft w:val="0"/>
          <w:marRight w:val="0"/>
          <w:marTop w:val="0"/>
          <w:marBottom w:val="0"/>
          <w:divBdr>
            <w:top w:val="none" w:sz="0" w:space="0" w:color="auto"/>
            <w:left w:val="none" w:sz="0" w:space="0" w:color="auto"/>
            <w:bottom w:val="none" w:sz="0" w:space="0" w:color="auto"/>
            <w:right w:val="none" w:sz="0" w:space="0" w:color="auto"/>
          </w:divBdr>
        </w:div>
      </w:divsChild>
    </w:div>
    <w:div w:id="1684240092">
      <w:bodyDiv w:val="1"/>
      <w:marLeft w:val="0"/>
      <w:marRight w:val="0"/>
      <w:marTop w:val="0"/>
      <w:marBottom w:val="0"/>
      <w:divBdr>
        <w:top w:val="none" w:sz="0" w:space="0" w:color="auto"/>
        <w:left w:val="none" w:sz="0" w:space="0" w:color="auto"/>
        <w:bottom w:val="none" w:sz="0" w:space="0" w:color="auto"/>
        <w:right w:val="none" w:sz="0" w:space="0" w:color="auto"/>
      </w:divBdr>
    </w:div>
    <w:div w:id="1940407203">
      <w:bodyDiv w:val="1"/>
      <w:marLeft w:val="0"/>
      <w:marRight w:val="0"/>
      <w:marTop w:val="0"/>
      <w:marBottom w:val="0"/>
      <w:divBdr>
        <w:top w:val="none" w:sz="0" w:space="0" w:color="auto"/>
        <w:left w:val="none" w:sz="0" w:space="0" w:color="auto"/>
        <w:bottom w:val="none" w:sz="0" w:space="0" w:color="auto"/>
        <w:right w:val="none" w:sz="0" w:space="0" w:color="auto"/>
      </w:divBdr>
    </w:div>
    <w:div w:id="1945534053">
      <w:bodyDiv w:val="1"/>
      <w:marLeft w:val="0"/>
      <w:marRight w:val="0"/>
      <w:marTop w:val="0"/>
      <w:marBottom w:val="0"/>
      <w:divBdr>
        <w:top w:val="none" w:sz="0" w:space="0" w:color="auto"/>
        <w:left w:val="none" w:sz="0" w:space="0" w:color="auto"/>
        <w:bottom w:val="none" w:sz="0" w:space="0" w:color="auto"/>
        <w:right w:val="none" w:sz="0" w:space="0" w:color="auto"/>
      </w:divBdr>
      <w:divsChild>
        <w:div w:id="539241188">
          <w:marLeft w:val="0"/>
          <w:marRight w:val="0"/>
          <w:marTop w:val="0"/>
          <w:marBottom w:val="0"/>
          <w:divBdr>
            <w:top w:val="none" w:sz="0" w:space="0" w:color="auto"/>
            <w:left w:val="none" w:sz="0" w:space="0" w:color="auto"/>
            <w:bottom w:val="none" w:sz="0" w:space="0" w:color="auto"/>
            <w:right w:val="none" w:sz="0" w:space="0" w:color="auto"/>
          </w:divBdr>
          <w:divsChild>
            <w:div w:id="102769824">
              <w:marLeft w:val="0"/>
              <w:marRight w:val="0"/>
              <w:marTop w:val="0"/>
              <w:marBottom w:val="0"/>
              <w:divBdr>
                <w:top w:val="none" w:sz="0" w:space="0" w:color="auto"/>
                <w:left w:val="none" w:sz="0" w:space="0" w:color="auto"/>
                <w:bottom w:val="none" w:sz="0" w:space="0" w:color="auto"/>
                <w:right w:val="none" w:sz="0" w:space="0" w:color="auto"/>
              </w:divBdr>
              <w:divsChild>
                <w:div w:id="1244753164">
                  <w:marLeft w:val="0"/>
                  <w:marRight w:val="0"/>
                  <w:marTop w:val="0"/>
                  <w:marBottom w:val="0"/>
                  <w:divBdr>
                    <w:top w:val="none" w:sz="0" w:space="0" w:color="auto"/>
                    <w:left w:val="none" w:sz="0" w:space="0" w:color="auto"/>
                    <w:bottom w:val="none" w:sz="0" w:space="0" w:color="auto"/>
                    <w:right w:val="none" w:sz="0" w:space="0" w:color="auto"/>
                  </w:divBdr>
                  <w:divsChild>
                    <w:div w:id="81613074">
                      <w:marLeft w:val="0"/>
                      <w:marRight w:val="0"/>
                      <w:marTop w:val="0"/>
                      <w:marBottom w:val="0"/>
                      <w:divBdr>
                        <w:top w:val="none" w:sz="0" w:space="0" w:color="auto"/>
                        <w:left w:val="none" w:sz="0" w:space="0" w:color="auto"/>
                        <w:bottom w:val="none" w:sz="0" w:space="0" w:color="auto"/>
                        <w:right w:val="none" w:sz="0" w:space="0" w:color="auto"/>
                      </w:divBdr>
                      <w:divsChild>
                        <w:div w:id="873344260">
                          <w:marLeft w:val="0"/>
                          <w:marRight w:val="0"/>
                          <w:marTop w:val="0"/>
                          <w:marBottom w:val="0"/>
                          <w:divBdr>
                            <w:top w:val="none" w:sz="0" w:space="0" w:color="auto"/>
                            <w:left w:val="none" w:sz="0" w:space="0" w:color="auto"/>
                            <w:bottom w:val="none" w:sz="0" w:space="0" w:color="auto"/>
                            <w:right w:val="none" w:sz="0" w:space="0" w:color="auto"/>
                          </w:divBdr>
                          <w:divsChild>
                            <w:div w:id="726876403">
                              <w:marLeft w:val="0"/>
                              <w:marRight w:val="0"/>
                              <w:marTop w:val="0"/>
                              <w:marBottom w:val="0"/>
                              <w:divBdr>
                                <w:top w:val="none" w:sz="0" w:space="0" w:color="auto"/>
                                <w:left w:val="none" w:sz="0" w:space="0" w:color="auto"/>
                                <w:bottom w:val="none" w:sz="0" w:space="0" w:color="auto"/>
                                <w:right w:val="none" w:sz="0" w:space="0" w:color="auto"/>
                              </w:divBdr>
                              <w:divsChild>
                                <w:div w:id="2044013505">
                                  <w:marLeft w:val="0"/>
                                  <w:marRight w:val="0"/>
                                  <w:marTop w:val="0"/>
                                  <w:marBottom w:val="0"/>
                                  <w:divBdr>
                                    <w:top w:val="none" w:sz="0" w:space="0" w:color="auto"/>
                                    <w:left w:val="none" w:sz="0" w:space="0" w:color="auto"/>
                                    <w:bottom w:val="none" w:sz="0" w:space="0" w:color="auto"/>
                                    <w:right w:val="none" w:sz="0" w:space="0" w:color="auto"/>
                                  </w:divBdr>
                                  <w:divsChild>
                                    <w:div w:id="80570615">
                                      <w:marLeft w:val="0"/>
                                      <w:marRight w:val="0"/>
                                      <w:marTop w:val="0"/>
                                      <w:marBottom w:val="0"/>
                                      <w:divBdr>
                                        <w:top w:val="none" w:sz="0" w:space="0" w:color="auto"/>
                                        <w:left w:val="none" w:sz="0" w:space="0" w:color="auto"/>
                                        <w:bottom w:val="none" w:sz="0" w:space="0" w:color="auto"/>
                                        <w:right w:val="none" w:sz="0" w:space="0" w:color="auto"/>
                                      </w:divBdr>
                                      <w:divsChild>
                                        <w:div w:id="1700660097">
                                          <w:marLeft w:val="0"/>
                                          <w:marRight w:val="0"/>
                                          <w:marTop w:val="0"/>
                                          <w:marBottom w:val="0"/>
                                          <w:divBdr>
                                            <w:top w:val="none" w:sz="0" w:space="0" w:color="auto"/>
                                            <w:left w:val="none" w:sz="0" w:space="0" w:color="auto"/>
                                            <w:bottom w:val="none" w:sz="0" w:space="0" w:color="auto"/>
                                            <w:right w:val="none" w:sz="0" w:space="0" w:color="auto"/>
                                          </w:divBdr>
                                          <w:divsChild>
                                            <w:div w:id="297954010">
                                              <w:marLeft w:val="0"/>
                                              <w:marRight w:val="0"/>
                                              <w:marTop w:val="0"/>
                                              <w:marBottom w:val="0"/>
                                              <w:divBdr>
                                                <w:top w:val="none" w:sz="0" w:space="0" w:color="auto"/>
                                                <w:left w:val="none" w:sz="0" w:space="0" w:color="auto"/>
                                                <w:bottom w:val="none" w:sz="0" w:space="0" w:color="auto"/>
                                                <w:right w:val="none" w:sz="0" w:space="0" w:color="auto"/>
                                              </w:divBdr>
                                              <w:divsChild>
                                                <w:div w:id="144014822">
                                                  <w:marLeft w:val="0"/>
                                                  <w:marRight w:val="0"/>
                                                  <w:marTop w:val="0"/>
                                                  <w:marBottom w:val="0"/>
                                                  <w:divBdr>
                                                    <w:top w:val="none" w:sz="0" w:space="0" w:color="auto"/>
                                                    <w:left w:val="none" w:sz="0" w:space="0" w:color="auto"/>
                                                    <w:bottom w:val="none" w:sz="0" w:space="0" w:color="auto"/>
                                                    <w:right w:val="none" w:sz="0" w:space="0" w:color="auto"/>
                                                  </w:divBdr>
                                                  <w:divsChild>
                                                    <w:div w:id="135071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minski@med.un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xcyang@email.unc.edu" TargetMode="External"/><Relationship Id="rId4" Type="http://schemas.openxmlformats.org/officeDocument/2006/relationships/settings" Target="settings.xml"/><Relationship Id="rId9" Type="http://schemas.openxmlformats.org/officeDocument/2006/relationships/hyperlink" Target="mailto:skrajna@email.un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C4AB78B-3B1E-4CB2-9FA3-F431F7F8F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227</Words>
  <Characters>41195</Characters>
  <Application>Microsoft Office Word</Application>
  <DocSecurity>0</DocSecurity>
  <Lines>343</Lines>
  <Paragraphs>9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LinksUpToDate>false</LinksUpToDate>
  <CharactersWithSpaces>4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9-05T17:29:00Z</dcterms:created>
  <dcterms:modified xsi:type="dcterms:W3CDTF">2018-09-12T03:15:00Z</dcterms:modified>
</cp:coreProperties>
</file>